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64164A7" w14:textId="2A4573D6" w:rsidR="00675B74" w:rsidRPr="00BA2B73" w:rsidRDefault="000003E6" w:rsidP="00362AD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95949757"/>
      <w:bookmarkEnd w:id="0"/>
      <w:r w:rsidRPr="00BA2B73">
        <w:rPr>
          <w:rFonts w:ascii="Times New Roman" w:hAnsi="Times New Roman" w:cs="Times New Roman"/>
          <w:b/>
          <w:bCs/>
          <w:sz w:val="24"/>
          <w:szCs w:val="24"/>
        </w:rPr>
        <w:t>Supplement</w:t>
      </w:r>
      <w:r w:rsidR="007174A5" w:rsidRPr="00BA2B73">
        <w:rPr>
          <w:rFonts w:ascii="Times New Roman" w:hAnsi="Times New Roman" w:cs="Times New Roman"/>
          <w:b/>
          <w:bCs/>
          <w:sz w:val="24"/>
          <w:szCs w:val="24"/>
        </w:rPr>
        <w:t>al</w:t>
      </w:r>
      <w:r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3DF9EF18" w14:textId="76DF3A32" w:rsidR="00F0123D" w:rsidRPr="00BA2B73" w:rsidRDefault="007174A5" w:rsidP="00F0123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t>Supplemental</w:t>
      </w:r>
      <w:r w:rsidR="00F0123D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86746" w:rsidRPr="00BA2B73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F0123D" w:rsidRPr="00BA2B73">
        <w:rPr>
          <w:rFonts w:ascii="Times New Roman" w:hAnsi="Times New Roman" w:cs="Times New Roman"/>
          <w:b/>
          <w:bCs/>
          <w:sz w:val="24"/>
          <w:szCs w:val="24"/>
        </w:rPr>
        <w:t>able 1.</w:t>
      </w:r>
      <w:r w:rsidR="00F0123D" w:rsidRPr="00BA2B73">
        <w:rPr>
          <w:rFonts w:ascii="Times New Roman" w:hAnsi="Times New Roman" w:cs="Times New Roman"/>
          <w:sz w:val="24"/>
          <w:szCs w:val="24"/>
        </w:rPr>
        <w:t xml:space="preserve"> Average weight (g), fork length (cm), and total length (cm) of fish and oysters collected </w:t>
      </w:r>
      <w:r w:rsidR="00010105" w:rsidRPr="00BA2B73">
        <w:rPr>
          <w:rFonts w:ascii="Times New Roman" w:hAnsi="Times New Roman" w:cs="Times New Roman"/>
          <w:sz w:val="24"/>
          <w:szCs w:val="24"/>
        </w:rPr>
        <w:t xml:space="preserve">from </w:t>
      </w:r>
      <w:r w:rsidR="00F0123D" w:rsidRPr="00BA2B73">
        <w:rPr>
          <w:rFonts w:ascii="Times New Roman" w:hAnsi="Times New Roman" w:cs="Times New Roman"/>
          <w:sz w:val="24"/>
          <w:szCs w:val="24"/>
        </w:rPr>
        <w:t xml:space="preserve">Galveston Bay </w:t>
      </w:r>
      <w:r w:rsidR="00074EE7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F0123D" w:rsidRPr="00BA2B73">
        <w:rPr>
          <w:rFonts w:ascii="Times New Roman" w:hAnsi="Times New Roman" w:cs="Times New Roman"/>
          <w:sz w:val="24"/>
          <w:szCs w:val="24"/>
        </w:rPr>
        <w:t>mean</w:t>
      </w:r>
      <w:r w:rsidR="007B4711" w:rsidRPr="00BA2B73">
        <w:rPr>
          <w:rFonts w:ascii="Times New Roman" w:hAnsi="Times New Roman" w:cs="Times New Roman"/>
          <w:sz w:val="24"/>
          <w:szCs w:val="24"/>
        </w:rPr>
        <w:t xml:space="preserve"> ±</w:t>
      </w:r>
      <w:proofErr w:type="gramEnd"/>
      <w:r w:rsidR="007B4711" w:rsidRPr="00BA2B73">
        <w:rPr>
          <w:rFonts w:ascii="Times New Roman" w:hAnsi="Times New Roman" w:cs="Times New Roman"/>
          <w:sz w:val="24"/>
          <w:szCs w:val="24"/>
        </w:rPr>
        <w:t xml:space="preserve"> </w:t>
      </w:r>
      <w:r w:rsidR="00F0123D" w:rsidRPr="00BA2B73">
        <w:rPr>
          <w:rFonts w:ascii="Times New Roman" w:hAnsi="Times New Roman" w:cs="Times New Roman"/>
          <w:sz w:val="24"/>
          <w:szCs w:val="24"/>
        </w:rPr>
        <w:t>standard error</w:t>
      </w:r>
      <w:r w:rsidR="00074EE7">
        <w:rPr>
          <w:rFonts w:ascii="Times New Roman" w:hAnsi="Times New Roman" w:cs="Times New Roman"/>
          <w:sz w:val="24"/>
          <w:szCs w:val="24"/>
        </w:rPr>
        <w:t>)</w:t>
      </w:r>
      <w:r w:rsidR="00F0123D" w:rsidRPr="00BA2B7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85638AC" w14:textId="77777777" w:rsidR="00F0123D" w:rsidRPr="00BA2B73" w:rsidRDefault="00F0123D" w:rsidP="00F0123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9779" w:type="dxa"/>
        <w:jc w:val="center"/>
        <w:tblLook w:val="04A0" w:firstRow="1" w:lastRow="0" w:firstColumn="1" w:lastColumn="0" w:noHBand="0" w:noVBand="1"/>
      </w:tblPr>
      <w:tblGrid>
        <w:gridCol w:w="2188"/>
        <w:gridCol w:w="734"/>
        <w:gridCol w:w="1876"/>
        <w:gridCol w:w="2083"/>
        <w:gridCol w:w="2898"/>
      </w:tblGrid>
      <w:tr w:rsidR="00877729" w:rsidRPr="00BA2B73" w14:paraId="4849C622" w14:textId="27AE6C12" w:rsidTr="00877729">
        <w:trPr>
          <w:trHeight w:val="228"/>
          <w:jc w:val="center"/>
        </w:trPr>
        <w:tc>
          <w:tcPr>
            <w:tcW w:w="2188" w:type="dxa"/>
            <w:tcBorders>
              <w:left w:val="nil"/>
            </w:tcBorders>
          </w:tcPr>
          <w:p w14:paraId="27CB6C85" w14:textId="77777777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mon name</w:t>
            </w:r>
          </w:p>
        </w:tc>
        <w:tc>
          <w:tcPr>
            <w:tcW w:w="734" w:type="dxa"/>
          </w:tcPr>
          <w:p w14:paraId="420EEDFA" w14:textId="3D02A96C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876" w:type="dxa"/>
          </w:tcPr>
          <w:p w14:paraId="51CC6A7C" w14:textId="77777777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eight (g)</w:t>
            </w:r>
          </w:p>
        </w:tc>
        <w:tc>
          <w:tcPr>
            <w:tcW w:w="2083" w:type="dxa"/>
          </w:tcPr>
          <w:p w14:paraId="2A1DE8A5" w14:textId="77777777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ork length (cm)</w:t>
            </w:r>
          </w:p>
        </w:tc>
        <w:tc>
          <w:tcPr>
            <w:tcW w:w="2898" w:type="dxa"/>
            <w:tcBorders>
              <w:right w:val="nil"/>
            </w:tcBorders>
          </w:tcPr>
          <w:p w14:paraId="5872D45D" w14:textId="77777777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etch total length (cm)</w:t>
            </w:r>
          </w:p>
        </w:tc>
      </w:tr>
      <w:tr w:rsidR="00877729" w:rsidRPr="00BA2B73" w14:paraId="67A13EB6" w14:textId="3CA02C4C" w:rsidTr="00877729">
        <w:trPr>
          <w:trHeight w:val="459"/>
          <w:jc w:val="center"/>
        </w:trPr>
        <w:tc>
          <w:tcPr>
            <w:tcW w:w="2188" w:type="dxa"/>
            <w:tcBorders>
              <w:left w:val="nil"/>
            </w:tcBorders>
          </w:tcPr>
          <w:p w14:paraId="027D11C4" w14:textId="1EB32896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Eastern oyster</w:t>
            </w:r>
          </w:p>
        </w:tc>
        <w:tc>
          <w:tcPr>
            <w:tcW w:w="734" w:type="dxa"/>
          </w:tcPr>
          <w:p w14:paraId="131F4D65" w14:textId="5A28D4C3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76" w:type="dxa"/>
          </w:tcPr>
          <w:p w14:paraId="32E8D038" w14:textId="32C0E356" w:rsidR="00877729" w:rsidRPr="00BA2B73" w:rsidRDefault="00877729" w:rsidP="000A222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 xml:space="preserve">12.83 ± 2.19 </w:t>
            </w:r>
          </w:p>
        </w:tc>
        <w:tc>
          <w:tcPr>
            <w:tcW w:w="2083" w:type="dxa"/>
          </w:tcPr>
          <w:p w14:paraId="2888CB7D" w14:textId="17D9F556" w:rsidR="00877729" w:rsidRPr="00BA2B73" w:rsidRDefault="00877729" w:rsidP="00D00EC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</w:t>
            </w:r>
          </w:p>
        </w:tc>
        <w:tc>
          <w:tcPr>
            <w:tcW w:w="2898" w:type="dxa"/>
            <w:tcBorders>
              <w:right w:val="nil"/>
            </w:tcBorders>
          </w:tcPr>
          <w:p w14:paraId="22F33767" w14:textId="1FA5A031" w:rsidR="00877729" w:rsidRPr="00BA2B73" w:rsidRDefault="00877729" w:rsidP="00D00EC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</w:t>
            </w:r>
          </w:p>
        </w:tc>
      </w:tr>
      <w:tr w:rsidR="00877729" w:rsidRPr="00BA2B73" w14:paraId="721F0D6C" w14:textId="368FAC9C" w:rsidTr="00877729">
        <w:trPr>
          <w:trHeight w:val="218"/>
          <w:jc w:val="center"/>
        </w:trPr>
        <w:tc>
          <w:tcPr>
            <w:tcW w:w="2188" w:type="dxa"/>
            <w:tcBorders>
              <w:left w:val="nil"/>
            </w:tcBorders>
          </w:tcPr>
          <w:p w14:paraId="5142D1BB" w14:textId="00311F37" w:rsidR="00877729" w:rsidRPr="00BA2B73" w:rsidRDefault="00877729" w:rsidP="000A222A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Gafftopsail catfish</w:t>
            </w:r>
          </w:p>
        </w:tc>
        <w:tc>
          <w:tcPr>
            <w:tcW w:w="734" w:type="dxa"/>
          </w:tcPr>
          <w:p w14:paraId="0B74C270" w14:textId="77777777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76" w:type="dxa"/>
          </w:tcPr>
          <w:p w14:paraId="1953EB74" w14:textId="5C2AE255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503 ± 97.92</w:t>
            </w:r>
          </w:p>
        </w:tc>
        <w:tc>
          <w:tcPr>
            <w:tcW w:w="2083" w:type="dxa"/>
          </w:tcPr>
          <w:p w14:paraId="437C6D6C" w14:textId="4C0BC406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45.11 ± 0.80</w:t>
            </w:r>
          </w:p>
        </w:tc>
        <w:tc>
          <w:tcPr>
            <w:tcW w:w="2898" w:type="dxa"/>
            <w:tcBorders>
              <w:right w:val="nil"/>
            </w:tcBorders>
          </w:tcPr>
          <w:p w14:paraId="177EAF7D" w14:textId="19FD9A77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54.51 ± 0.91</w:t>
            </w:r>
          </w:p>
        </w:tc>
      </w:tr>
      <w:tr w:rsidR="00877729" w:rsidRPr="00BA2B73" w14:paraId="6F3FB77F" w14:textId="14BB10BF" w:rsidTr="00877729">
        <w:trPr>
          <w:trHeight w:val="228"/>
          <w:jc w:val="center"/>
        </w:trPr>
        <w:tc>
          <w:tcPr>
            <w:tcW w:w="2188" w:type="dxa"/>
            <w:tcBorders>
              <w:left w:val="nil"/>
            </w:tcBorders>
          </w:tcPr>
          <w:p w14:paraId="2C52DF39" w14:textId="77777777" w:rsidR="00877729" w:rsidRPr="00BA2B73" w:rsidRDefault="00877729" w:rsidP="000A222A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 xml:space="preserve">Red drum </w:t>
            </w:r>
          </w:p>
        </w:tc>
        <w:tc>
          <w:tcPr>
            <w:tcW w:w="734" w:type="dxa"/>
          </w:tcPr>
          <w:p w14:paraId="024A5245" w14:textId="77777777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76" w:type="dxa"/>
          </w:tcPr>
          <w:p w14:paraId="7842DC42" w14:textId="517A078D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611.4 ± 185.61</w:t>
            </w:r>
          </w:p>
        </w:tc>
        <w:tc>
          <w:tcPr>
            <w:tcW w:w="2083" w:type="dxa"/>
          </w:tcPr>
          <w:p w14:paraId="3808BCDA" w14:textId="2EBE6BB8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47.40 ± 1.35</w:t>
            </w:r>
          </w:p>
        </w:tc>
        <w:tc>
          <w:tcPr>
            <w:tcW w:w="2898" w:type="dxa"/>
            <w:tcBorders>
              <w:right w:val="nil"/>
            </w:tcBorders>
          </w:tcPr>
          <w:p w14:paraId="4241BEC1" w14:textId="4490D41A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53.67 ± 1.59</w:t>
            </w:r>
          </w:p>
        </w:tc>
      </w:tr>
      <w:tr w:rsidR="00877729" w:rsidRPr="00BA2B73" w14:paraId="0D54707B" w14:textId="704264F8" w:rsidTr="00877729">
        <w:trPr>
          <w:trHeight w:val="228"/>
          <w:jc w:val="center"/>
        </w:trPr>
        <w:tc>
          <w:tcPr>
            <w:tcW w:w="2188" w:type="dxa"/>
            <w:tcBorders>
              <w:left w:val="nil"/>
            </w:tcBorders>
          </w:tcPr>
          <w:p w14:paraId="7A6F649D" w14:textId="6AE5E6D5" w:rsidR="00877729" w:rsidRPr="00BA2B73" w:rsidRDefault="00877729" w:rsidP="000A222A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Spotted seatrout</w:t>
            </w:r>
          </w:p>
        </w:tc>
        <w:tc>
          <w:tcPr>
            <w:tcW w:w="734" w:type="dxa"/>
          </w:tcPr>
          <w:p w14:paraId="1E73E761" w14:textId="77777777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76" w:type="dxa"/>
          </w:tcPr>
          <w:p w14:paraId="5F802FF4" w14:textId="7B2ABE74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1071 ± 207.23</w:t>
            </w:r>
          </w:p>
        </w:tc>
        <w:tc>
          <w:tcPr>
            <w:tcW w:w="2083" w:type="dxa"/>
          </w:tcPr>
          <w:p w14:paraId="53BC9AED" w14:textId="5DE31E97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42.07 ± 2.77</w:t>
            </w:r>
          </w:p>
        </w:tc>
        <w:tc>
          <w:tcPr>
            <w:tcW w:w="2898" w:type="dxa"/>
            <w:tcBorders>
              <w:right w:val="nil"/>
            </w:tcBorders>
          </w:tcPr>
          <w:p w14:paraId="05905689" w14:textId="0E4E08DA" w:rsidR="00877729" w:rsidRPr="00BA2B73" w:rsidRDefault="00877729" w:rsidP="000A222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B73">
              <w:rPr>
                <w:rFonts w:ascii="Times New Roman" w:hAnsi="Times New Roman" w:cs="Times New Roman"/>
                <w:sz w:val="24"/>
                <w:szCs w:val="24"/>
              </w:rPr>
              <w:t>47.11 ± 2.91</w:t>
            </w:r>
          </w:p>
        </w:tc>
      </w:tr>
    </w:tbl>
    <w:p w14:paraId="6BB027B4" w14:textId="77777777" w:rsidR="00E70169" w:rsidRPr="00BA2B73" w:rsidRDefault="00E70169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69E73C8" w14:textId="368C6687" w:rsidR="00AD6BC5" w:rsidRPr="00B37752" w:rsidRDefault="00AD6BC5" w:rsidP="00AD6BC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</w:t>
      </w:r>
      <w:r w:rsidRPr="00B37752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B3775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B37752">
        <w:rPr>
          <w:rFonts w:ascii="Times New Roman" w:hAnsi="Times New Roman" w:cs="Times New Roman"/>
          <w:sz w:val="24"/>
          <w:szCs w:val="24"/>
        </w:rPr>
        <w:t xml:space="preserve">Muscle concentration of PAH, PCB and NMP congeners found in biota collected from </w:t>
      </w:r>
      <w:r w:rsidRPr="007F3A9A">
        <w:rPr>
          <w:rFonts w:ascii="Times New Roman" w:hAnsi="Times New Roman" w:cs="Times New Roman"/>
          <w:sz w:val="24"/>
          <w:szCs w:val="24"/>
        </w:rPr>
        <w:t>Galveston Bay</w:t>
      </w:r>
      <w:r w:rsidRPr="00B37752">
        <w:rPr>
          <w:rFonts w:ascii="Times New Roman" w:hAnsi="Times New Roman" w:cs="Times New Roman"/>
          <w:sz w:val="24"/>
          <w:szCs w:val="24"/>
        </w:rPr>
        <w:t xml:space="preserve">. Levels are reported in ng/g tissue dry weight </w:t>
      </w:r>
      <w:r>
        <w:rPr>
          <w:rFonts w:ascii="Times New Roman" w:hAnsi="Times New Roman" w:cs="Times New Roman"/>
          <w:sz w:val="24"/>
          <w:szCs w:val="24"/>
        </w:rPr>
        <w:t xml:space="preserve">(DW) for PAHs, PCBs; and in µg/g dry weight (DW) for NMPs </w:t>
      </w:r>
      <w:r w:rsidRPr="00B37752">
        <w:rPr>
          <w:rFonts w:ascii="Times New Roman" w:hAnsi="Times New Roman" w:cs="Times New Roman"/>
          <w:sz w:val="24"/>
          <w:szCs w:val="24"/>
        </w:rPr>
        <w:t>(me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7752">
        <w:rPr>
          <w:rFonts w:ascii="Times New Roman" w:hAnsi="Times New Roman" w:cs="Times New Roman"/>
          <w:sz w:val="24"/>
          <w:szCs w:val="24"/>
        </w:rPr>
        <w:t>± standard error).</w:t>
      </w:r>
      <w:r>
        <w:rPr>
          <w:rFonts w:ascii="Times New Roman" w:hAnsi="Times New Roman" w:cs="Times New Roman"/>
          <w:sz w:val="24"/>
          <w:szCs w:val="24"/>
        </w:rPr>
        <w:t xml:space="preserve"> Significant differences are denoted using letters.</w:t>
      </w:r>
      <w:r w:rsidRPr="00B37752">
        <w:rPr>
          <w:rFonts w:ascii="Times New Roman" w:hAnsi="Times New Roman" w:cs="Times New Roman"/>
          <w:sz w:val="24"/>
          <w:szCs w:val="24"/>
        </w:rPr>
        <w:t xml:space="preserve"> Levels below the limit of detection are represented by “- “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PlainTable5"/>
        <w:tblW w:w="12892" w:type="dxa"/>
        <w:tblLook w:val="04A0" w:firstRow="1" w:lastRow="0" w:firstColumn="1" w:lastColumn="0" w:noHBand="0" w:noVBand="1"/>
      </w:tblPr>
      <w:tblGrid>
        <w:gridCol w:w="2482"/>
        <w:gridCol w:w="2792"/>
        <w:gridCol w:w="2637"/>
        <w:gridCol w:w="2637"/>
        <w:gridCol w:w="2344"/>
      </w:tblGrid>
      <w:tr w:rsidR="00AD6BC5" w:rsidRPr="0011765C" w14:paraId="66E6FEA6" w14:textId="77777777" w:rsidTr="00FF3D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482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47CCA97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(a) PAHs (ng/g DW)</w:t>
            </w:r>
          </w:p>
        </w:tc>
        <w:tc>
          <w:tcPr>
            <w:tcW w:w="2792" w:type="dxa"/>
            <w:tcBorders>
              <w:top w:val="single" w:sz="4" w:space="0" w:color="auto"/>
              <w:left w:val="single" w:sz="4" w:space="0" w:color="auto"/>
            </w:tcBorders>
          </w:tcPr>
          <w:p w14:paraId="118DB344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Oyster (n=9)</w:t>
            </w:r>
          </w:p>
        </w:tc>
        <w:tc>
          <w:tcPr>
            <w:tcW w:w="2637" w:type="dxa"/>
            <w:tcBorders>
              <w:top w:val="single" w:sz="4" w:space="0" w:color="auto"/>
            </w:tcBorders>
            <w:noWrap/>
            <w:hideMark/>
          </w:tcPr>
          <w:p w14:paraId="0422EF4E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Catfish (n=8)</w:t>
            </w:r>
          </w:p>
        </w:tc>
        <w:tc>
          <w:tcPr>
            <w:tcW w:w="2637" w:type="dxa"/>
            <w:tcBorders>
              <w:top w:val="single" w:sz="4" w:space="0" w:color="auto"/>
            </w:tcBorders>
            <w:noWrap/>
            <w:hideMark/>
          </w:tcPr>
          <w:p w14:paraId="4B432E45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Red drum (n=9)</w:t>
            </w:r>
          </w:p>
        </w:tc>
        <w:tc>
          <w:tcPr>
            <w:tcW w:w="2344" w:type="dxa"/>
            <w:tcBorders>
              <w:top w:val="single" w:sz="4" w:space="0" w:color="auto"/>
            </w:tcBorders>
          </w:tcPr>
          <w:p w14:paraId="6B52E9FA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Seatrout (n=8)</w:t>
            </w:r>
          </w:p>
        </w:tc>
      </w:tr>
      <w:tr w:rsidR="00AD6BC5" w:rsidRPr="00B37752" w14:paraId="152E151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</w:tcBorders>
            <w:noWrap/>
          </w:tcPr>
          <w:p w14:paraId="46C4169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Low molecular weight (LMW)</w:t>
            </w:r>
          </w:p>
        </w:tc>
        <w:tc>
          <w:tcPr>
            <w:tcW w:w="2792" w:type="dxa"/>
            <w:tcBorders>
              <w:top w:val="single" w:sz="4" w:space="0" w:color="auto"/>
            </w:tcBorders>
          </w:tcPr>
          <w:p w14:paraId="6BA4B65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637" w:type="dxa"/>
            <w:tcBorders>
              <w:top w:val="single" w:sz="4" w:space="0" w:color="auto"/>
            </w:tcBorders>
            <w:noWrap/>
          </w:tcPr>
          <w:p w14:paraId="28F3122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637" w:type="dxa"/>
            <w:tcBorders>
              <w:top w:val="single" w:sz="4" w:space="0" w:color="auto"/>
            </w:tcBorders>
            <w:noWrap/>
          </w:tcPr>
          <w:p w14:paraId="100B213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4" w:type="dxa"/>
            <w:tcBorders>
              <w:top w:val="single" w:sz="4" w:space="0" w:color="auto"/>
            </w:tcBorders>
          </w:tcPr>
          <w:p w14:paraId="1606927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B37752" w14:paraId="498C78D4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23EB9A6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CE</w:t>
            </w:r>
          </w:p>
        </w:tc>
        <w:tc>
          <w:tcPr>
            <w:tcW w:w="2792" w:type="dxa"/>
          </w:tcPr>
          <w:p w14:paraId="208F17B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97.64 ± 38.98</w:t>
            </w:r>
          </w:p>
        </w:tc>
        <w:tc>
          <w:tcPr>
            <w:tcW w:w="2637" w:type="dxa"/>
            <w:noWrap/>
          </w:tcPr>
          <w:p w14:paraId="2C8EA1F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5.64 ± 15.25</w:t>
            </w:r>
          </w:p>
        </w:tc>
        <w:tc>
          <w:tcPr>
            <w:tcW w:w="2637" w:type="dxa"/>
            <w:noWrap/>
          </w:tcPr>
          <w:p w14:paraId="76E7BD8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6.13 ± 17.37</w:t>
            </w:r>
          </w:p>
        </w:tc>
        <w:tc>
          <w:tcPr>
            <w:tcW w:w="2344" w:type="dxa"/>
          </w:tcPr>
          <w:p w14:paraId="335E73C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49.71 ± 99.04</w:t>
            </w:r>
          </w:p>
        </w:tc>
      </w:tr>
      <w:tr w:rsidR="00AD6BC5" w:rsidRPr="00B37752" w14:paraId="6AEBD22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2D04273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FLU</w:t>
            </w:r>
          </w:p>
        </w:tc>
        <w:tc>
          <w:tcPr>
            <w:tcW w:w="2792" w:type="dxa"/>
          </w:tcPr>
          <w:p w14:paraId="13607C4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03.39 ± 37.99</w:t>
            </w:r>
          </w:p>
        </w:tc>
        <w:tc>
          <w:tcPr>
            <w:tcW w:w="2637" w:type="dxa"/>
            <w:noWrap/>
          </w:tcPr>
          <w:p w14:paraId="778BDAA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3.46 ± 4.18</w:t>
            </w:r>
          </w:p>
        </w:tc>
        <w:tc>
          <w:tcPr>
            <w:tcW w:w="2637" w:type="dxa"/>
            <w:noWrap/>
          </w:tcPr>
          <w:p w14:paraId="4B50EB8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7.98 ± 9.04</w:t>
            </w:r>
          </w:p>
        </w:tc>
        <w:tc>
          <w:tcPr>
            <w:tcW w:w="2344" w:type="dxa"/>
          </w:tcPr>
          <w:p w14:paraId="7A67607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3.21 ± 21.87</w:t>
            </w:r>
          </w:p>
        </w:tc>
      </w:tr>
      <w:tr w:rsidR="00AD6BC5" w:rsidRPr="00B37752" w14:paraId="08E70901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73EADD6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HE</w:t>
            </w:r>
          </w:p>
        </w:tc>
        <w:tc>
          <w:tcPr>
            <w:tcW w:w="2792" w:type="dxa"/>
          </w:tcPr>
          <w:p w14:paraId="143C257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17.09 ± 10.45</w:t>
            </w:r>
          </w:p>
        </w:tc>
        <w:tc>
          <w:tcPr>
            <w:tcW w:w="2637" w:type="dxa"/>
            <w:noWrap/>
          </w:tcPr>
          <w:p w14:paraId="6275FB8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18.04 ± 22.46</w:t>
            </w:r>
          </w:p>
        </w:tc>
        <w:tc>
          <w:tcPr>
            <w:tcW w:w="2637" w:type="dxa"/>
            <w:noWrap/>
          </w:tcPr>
          <w:p w14:paraId="633E635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4.85 ± 7.82</w:t>
            </w:r>
          </w:p>
        </w:tc>
        <w:tc>
          <w:tcPr>
            <w:tcW w:w="2344" w:type="dxa"/>
          </w:tcPr>
          <w:p w14:paraId="6B752A5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51.56 ± 34.01</w:t>
            </w:r>
          </w:p>
        </w:tc>
      </w:tr>
      <w:tr w:rsidR="00AD6BC5" w:rsidRPr="00B37752" w14:paraId="7A1EE57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22512F5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NT</w:t>
            </w:r>
          </w:p>
        </w:tc>
        <w:tc>
          <w:tcPr>
            <w:tcW w:w="2792" w:type="dxa"/>
          </w:tcPr>
          <w:p w14:paraId="1F91535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.76 ± 3.72</w:t>
            </w:r>
          </w:p>
        </w:tc>
        <w:tc>
          <w:tcPr>
            <w:tcW w:w="2637" w:type="dxa"/>
            <w:noWrap/>
            <w:hideMark/>
          </w:tcPr>
          <w:p w14:paraId="25367EA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8.05 ± 2.12</w:t>
            </w:r>
          </w:p>
        </w:tc>
        <w:tc>
          <w:tcPr>
            <w:tcW w:w="2637" w:type="dxa"/>
            <w:noWrap/>
            <w:hideMark/>
          </w:tcPr>
          <w:p w14:paraId="36A4BA6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97 ± 0.96</w:t>
            </w:r>
          </w:p>
        </w:tc>
        <w:tc>
          <w:tcPr>
            <w:tcW w:w="2344" w:type="dxa"/>
          </w:tcPr>
          <w:p w14:paraId="6890126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1.2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2.14</w:t>
            </w:r>
          </w:p>
        </w:tc>
      </w:tr>
      <w:tr w:rsidR="00AD6BC5" w:rsidRPr="00B37752" w14:paraId="59188697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0E55DD3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High molecular weight (HMW)</w:t>
            </w:r>
          </w:p>
        </w:tc>
        <w:tc>
          <w:tcPr>
            <w:tcW w:w="2792" w:type="dxa"/>
          </w:tcPr>
          <w:p w14:paraId="0F14A93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637" w:type="dxa"/>
            <w:noWrap/>
          </w:tcPr>
          <w:p w14:paraId="26ABED0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637" w:type="dxa"/>
            <w:noWrap/>
          </w:tcPr>
          <w:p w14:paraId="2CB12E2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4" w:type="dxa"/>
          </w:tcPr>
          <w:p w14:paraId="2443D39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B37752" w14:paraId="6A5832E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CF0470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FLT</w:t>
            </w:r>
          </w:p>
        </w:tc>
        <w:tc>
          <w:tcPr>
            <w:tcW w:w="2792" w:type="dxa"/>
          </w:tcPr>
          <w:p w14:paraId="48E231F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28A3705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3.84 ± 3.68</w:t>
            </w:r>
          </w:p>
        </w:tc>
        <w:tc>
          <w:tcPr>
            <w:tcW w:w="2637" w:type="dxa"/>
            <w:noWrap/>
            <w:hideMark/>
          </w:tcPr>
          <w:p w14:paraId="2119F93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42 ± 2.42</w:t>
            </w:r>
          </w:p>
        </w:tc>
        <w:tc>
          <w:tcPr>
            <w:tcW w:w="2344" w:type="dxa"/>
          </w:tcPr>
          <w:p w14:paraId="7C79DE7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58 ± 1.64</w:t>
            </w:r>
          </w:p>
        </w:tc>
      </w:tr>
      <w:tr w:rsidR="00AD6BC5" w:rsidRPr="00B37752" w14:paraId="57A53D3D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4A5A04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YR</w:t>
            </w:r>
          </w:p>
        </w:tc>
        <w:tc>
          <w:tcPr>
            <w:tcW w:w="2792" w:type="dxa"/>
          </w:tcPr>
          <w:p w14:paraId="7101E3B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7.18 ± 2.95</w:t>
            </w:r>
          </w:p>
        </w:tc>
        <w:tc>
          <w:tcPr>
            <w:tcW w:w="2637" w:type="dxa"/>
            <w:noWrap/>
            <w:hideMark/>
          </w:tcPr>
          <w:p w14:paraId="708A826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8.81 ± 2.55</w:t>
            </w:r>
          </w:p>
        </w:tc>
        <w:tc>
          <w:tcPr>
            <w:tcW w:w="2637" w:type="dxa"/>
            <w:noWrap/>
            <w:hideMark/>
          </w:tcPr>
          <w:p w14:paraId="0CB8B06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.57 ± 2.61</w:t>
            </w:r>
          </w:p>
        </w:tc>
        <w:tc>
          <w:tcPr>
            <w:tcW w:w="2344" w:type="dxa"/>
          </w:tcPr>
          <w:p w14:paraId="245478A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8.9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6.02</w:t>
            </w:r>
          </w:p>
        </w:tc>
      </w:tr>
      <w:tr w:rsidR="00AD6BC5" w:rsidRPr="00B37752" w14:paraId="19EA532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792B2B3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aA</w:t>
            </w:r>
            <w:proofErr w:type="spellEnd"/>
          </w:p>
        </w:tc>
        <w:tc>
          <w:tcPr>
            <w:tcW w:w="2792" w:type="dxa"/>
          </w:tcPr>
          <w:p w14:paraId="0824F56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5.7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4.14</w:t>
            </w:r>
          </w:p>
        </w:tc>
        <w:tc>
          <w:tcPr>
            <w:tcW w:w="2637" w:type="dxa"/>
            <w:noWrap/>
            <w:hideMark/>
          </w:tcPr>
          <w:p w14:paraId="0CE855E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.9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.93</w:t>
            </w:r>
          </w:p>
        </w:tc>
        <w:tc>
          <w:tcPr>
            <w:tcW w:w="2637" w:type="dxa"/>
            <w:noWrap/>
            <w:hideMark/>
          </w:tcPr>
          <w:p w14:paraId="483449B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.98 ± 2.21</w:t>
            </w:r>
          </w:p>
        </w:tc>
        <w:tc>
          <w:tcPr>
            <w:tcW w:w="2344" w:type="dxa"/>
          </w:tcPr>
          <w:p w14:paraId="18FC162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8.89 ± 2.09</w:t>
            </w:r>
          </w:p>
        </w:tc>
      </w:tr>
      <w:tr w:rsidR="00AD6BC5" w:rsidRPr="00B37752" w14:paraId="3A5BD912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4D858EA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CHR</w:t>
            </w:r>
          </w:p>
        </w:tc>
        <w:tc>
          <w:tcPr>
            <w:tcW w:w="2792" w:type="dxa"/>
          </w:tcPr>
          <w:p w14:paraId="17BDB9E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5.61 ± 3.39</w:t>
            </w:r>
          </w:p>
        </w:tc>
        <w:tc>
          <w:tcPr>
            <w:tcW w:w="2637" w:type="dxa"/>
            <w:noWrap/>
            <w:hideMark/>
          </w:tcPr>
          <w:p w14:paraId="6492106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31 ± 0.88</w:t>
            </w:r>
          </w:p>
        </w:tc>
        <w:tc>
          <w:tcPr>
            <w:tcW w:w="2637" w:type="dxa"/>
            <w:noWrap/>
            <w:hideMark/>
          </w:tcPr>
          <w:p w14:paraId="528C742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47 ± 0.79</w:t>
            </w:r>
          </w:p>
        </w:tc>
        <w:tc>
          <w:tcPr>
            <w:tcW w:w="2344" w:type="dxa"/>
          </w:tcPr>
          <w:p w14:paraId="71508DC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2.19 ± 3.3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AD6BC5" w:rsidRPr="00B37752" w14:paraId="5AFA6187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70A34FFE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bF</w:t>
            </w:r>
            <w:proofErr w:type="spellEnd"/>
          </w:p>
        </w:tc>
        <w:tc>
          <w:tcPr>
            <w:tcW w:w="2792" w:type="dxa"/>
          </w:tcPr>
          <w:p w14:paraId="4440B5E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17 ± 0.86</w:t>
            </w:r>
          </w:p>
        </w:tc>
        <w:tc>
          <w:tcPr>
            <w:tcW w:w="2637" w:type="dxa"/>
            <w:noWrap/>
            <w:hideMark/>
          </w:tcPr>
          <w:p w14:paraId="018FA88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5.82 ± 7.1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7F41FB3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38 ± 0.38</w:t>
            </w:r>
          </w:p>
        </w:tc>
        <w:tc>
          <w:tcPr>
            <w:tcW w:w="2344" w:type="dxa"/>
          </w:tcPr>
          <w:p w14:paraId="214E7C1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7.73 ± 2.9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AD6BC5" w:rsidRPr="00B37752" w14:paraId="312A48A8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27C719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kF</w:t>
            </w:r>
            <w:proofErr w:type="spellEnd"/>
          </w:p>
        </w:tc>
        <w:tc>
          <w:tcPr>
            <w:tcW w:w="2792" w:type="dxa"/>
          </w:tcPr>
          <w:p w14:paraId="0B1E061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1.08 ± 13.46</w:t>
            </w:r>
          </w:p>
        </w:tc>
        <w:tc>
          <w:tcPr>
            <w:tcW w:w="2637" w:type="dxa"/>
            <w:noWrap/>
            <w:hideMark/>
          </w:tcPr>
          <w:p w14:paraId="19DBA91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7.6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8.5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1AF1EAC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0.15 ± 6.91</w:t>
            </w:r>
          </w:p>
        </w:tc>
        <w:tc>
          <w:tcPr>
            <w:tcW w:w="2344" w:type="dxa"/>
          </w:tcPr>
          <w:p w14:paraId="4DC8F34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4.8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1.25</w:t>
            </w:r>
          </w:p>
        </w:tc>
      </w:tr>
      <w:tr w:rsidR="00AD6BC5" w:rsidRPr="00B37752" w14:paraId="4DA76C38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3E3228A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aP</w:t>
            </w:r>
            <w:proofErr w:type="spellEnd"/>
          </w:p>
        </w:tc>
        <w:tc>
          <w:tcPr>
            <w:tcW w:w="2792" w:type="dxa"/>
          </w:tcPr>
          <w:p w14:paraId="254E5D6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6.07 ± 5.08</w:t>
            </w:r>
          </w:p>
        </w:tc>
        <w:tc>
          <w:tcPr>
            <w:tcW w:w="2637" w:type="dxa"/>
            <w:noWrap/>
            <w:hideMark/>
          </w:tcPr>
          <w:p w14:paraId="4A62A80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93 ± 1.8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45D55D2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.67 ± 1.2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344" w:type="dxa"/>
          </w:tcPr>
          <w:p w14:paraId="2562782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.17 ± 2.9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AD6BC5" w:rsidRPr="00B37752" w14:paraId="6880193F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2AEF7F3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IcdP</w:t>
            </w:r>
          </w:p>
        </w:tc>
        <w:tc>
          <w:tcPr>
            <w:tcW w:w="2792" w:type="dxa"/>
          </w:tcPr>
          <w:p w14:paraId="40EFC61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.54 ± 2.27</w:t>
            </w:r>
          </w:p>
        </w:tc>
        <w:tc>
          <w:tcPr>
            <w:tcW w:w="2637" w:type="dxa"/>
            <w:noWrap/>
            <w:hideMark/>
          </w:tcPr>
          <w:p w14:paraId="498EE57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93 ± 0.94</w:t>
            </w:r>
          </w:p>
        </w:tc>
        <w:tc>
          <w:tcPr>
            <w:tcW w:w="2637" w:type="dxa"/>
            <w:noWrap/>
            <w:hideMark/>
          </w:tcPr>
          <w:p w14:paraId="0A05541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01 ± 1.01</w:t>
            </w:r>
          </w:p>
        </w:tc>
        <w:tc>
          <w:tcPr>
            <w:tcW w:w="2344" w:type="dxa"/>
          </w:tcPr>
          <w:p w14:paraId="097855C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.48 ± 2.12</w:t>
            </w:r>
          </w:p>
        </w:tc>
      </w:tr>
      <w:tr w:rsidR="00AD6BC5" w:rsidRPr="00B37752" w14:paraId="7F31116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555713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  <w:lang w:val="pt-BR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  <w:lang w:val="pt-BR"/>
              </w:rPr>
              <w:t>DahA</w:t>
            </w:r>
          </w:p>
        </w:tc>
        <w:tc>
          <w:tcPr>
            <w:tcW w:w="2792" w:type="dxa"/>
          </w:tcPr>
          <w:p w14:paraId="09E3F61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76.79 ± 46.07</w:t>
            </w:r>
          </w:p>
        </w:tc>
        <w:tc>
          <w:tcPr>
            <w:tcW w:w="2637" w:type="dxa"/>
            <w:noWrap/>
            <w:hideMark/>
          </w:tcPr>
          <w:p w14:paraId="0965687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32 ± 2.32</w:t>
            </w:r>
          </w:p>
        </w:tc>
        <w:tc>
          <w:tcPr>
            <w:tcW w:w="2637" w:type="dxa"/>
            <w:noWrap/>
            <w:hideMark/>
          </w:tcPr>
          <w:p w14:paraId="1264697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3.44 ± 1.82</w:t>
            </w:r>
          </w:p>
        </w:tc>
        <w:tc>
          <w:tcPr>
            <w:tcW w:w="2344" w:type="dxa"/>
          </w:tcPr>
          <w:p w14:paraId="312F508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9.03 ± 9.46</w:t>
            </w:r>
          </w:p>
        </w:tc>
      </w:tr>
      <w:tr w:rsidR="00AD6BC5" w:rsidRPr="00B37752" w14:paraId="532FC8E5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bottom w:val="single" w:sz="4" w:space="0" w:color="auto"/>
            </w:tcBorders>
            <w:noWrap/>
            <w:hideMark/>
          </w:tcPr>
          <w:p w14:paraId="1875656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  <w:lang w:val="pt-BR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  <w:lang w:val="pt-BR"/>
              </w:rPr>
              <w:t>BghiP</w:t>
            </w:r>
          </w:p>
        </w:tc>
        <w:tc>
          <w:tcPr>
            <w:tcW w:w="2792" w:type="dxa"/>
            <w:tcBorders>
              <w:bottom w:val="single" w:sz="4" w:space="0" w:color="auto"/>
            </w:tcBorders>
          </w:tcPr>
          <w:p w14:paraId="6ABFD0E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3.48 ± 3.33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  <w:hideMark/>
          </w:tcPr>
          <w:p w14:paraId="5BBDCF0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.05 ± 1.5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  <w:hideMark/>
          </w:tcPr>
          <w:p w14:paraId="1BBC710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.05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.53</w:t>
            </w:r>
          </w:p>
        </w:tc>
        <w:tc>
          <w:tcPr>
            <w:tcW w:w="2344" w:type="dxa"/>
            <w:tcBorders>
              <w:bottom w:val="single" w:sz="4" w:space="0" w:color="auto"/>
            </w:tcBorders>
          </w:tcPr>
          <w:p w14:paraId="2749BEF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0.84 ± 2.83</w:t>
            </w:r>
          </w:p>
        </w:tc>
      </w:tr>
      <w:tr w:rsidR="00AD6BC5" w:rsidRPr="00B37752" w14:paraId="21B1FAB9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3AD7C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PAHs</w:t>
            </w:r>
          </w:p>
        </w:tc>
        <w:tc>
          <w:tcPr>
            <w:tcW w:w="2792" w:type="dxa"/>
            <w:tcBorders>
              <w:top w:val="single" w:sz="4" w:space="0" w:color="auto"/>
              <w:bottom w:val="single" w:sz="4" w:space="0" w:color="auto"/>
            </w:tcBorders>
          </w:tcPr>
          <w:p w14:paraId="4B73C36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608.51 ± 15.72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31D355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F114ED">
              <w:rPr>
                <w:rFonts w:ascii="Times New Roman" w:eastAsia="Times New Roman" w:hAnsi="Times New Roman" w:cs="Times New Roman"/>
                <w:b/>
                <w:bCs/>
              </w:rPr>
              <w:t xml:space="preserve">328.70 ± </w:t>
            </w:r>
            <w:proofErr w:type="gramStart"/>
            <w:r w:rsidRPr="00F114ED">
              <w:rPr>
                <w:rFonts w:ascii="Times New Roman" w:eastAsia="Times New Roman" w:hAnsi="Times New Roman" w:cs="Times New Roman"/>
                <w:b/>
                <w:bCs/>
              </w:rPr>
              <w:t>9.73</w:t>
            </w:r>
            <w:r w:rsidRPr="00F114ED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,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b</w:t>
            </w:r>
            <w:proofErr w:type="gramEnd"/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294376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252.06 ± 6.44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</w:tcPr>
          <w:p w14:paraId="0B1E3A5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605.3</w:t>
            </w:r>
            <w:r>
              <w:rPr>
                <w:rFonts w:ascii="Times New Roman" w:eastAsia="Times New Roman" w:hAnsi="Times New Roman" w:cs="Times New Roman"/>
                <w:b/>
                <w:bCs/>
              </w:rPr>
              <w:t>0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 xml:space="preserve"> ± 19.08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</w:tc>
      </w:tr>
      <w:tr w:rsidR="00AD6BC5" w:rsidRPr="00B37752" w14:paraId="622A6D2B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3EC5C1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 xml:space="preserve">(b) PCBs (ng/g DW) </w:t>
            </w:r>
          </w:p>
        </w:tc>
        <w:tc>
          <w:tcPr>
            <w:tcW w:w="2792" w:type="dxa"/>
            <w:tcBorders>
              <w:top w:val="single" w:sz="4" w:space="0" w:color="auto"/>
              <w:bottom w:val="single" w:sz="4" w:space="0" w:color="auto"/>
            </w:tcBorders>
          </w:tcPr>
          <w:p w14:paraId="5D96E27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Oyster (n=9)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07A150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Catfish (n=8)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6851FF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Red drum (n=9)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</w:tcPr>
          <w:p w14:paraId="1C28BEB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Seatrout (n=8)</w:t>
            </w:r>
          </w:p>
        </w:tc>
      </w:tr>
      <w:tr w:rsidR="00AD6BC5" w:rsidRPr="00B37752" w14:paraId="1E7A8CA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</w:tcBorders>
            <w:noWrap/>
            <w:hideMark/>
          </w:tcPr>
          <w:p w14:paraId="10AAE4E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 xml:space="preserve">Non-ortho </w:t>
            </w:r>
          </w:p>
          <w:p w14:paraId="071C93C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(dioxin like)</w:t>
            </w:r>
          </w:p>
        </w:tc>
        <w:tc>
          <w:tcPr>
            <w:tcW w:w="2792" w:type="dxa"/>
            <w:tcBorders>
              <w:top w:val="single" w:sz="4" w:space="0" w:color="auto"/>
            </w:tcBorders>
          </w:tcPr>
          <w:p w14:paraId="6E5D86D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tcBorders>
              <w:top w:val="single" w:sz="4" w:space="0" w:color="auto"/>
            </w:tcBorders>
            <w:noWrap/>
            <w:hideMark/>
          </w:tcPr>
          <w:p w14:paraId="150BC32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tcBorders>
              <w:top w:val="single" w:sz="4" w:space="0" w:color="auto"/>
            </w:tcBorders>
            <w:noWrap/>
            <w:hideMark/>
          </w:tcPr>
          <w:p w14:paraId="7F49596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4" w:type="dxa"/>
            <w:tcBorders>
              <w:top w:val="single" w:sz="4" w:space="0" w:color="auto"/>
            </w:tcBorders>
          </w:tcPr>
          <w:p w14:paraId="3BF76F6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B37752" w14:paraId="16FADA31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E71C2C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77</w:t>
            </w:r>
          </w:p>
        </w:tc>
        <w:tc>
          <w:tcPr>
            <w:tcW w:w="2792" w:type="dxa"/>
          </w:tcPr>
          <w:p w14:paraId="4D49E7F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3.6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37.42</w:t>
            </w:r>
          </w:p>
        </w:tc>
        <w:tc>
          <w:tcPr>
            <w:tcW w:w="2637" w:type="dxa"/>
            <w:noWrap/>
            <w:hideMark/>
          </w:tcPr>
          <w:p w14:paraId="2753E35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5846465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46 ± 0.46</w:t>
            </w:r>
          </w:p>
        </w:tc>
        <w:tc>
          <w:tcPr>
            <w:tcW w:w="2344" w:type="dxa"/>
          </w:tcPr>
          <w:p w14:paraId="1B0481F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56 ± 0.56</w:t>
            </w:r>
          </w:p>
        </w:tc>
      </w:tr>
      <w:tr w:rsidR="00AD6BC5" w:rsidRPr="00B37752" w14:paraId="4BF4A1A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30914E2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81</w:t>
            </w:r>
          </w:p>
        </w:tc>
        <w:tc>
          <w:tcPr>
            <w:tcW w:w="2792" w:type="dxa"/>
          </w:tcPr>
          <w:p w14:paraId="516F615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0.93 ± 4.22</w:t>
            </w:r>
          </w:p>
        </w:tc>
        <w:tc>
          <w:tcPr>
            <w:tcW w:w="2637" w:type="dxa"/>
            <w:noWrap/>
            <w:hideMark/>
          </w:tcPr>
          <w:p w14:paraId="38F7260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C7A639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7E4C30A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83 ± 1.48</w:t>
            </w:r>
          </w:p>
        </w:tc>
      </w:tr>
      <w:tr w:rsidR="00AD6BC5" w:rsidRPr="00B37752" w14:paraId="43227B57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2EB970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6</w:t>
            </w:r>
          </w:p>
        </w:tc>
        <w:tc>
          <w:tcPr>
            <w:tcW w:w="2792" w:type="dxa"/>
          </w:tcPr>
          <w:p w14:paraId="230CF8C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03 ± 0.03</w:t>
            </w:r>
          </w:p>
        </w:tc>
        <w:tc>
          <w:tcPr>
            <w:tcW w:w="2637" w:type="dxa"/>
            <w:noWrap/>
            <w:hideMark/>
          </w:tcPr>
          <w:p w14:paraId="43B1987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0F33868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77 ± 0.77</w:t>
            </w:r>
          </w:p>
        </w:tc>
        <w:tc>
          <w:tcPr>
            <w:tcW w:w="2344" w:type="dxa"/>
          </w:tcPr>
          <w:p w14:paraId="46BC5C0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.98 ± 1.6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AD6BC5" w:rsidRPr="00B37752" w14:paraId="777D7885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CE27E7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69</w:t>
            </w:r>
          </w:p>
        </w:tc>
        <w:tc>
          <w:tcPr>
            <w:tcW w:w="2792" w:type="dxa"/>
          </w:tcPr>
          <w:p w14:paraId="3819739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8.39 ± 4.25</w:t>
            </w:r>
          </w:p>
        </w:tc>
        <w:tc>
          <w:tcPr>
            <w:tcW w:w="2637" w:type="dxa"/>
            <w:noWrap/>
            <w:hideMark/>
          </w:tcPr>
          <w:p w14:paraId="4375419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046181B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57 ± 0.57</w:t>
            </w:r>
          </w:p>
        </w:tc>
        <w:tc>
          <w:tcPr>
            <w:tcW w:w="2344" w:type="dxa"/>
          </w:tcPr>
          <w:p w14:paraId="2BB91C3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68 ± 1.21</w:t>
            </w:r>
          </w:p>
        </w:tc>
      </w:tr>
      <w:tr w:rsidR="00AD6BC5" w:rsidRPr="00B37752" w14:paraId="20230CA2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23858C2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 xml:space="preserve">Mono-ortho </w:t>
            </w:r>
          </w:p>
          <w:p w14:paraId="555E047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lastRenderedPageBreak/>
              <w:t>(dioxin like)</w:t>
            </w:r>
          </w:p>
        </w:tc>
        <w:tc>
          <w:tcPr>
            <w:tcW w:w="2792" w:type="dxa"/>
          </w:tcPr>
          <w:p w14:paraId="12DD21D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noWrap/>
            <w:hideMark/>
          </w:tcPr>
          <w:p w14:paraId="4868173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noWrap/>
            <w:hideMark/>
          </w:tcPr>
          <w:p w14:paraId="5C4E5D5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4" w:type="dxa"/>
          </w:tcPr>
          <w:p w14:paraId="456072D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B37752" w14:paraId="76252D22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7BA86AD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05</w:t>
            </w:r>
          </w:p>
        </w:tc>
        <w:tc>
          <w:tcPr>
            <w:tcW w:w="2792" w:type="dxa"/>
          </w:tcPr>
          <w:p w14:paraId="071842C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49 ± 0.49</w:t>
            </w:r>
          </w:p>
        </w:tc>
        <w:tc>
          <w:tcPr>
            <w:tcW w:w="2637" w:type="dxa"/>
            <w:noWrap/>
            <w:hideMark/>
          </w:tcPr>
          <w:p w14:paraId="48C5AED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01 ± 1.01</w:t>
            </w:r>
          </w:p>
        </w:tc>
        <w:tc>
          <w:tcPr>
            <w:tcW w:w="2637" w:type="dxa"/>
            <w:noWrap/>
            <w:hideMark/>
          </w:tcPr>
          <w:p w14:paraId="62D262C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63 ± 1.97</w:t>
            </w:r>
          </w:p>
        </w:tc>
        <w:tc>
          <w:tcPr>
            <w:tcW w:w="2344" w:type="dxa"/>
          </w:tcPr>
          <w:p w14:paraId="3C25186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.88 ± 3.84</w:t>
            </w:r>
          </w:p>
        </w:tc>
      </w:tr>
      <w:tr w:rsidR="00AD6BC5" w:rsidRPr="00B37752" w14:paraId="420389BD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B4160C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14</w:t>
            </w:r>
          </w:p>
        </w:tc>
        <w:tc>
          <w:tcPr>
            <w:tcW w:w="2792" w:type="dxa"/>
          </w:tcPr>
          <w:p w14:paraId="662A434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E64C3B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AB59FD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13 ± 1.13</w:t>
            </w:r>
          </w:p>
        </w:tc>
        <w:tc>
          <w:tcPr>
            <w:tcW w:w="2344" w:type="dxa"/>
          </w:tcPr>
          <w:p w14:paraId="24C2034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.14 ± 1.47</w:t>
            </w:r>
          </w:p>
        </w:tc>
      </w:tr>
      <w:tr w:rsidR="00AD6BC5" w:rsidRPr="00B37752" w14:paraId="187985E4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CC7E92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18</w:t>
            </w:r>
          </w:p>
        </w:tc>
        <w:tc>
          <w:tcPr>
            <w:tcW w:w="2792" w:type="dxa"/>
          </w:tcPr>
          <w:p w14:paraId="3C497B8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5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.35</w:t>
            </w:r>
          </w:p>
        </w:tc>
        <w:tc>
          <w:tcPr>
            <w:tcW w:w="2637" w:type="dxa"/>
            <w:noWrap/>
            <w:hideMark/>
          </w:tcPr>
          <w:p w14:paraId="6A14C08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8.5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4.1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392A2C9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21FD963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78 ± 1.4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AD6BC5" w:rsidRPr="00B37752" w14:paraId="272338A3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9124C9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3</w:t>
            </w:r>
          </w:p>
        </w:tc>
        <w:tc>
          <w:tcPr>
            <w:tcW w:w="2792" w:type="dxa"/>
          </w:tcPr>
          <w:p w14:paraId="1E11827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45 ± 0.45</w:t>
            </w:r>
          </w:p>
        </w:tc>
        <w:tc>
          <w:tcPr>
            <w:tcW w:w="2637" w:type="dxa"/>
            <w:noWrap/>
            <w:hideMark/>
          </w:tcPr>
          <w:p w14:paraId="20C6025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6755976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599E40A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97 ± 1.23</w:t>
            </w:r>
          </w:p>
        </w:tc>
      </w:tr>
      <w:tr w:rsidR="00AD6BC5" w:rsidRPr="00B37752" w14:paraId="30DB5A75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D40834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6</w:t>
            </w:r>
          </w:p>
        </w:tc>
        <w:tc>
          <w:tcPr>
            <w:tcW w:w="2792" w:type="dxa"/>
          </w:tcPr>
          <w:p w14:paraId="7EF83DB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14654F6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0DA50BC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0FC26CF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95 ± 0.95</w:t>
            </w:r>
          </w:p>
        </w:tc>
      </w:tr>
      <w:tr w:rsidR="00AD6BC5" w:rsidRPr="00B37752" w14:paraId="4F98010B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6A2A17B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67</w:t>
            </w:r>
          </w:p>
        </w:tc>
        <w:tc>
          <w:tcPr>
            <w:tcW w:w="2792" w:type="dxa"/>
          </w:tcPr>
          <w:p w14:paraId="6BDC9FD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.15 ± 3.24</w:t>
            </w:r>
          </w:p>
        </w:tc>
        <w:tc>
          <w:tcPr>
            <w:tcW w:w="2637" w:type="dxa"/>
            <w:noWrap/>
            <w:hideMark/>
          </w:tcPr>
          <w:p w14:paraId="09EC1B0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94 ± 1.44</w:t>
            </w:r>
          </w:p>
        </w:tc>
        <w:tc>
          <w:tcPr>
            <w:tcW w:w="2637" w:type="dxa"/>
            <w:noWrap/>
            <w:hideMark/>
          </w:tcPr>
          <w:p w14:paraId="41D67A9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55 ± 0.55</w:t>
            </w:r>
          </w:p>
        </w:tc>
        <w:tc>
          <w:tcPr>
            <w:tcW w:w="2344" w:type="dxa"/>
          </w:tcPr>
          <w:p w14:paraId="5C29EDE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8</w:t>
            </w:r>
            <w:r>
              <w:rPr>
                <w:rFonts w:ascii="Times New Roman" w:eastAsia="Times New Roman" w:hAnsi="Times New Roman" w:cs="Times New Roman"/>
              </w:rPr>
              <w:t>.0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23.25</w:t>
            </w:r>
          </w:p>
        </w:tc>
      </w:tr>
      <w:tr w:rsidR="00AD6BC5" w:rsidRPr="00B37752" w14:paraId="0EA922F2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56CEC3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9</w:t>
            </w:r>
          </w:p>
        </w:tc>
        <w:tc>
          <w:tcPr>
            <w:tcW w:w="2792" w:type="dxa"/>
          </w:tcPr>
          <w:p w14:paraId="0EAE14E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4764BA7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E52F55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4F9B2A0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49 ± 0.49</w:t>
            </w:r>
          </w:p>
        </w:tc>
      </w:tr>
      <w:tr w:rsidR="00AD6BC5" w:rsidRPr="00B37752" w14:paraId="0EC42A47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9AE58D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Non-dioxin like</w:t>
            </w:r>
          </w:p>
        </w:tc>
        <w:tc>
          <w:tcPr>
            <w:tcW w:w="2792" w:type="dxa"/>
          </w:tcPr>
          <w:p w14:paraId="0091CE3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noWrap/>
            <w:hideMark/>
          </w:tcPr>
          <w:p w14:paraId="74A03B9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637" w:type="dxa"/>
            <w:noWrap/>
            <w:hideMark/>
          </w:tcPr>
          <w:p w14:paraId="4219F6A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4" w:type="dxa"/>
          </w:tcPr>
          <w:p w14:paraId="7917527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B37752" w14:paraId="3C55A85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696A75C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</w:t>
            </w:r>
          </w:p>
        </w:tc>
        <w:tc>
          <w:tcPr>
            <w:tcW w:w="2792" w:type="dxa"/>
          </w:tcPr>
          <w:p w14:paraId="2C9F256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06B987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6AC6081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4A305C6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</w:tr>
      <w:tr w:rsidR="00AD6BC5" w:rsidRPr="00B37752" w14:paraId="44D04120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3D290CE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</w:t>
            </w:r>
          </w:p>
        </w:tc>
        <w:tc>
          <w:tcPr>
            <w:tcW w:w="2792" w:type="dxa"/>
          </w:tcPr>
          <w:p w14:paraId="6AE0727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3</w:t>
            </w:r>
            <w:r>
              <w:rPr>
                <w:rFonts w:ascii="Times New Roman" w:eastAsia="Times New Roman" w:hAnsi="Times New Roman" w:cs="Times New Roman"/>
              </w:rPr>
              <w:t>.0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8.66</w:t>
            </w:r>
          </w:p>
        </w:tc>
        <w:tc>
          <w:tcPr>
            <w:tcW w:w="2637" w:type="dxa"/>
            <w:noWrap/>
            <w:hideMark/>
          </w:tcPr>
          <w:p w14:paraId="3F95730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8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0.8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636A241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43 ± 0.43</w:t>
            </w:r>
          </w:p>
        </w:tc>
        <w:tc>
          <w:tcPr>
            <w:tcW w:w="2344" w:type="dxa"/>
          </w:tcPr>
          <w:p w14:paraId="79F8473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.98 ± 2.18</w:t>
            </w:r>
          </w:p>
        </w:tc>
      </w:tr>
      <w:tr w:rsidR="00AD6BC5" w:rsidRPr="00B37752" w14:paraId="0B18446B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45F3B2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33</w:t>
            </w:r>
          </w:p>
        </w:tc>
        <w:tc>
          <w:tcPr>
            <w:tcW w:w="2792" w:type="dxa"/>
          </w:tcPr>
          <w:p w14:paraId="546BED9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.18 ± 3.18</w:t>
            </w:r>
          </w:p>
        </w:tc>
        <w:tc>
          <w:tcPr>
            <w:tcW w:w="2637" w:type="dxa"/>
            <w:noWrap/>
            <w:hideMark/>
          </w:tcPr>
          <w:p w14:paraId="4B860E0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0D4CC0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92 ± 0.61</w:t>
            </w:r>
          </w:p>
        </w:tc>
        <w:tc>
          <w:tcPr>
            <w:tcW w:w="2344" w:type="dxa"/>
          </w:tcPr>
          <w:p w14:paraId="2EA500B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55 ± 0.55</w:t>
            </w:r>
          </w:p>
        </w:tc>
      </w:tr>
      <w:tr w:rsidR="00AD6BC5" w:rsidRPr="00B37752" w14:paraId="4E07F29D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3D05869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52</w:t>
            </w:r>
          </w:p>
        </w:tc>
        <w:tc>
          <w:tcPr>
            <w:tcW w:w="2792" w:type="dxa"/>
          </w:tcPr>
          <w:p w14:paraId="1809919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.79 ± 1.43</w:t>
            </w:r>
          </w:p>
        </w:tc>
        <w:tc>
          <w:tcPr>
            <w:tcW w:w="2637" w:type="dxa"/>
            <w:noWrap/>
            <w:hideMark/>
          </w:tcPr>
          <w:p w14:paraId="4223514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4.14 ± 2.92</w:t>
            </w:r>
          </w:p>
        </w:tc>
        <w:tc>
          <w:tcPr>
            <w:tcW w:w="2637" w:type="dxa"/>
            <w:noWrap/>
            <w:hideMark/>
          </w:tcPr>
          <w:p w14:paraId="5FF2018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7.45 ± 1.04</w:t>
            </w:r>
          </w:p>
        </w:tc>
        <w:tc>
          <w:tcPr>
            <w:tcW w:w="2344" w:type="dxa"/>
          </w:tcPr>
          <w:p w14:paraId="6232B2F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3.48 ± 2.22</w:t>
            </w:r>
          </w:p>
        </w:tc>
      </w:tr>
      <w:tr w:rsidR="00AD6BC5" w:rsidRPr="00B37752" w14:paraId="3287925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21F33ED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95</w:t>
            </w:r>
          </w:p>
        </w:tc>
        <w:tc>
          <w:tcPr>
            <w:tcW w:w="2792" w:type="dxa"/>
          </w:tcPr>
          <w:p w14:paraId="0BBD79D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5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0.5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7EF91E5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85 ± 0.85</w:t>
            </w:r>
          </w:p>
        </w:tc>
        <w:tc>
          <w:tcPr>
            <w:tcW w:w="2637" w:type="dxa"/>
            <w:noWrap/>
            <w:hideMark/>
          </w:tcPr>
          <w:p w14:paraId="360E415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5BED1D3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71 ± 0.71</w:t>
            </w:r>
          </w:p>
        </w:tc>
      </w:tr>
      <w:tr w:rsidR="00AD6BC5" w:rsidRPr="00B37752" w14:paraId="75024E4F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1604E92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01</w:t>
            </w:r>
          </w:p>
        </w:tc>
        <w:tc>
          <w:tcPr>
            <w:tcW w:w="2792" w:type="dxa"/>
          </w:tcPr>
          <w:p w14:paraId="5571015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32 ± 0.91</w:t>
            </w:r>
          </w:p>
        </w:tc>
        <w:tc>
          <w:tcPr>
            <w:tcW w:w="2637" w:type="dxa"/>
            <w:noWrap/>
            <w:hideMark/>
          </w:tcPr>
          <w:p w14:paraId="6B4E2D3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4.22 ± 5.37</w:t>
            </w:r>
          </w:p>
        </w:tc>
        <w:tc>
          <w:tcPr>
            <w:tcW w:w="2637" w:type="dxa"/>
            <w:noWrap/>
            <w:hideMark/>
          </w:tcPr>
          <w:p w14:paraId="31298E6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2249670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36 ± 0.92</w:t>
            </w:r>
          </w:p>
        </w:tc>
      </w:tr>
      <w:tr w:rsidR="00AD6BC5" w:rsidRPr="00B37752" w14:paraId="2EB0FC0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7483139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8</w:t>
            </w:r>
          </w:p>
        </w:tc>
        <w:tc>
          <w:tcPr>
            <w:tcW w:w="2792" w:type="dxa"/>
          </w:tcPr>
          <w:p w14:paraId="6392D76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48.39 ± 39.2</w:t>
            </w: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2637" w:type="dxa"/>
            <w:noWrap/>
            <w:hideMark/>
          </w:tcPr>
          <w:p w14:paraId="135D6A2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.89 ± 2.72</w:t>
            </w:r>
          </w:p>
        </w:tc>
        <w:tc>
          <w:tcPr>
            <w:tcW w:w="2637" w:type="dxa"/>
            <w:noWrap/>
            <w:hideMark/>
          </w:tcPr>
          <w:p w14:paraId="01BDF95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701347A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3.13 ± 51.85</w:t>
            </w:r>
          </w:p>
        </w:tc>
      </w:tr>
      <w:tr w:rsidR="00AD6BC5" w:rsidRPr="00B37752" w14:paraId="6F954576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6C297F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38</w:t>
            </w:r>
          </w:p>
        </w:tc>
        <w:tc>
          <w:tcPr>
            <w:tcW w:w="2792" w:type="dxa"/>
          </w:tcPr>
          <w:p w14:paraId="024C309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3FF0557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7.66 ± 18.04</w:t>
            </w:r>
          </w:p>
        </w:tc>
        <w:tc>
          <w:tcPr>
            <w:tcW w:w="2637" w:type="dxa"/>
            <w:noWrap/>
            <w:hideMark/>
          </w:tcPr>
          <w:p w14:paraId="020A81F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68285D6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.16 ± 2.35</w:t>
            </w:r>
          </w:p>
        </w:tc>
      </w:tr>
      <w:tr w:rsidR="00AD6BC5" w:rsidRPr="00B37752" w14:paraId="0600FDC4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4C96C46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49</w:t>
            </w:r>
          </w:p>
        </w:tc>
        <w:tc>
          <w:tcPr>
            <w:tcW w:w="2792" w:type="dxa"/>
          </w:tcPr>
          <w:p w14:paraId="4EF9FCC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6763828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.1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3.76</w:t>
            </w:r>
          </w:p>
        </w:tc>
        <w:tc>
          <w:tcPr>
            <w:tcW w:w="2637" w:type="dxa"/>
            <w:noWrap/>
            <w:hideMark/>
          </w:tcPr>
          <w:p w14:paraId="6F93A19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0DAB770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82 ± 0.82</w:t>
            </w:r>
          </w:p>
        </w:tc>
      </w:tr>
      <w:tr w:rsidR="00AD6BC5" w:rsidRPr="00B37752" w14:paraId="272B4BC4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6F13F59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3</w:t>
            </w:r>
          </w:p>
        </w:tc>
        <w:tc>
          <w:tcPr>
            <w:tcW w:w="2792" w:type="dxa"/>
          </w:tcPr>
          <w:p w14:paraId="6BC23E5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15DF1D6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6.6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3.92</w:t>
            </w:r>
          </w:p>
        </w:tc>
        <w:tc>
          <w:tcPr>
            <w:tcW w:w="2637" w:type="dxa"/>
            <w:noWrap/>
            <w:hideMark/>
          </w:tcPr>
          <w:p w14:paraId="2B78958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4C0CEEA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37 ± 0.92</w:t>
            </w:r>
          </w:p>
        </w:tc>
      </w:tr>
      <w:tr w:rsidR="00AD6BC5" w:rsidRPr="00B37752" w14:paraId="766AF512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4306574C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7</w:t>
            </w:r>
          </w:p>
        </w:tc>
        <w:tc>
          <w:tcPr>
            <w:tcW w:w="2792" w:type="dxa"/>
          </w:tcPr>
          <w:p w14:paraId="654FE82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458B2A4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64 ± 0.64</w:t>
            </w:r>
          </w:p>
        </w:tc>
        <w:tc>
          <w:tcPr>
            <w:tcW w:w="2637" w:type="dxa"/>
            <w:noWrap/>
            <w:hideMark/>
          </w:tcPr>
          <w:p w14:paraId="06E2433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3139186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97 ± 0.97</w:t>
            </w:r>
          </w:p>
        </w:tc>
      </w:tr>
      <w:tr w:rsidR="00AD6BC5" w:rsidRPr="00B37752" w14:paraId="4B0EA94D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048ADD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0</w:t>
            </w:r>
          </w:p>
        </w:tc>
        <w:tc>
          <w:tcPr>
            <w:tcW w:w="2792" w:type="dxa"/>
          </w:tcPr>
          <w:p w14:paraId="7F413BE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84 ± 0.84</w:t>
            </w:r>
          </w:p>
        </w:tc>
        <w:tc>
          <w:tcPr>
            <w:tcW w:w="2637" w:type="dxa"/>
            <w:noWrap/>
            <w:hideMark/>
          </w:tcPr>
          <w:p w14:paraId="04A445B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9.31 ± 4.72</w:t>
            </w:r>
          </w:p>
        </w:tc>
        <w:tc>
          <w:tcPr>
            <w:tcW w:w="2637" w:type="dxa"/>
            <w:noWrap/>
            <w:hideMark/>
          </w:tcPr>
          <w:p w14:paraId="2D127CA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3945EFD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62 ± 1.14</w:t>
            </w:r>
          </w:p>
        </w:tc>
      </w:tr>
      <w:tr w:rsidR="00AD6BC5" w:rsidRPr="00B37752" w14:paraId="2F8088E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0C81D08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1</w:t>
            </w:r>
          </w:p>
        </w:tc>
        <w:tc>
          <w:tcPr>
            <w:tcW w:w="2792" w:type="dxa"/>
          </w:tcPr>
          <w:p w14:paraId="6B29B7E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3A8162E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8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7F3A9A">
              <w:rPr>
                <w:rFonts w:ascii="Times New Roman" w:eastAsia="Times New Roman" w:hAnsi="Times New Roman" w:cs="Times New Roman"/>
              </w:rPr>
              <w:t xml:space="preserve"> ± 1.18</w:t>
            </w:r>
          </w:p>
        </w:tc>
        <w:tc>
          <w:tcPr>
            <w:tcW w:w="2637" w:type="dxa"/>
            <w:noWrap/>
            <w:hideMark/>
          </w:tcPr>
          <w:p w14:paraId="10BCEC8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3ACB978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</w:tr>
      <w:tr w:rsidR="00AD6BC5" w:rsidRPr="00B37752" w14:paraId="34A9114C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7111F47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7</w:t>
            </w:r>
          </w:p>
        </w:tc>
        <w:tc>
          <w:tcPr>
            <w:tcW w:w="2792" w:type="dxa"/>
          </w:tcPr>
          <w:p w14:paraId="58DC698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1ACA047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531B071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4EEB51A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0.84 ± 0.84</w:t>
            </w:r>
          </w:p>
        </w:tc>
      </w:tr>
      <w:tr w:rsidR="00AD6BC5" w:rsidRPr="00B37752" w14:paraId="36938D8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50953F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0</w:t>
            </w:r>
          </w:p>
        </w:tc>
        <w:tc>
          <w:tcPr>
            <w:tcW w:w="2792" w:type="dxa"/>
          </w:tcPr>
          <w:p w14:paraId="61E7363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7E18F0F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7.32 ± 11.48</w:t>
            </w:r>
          </w:p>
        </w:tc>
        <w:tc>
          <w:tcPr>
            <w:tcW w:w="2637" w:type="dxa"/>
            <w:noWrap/>
            <w:hideMark/>
          </w:tcPr>
          <w:p w14:paraId="1DE12B0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623C18E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</w:tr>
      <w:tr w:rsidR="00AD6BC5" w:rsidRPr="00B37752" w14:paraId="686643CA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  <w:hideMark/>
          </w:tcPr>
          <w:p w14:paraId="55A9AF2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3</w:t>
            </w:r>
          </w:p>
        </w:tc>
        <w:tc>
          <w:tcPr>
            <w:tcW w:w="2792" w:type="dxa"/>
          </w:tcPr>
          <w:p w14:paraId="69B0C0E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  <w:tc>
          <w:tcPr>
            <w:tcW w:w="2637" w:type="dxa"/>
            <w:noWrap/>
            <w:hideMark/>
          </w:tcPr>
          <w:p w14:paraId="3CE5736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7.58 ± 2.85</w:t>
            </w:r>
          </w:p>
        </w:tc>
        <w:tc>
          <w:tcPr>
            <w:tcW w:w="2637" w:type="dxa"/>
            <w:noWrap/>
            <w:hideMark/>
          </w:tcPr>
          <w:p w14:paraId="4988F83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26A6CF2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.43 ± 0.95</w:t>
            </w:r>
          </w:p>
        </w:tc>
      </w:tr>
      <w:tr w:rsidR="00AD6BC5" w:rsidRPr="00B37752" w14:paraId="6B6B88E7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bottom w:val="single" w:sz="4" w:space="0" w:color="auto"/>
            </w:tcBorders>
            <w:noWrap/>
            <w:hideMark/>
          </w:tcPr>
          <w:p w14:paraId="36438BC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7</w:t>
            </w:r>
          </w:p>
        </w:tc>
        <w:tc>
          <w:tcPr>
            <w:tcW w:w="2792" w:type="dxa"/>
            <w:tcBorders>
              <w:bottom w:val="single" w:sz="4" w:space="0" w:color="auto"/>
            </w:tcBorders>
          </w:tcPr>
          <w:p w14:paraId="5857152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  <w:hideMark/>
          </w:tcPr>
          <w:p w14:paraId="1FD2952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8.92 ± 7.26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  <w:hideMark/>
          </w:tcPr>
          <w:p w14:paraId="6CB04D1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2344" w:type="dxa"/>
            <w:tcBorders>
              <w:bottom w:val="single" w:sz="4" w:space="0" w:color="auto"/>
            </w:tcBorders>
          </w:tcPr>
          <w:p w14:paraId="428B0C8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-</w:t>
            </w:r>
          </w:p>
        </w:tc>
      </w:tr>
      <w:tr w:rsidR="00AD6BC5" w:rsidRPr="00B37752" w14:paraId="0CD97EDC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76FF02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PCBs</w:t>
            </w:r>
          </w:p>
        </w:tc>
        <w:tc>
          <w:tcPr>
            <w:tcW w:w="2792" w:type="dxa"/>
            <w:tcBorders>
              <w:top w:val="single" w:sz="4" w:space="0" w:color="auto"/>
              <w:bottom w:val="single" w:sz="4" w:space="0" w:color="auto"/>
            </w:tcBorders>
          </w:tcPr>
          <w:p w14:paraId="3C5D6AF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286.56 ± 5.65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6DDCBF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209.29 ± 2.28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5E79A9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14.9</w:t>
            </w:r>
            <w:r>
              <w:rPr>
                <w:rFonts w:ascii="Times New Roman" w:eastAsia="Times New Roman" w:hAnsi="Times New Roman" w:cs="Times New Roman"/>
                <w:b/>
                <w:bCs/>
              </w:rPr>
              <w:t>0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 xml:space="preserve"> ± 0.28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</w:tcPr>
          <w:p w14:paraId="0121E84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188.69 ± 3.48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</w:tc>
      </w:tr>
      <w:tr w:rsidR="00AD6BC5" w:rsidRPr="00B37752" w14:paraId="03AFCAF9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EE469D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(c) NMPs (µg/g DW)</w:t>
            </w:r>
          </w:p>
        </w:tc>
        <w:tc>
          <w:tcPr>
            <w:tcW w:w="2792" w:type="dxa"/>
            <w:tcBorders>
              <w:top w:val="single" w:sz="4" w:space="0" w:color="auto"/>
              <w:bottom w:val="single" w:sz="4" w:space="0" w:color="auto"/>
            </w:tcBorders>
          </w:tcPr>
          <w:p w14:paraId="6BBCE04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Oyster (n=10)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7F5592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Catfish (n=9)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A69FC5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Red drum (n=10)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</w:tcPr>
          <w:p w14:paraId="3F037BC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Seatrout (n=10)</w:t>
            </w:r>
          </w:p>
        </w:tc>
      </w:tr>
      <w:tr w:rsidR="00AD6BC5" w:rsidRPr="00B37752" w14:paraId="3ACD658A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</w:tcBorders>
            <w:noWrap/>
          </w:tcPr>
          <w:p w14:paraId="0A0A71D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MMA</w:t>
            </w:r>
          </w:p>
        </w:tc>
        <w:tc>
          <w:tcPr>
            <w:tcW w:w="2792" w:type="dxa"/>
            <w:tcBorders>
              <w:top w:val="single" w:sz="4" w:space="0" w:color="auto"/>
            </w:tcBorders>
          </w:tcPr>
          <w:p w14:paraId="4DBE5EE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tcBorders>
              <w:top w:val="single" w:sz="4" w:space="0" w:color="auto"/>
            </w:tcBorders>
            <w:noWrap/>
          </w:tcPr>
          <w:p w14:paraId="1B4CCD2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tcBorders>
              <w:top w:val="single" w:sz="4" w:space="0" w:color="auto"/>
            </w:tcBorders>
            <w:noWrap/>
          </w:tcPr>
          <w:p w14:paraId="6C66C18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  <w:tcBorders>
              <w:top w:val="single" w:sz="4" w:space="0" w:color="auto"/>
            </w:tcBorders>
          </w:tcPr>
          <w:p w14:paraId="3D1A737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536E6DD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74BD44E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P</w:t>
            </w:r>
          </w:p>
        </w:tc>
        <w:tc>
          <w:tcPr>
            <w:tcW w:w="2792" w:type="dxa"/>
          </w:tcPr>
          <w:p w14:paraId="1C08859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057.07 ± 5261.07</w:t>
            </w:r>
          </w:p>
        </w:tc>
        <w:tc>
          <w:tcPr>
            <w:tcW w:w="2637" w:type="dxa"/>
            <w:noWrap/>
          </w:tcPr>
          <w:p w14:paraId="0DF8E21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2005909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10882E8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2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7F3A9A">
              <w:rPr>
                <w:rFonts w:ascii="Times New Roman" w:eastAsia="Times New Roman" w:hAnsi="Times New Roman" w:cs="Times New Roman"/>
              </w:rPr>
              <w:t>146.60 ± 1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7F3A9A">
              <w:rPr>
                <w:rFonts w:ascii="Times New Roman" w:eastAsia="Times New Roman" w:hAnsi="Times New Roman" w:cs="Times New Roman"/>
              </w:rPr>
              <w:t>148.99</w:t>
            </w:r>
          </w:p>
        </w:tc>
      </w:tr>
      <w:tr w:rsidR="00AD6BC5" w:rsidRPr="00B37752" w14:paraId="3B1A0843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4E79187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VC</w:t>
            </w:r>
          </w:p>
        </w:tc>
        <w:tc>
          <w:tcPr>
            <w:tcW w:w="2792" w:type="dxa"/>
          </w:tcPr>
          <w:p w14:paraId="16AD5A8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13762B0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375DAAC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1F6D31B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576E2E57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70BBBBB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lastRenderedPageBreak/>
              <w:t>PA</w:t>
            </w:r>
          </w:p>
        </w:tc>
        <w:tc>
          <w:tcPr>
            <w:tcW w:w="2792" w:type="dxa"/>
          </w:tcPr>
          <w:p w14:paraId="6D1C6ED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76D4D33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6.19 ± 2.33</w:t>
            </w:r>
          </w:p>
        </w:tc>
        <w:tc>
          <w:tcPr>
            <w:tcW w:w="2637" w:type="dxa"/>
            <w:noWrap/>
          </w:tcPr>
          <w:p w14:paraId="5DB6FBB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43.16 ± 9.30</w:t>
            </w:r>
          </w:p>
        </w:tc>
        <w:tc>
          <w:tcPr>
            <w:tcW w:w="2344" w:type="dxa"/>
          </w:tcPr>
          <w:p w14:paraId="4FE320C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10.22 ± 3.56</w:t>
            </w:r>
          </w:p>
        </w:tc>
      </w:tr>
      <w:tr w:rsidR="00AD6BC5" w:rsidRPr="00B37752" w14:paraId="26BB29E0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38F49F9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</w:t>
            </w:r>
          </w:p>
        </w:tc>
        <w:tc>
          <w:tcPr>
            <w:tcW w:w="2792" w:type="dxa"/>
          </w:tcPr>
          <w:p w14:paraId="1B9B317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2BC61C6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6A3CFB7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40876F0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7B76833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7542310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N66</w:t>
            </w:r>
          </w:p>
        </w:tc>
        <w:tc>
          <w:tcPr>
            <w:tcW w:w="2792" w:type="dxa"/>
          </w:tcPr>
          <w:p w14:paraId="0760557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208.69 ± 1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100.72</w:t>
            </w:r>
          </w:p>
        </w:tc>
        <w:tc>
          <w:tcPr>
            <w:tcW w:w="2637" w:type="dxa"/>
            <w:noWrap/>
          </w:tcPr>
          <w:p w14:paraId="15BB10B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277.54 ± 151.39</w:t>
            </w:r>
          </w:p>
        </w:tc>
        <w:tc>
          <w:tcPr>
            <w:tcW w:w="2637" w:type="dxa"/>
            <w:noWrap/>
          </w:tcPr>
          <w:p w14:paraId="447C301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6B4CC6E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783.76 ± 2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395.55</w:t>
            </w:r>
          </w:p>
        </w:tc>
      </w:tr>
      <w:tr w:rsidR="00AD6BC5" w:rsidRPr="00B37752" w14:paraId="2C18306B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0C95FC1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E</w:t>
            </w:r>
          </w:p>
        </w:tc>
        <w:tc>
          <w:tcPr>
            <w:tcW w:w="2792" w:type="dxa"/>
          </w:tcPr>
          <w:p w14:paraId="70F540C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441.13 ± 599.85</w:t>
            </w:r>
          </w:p>
        </w:tc>
        <w:tc>
          <w:tcPr>
            <w:tcW w:w="2637" w:type="dxa"/>
            <w:noWrap/>
          </w:tcPr>
          <w:p w14:paraId="0BC3934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68F6A5A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593D9F6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122.73 ± 2809.69</w:t>
            </w:r>
          </w:p>
        </w:tc>
      </w:tr>
      <w:tr w:rsidR="00AD6BC5" w:rsidRPr="00B37752" w14:paraId="2AB29584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37064D1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ET</w:t>
            </w:r>
          </w:p>
        </w:tc>
        <w:tc>
          <w:tcPr>
            <w:tcW w:w="2792" w:type="dxa"/>
          </w:tcPr>
          <w:p w14:paraId="07C84B7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2A04D5F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169189F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6865F69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57FF56DC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201EB07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BS</w:t>
            </w:r>
          </w:p>
        </w:tc>
        <w:tc>
          <w:tcPr>
            <w:tcW w:w="2792" w:type="dxa"/>
          </w:tcPr>
          <w:p w14:paraId="5463771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06DD060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683DDFE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28C2E60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769B993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79B41839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UR</w:t>
            </w:r>
          </w:p>
        </w:tc>
        <w:tc>
          <w:tcPr>
            <w:tcW w:w="2792" w:type="dxa"/>
          </w:tcPr>
          <w:p w14:paraId="0D124EE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1269A1B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796D293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6BD21C7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460B2F4A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noWrap/>
          </w:tcPr>
          <w:p w14:paraId="4A528B0E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SBR</w:t>
            </w:r>
          </w:p>
        </w:tc>
        <w:tc>
          <w:tcPr>
            <w:tcW w:w="2792" w:type="dxa"/>
          </w:tcPr>
          <w:p w14:paraId="5BAD867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281.66 ± 157.69</w:t>
            </w:r>
          </w:p>
        </w:tc>
        <w:tc>
          <w:tcPr>
            <w:tcW w:w="2637" w:type="dxa"/>
            <w:noWrap/>
          </w:tcPr>
          <w:p w14:paraId="2B0BFF5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noWrap/>
          </w:tcPr>
          <w:p w14:paraId="064F4F0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</w:tcPr>
          <w:p w14:paraId="2B9674C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1E983FBB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bottom w:val="single" w:sz="4" w:space="0" w:color="auto"/>
            </w:tcBorders>
            <w:noWrap/>
          </w:tcPr>
          <w:p w14:paraId="362215C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S</w:t>
            </w:r>
          </w:p>
        </w:tc>
        <w:tc>
          <w:tcPr>
            <w:tcW w:w="2792" w:type="dxa"/>
            <w:tcBorders>
              <w:bottom w:val="single" w:sz="4" w:space="0" w:color="auto"/>
            </w:tcBorders>
          </w:tcPr>
          <w:p w14:paraId="54AA62B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</w:tcPr>
          <w:p w14:paraId="2799BDC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637" w:type="dxa"/>
            <w:tcBorders>
              <w:bottom w:val="single" w:sz="4" w:space="0" w:color="auto"/>
            </w:tcBorders>
            <w:noWrap/>
          </w:tcPr>
          <w:p w14:paraId="5012571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344" w:type="dxa"/>
            <w:tcBorders>
              <w:bottom w:val="single" w:sz="4" w:space="0" w:color="auto"/>
            </w:tcBorders>
          </w:tcPr>
          <w:p w14:paraId="6AA387A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B37752" w14:paraId="71A8558C" w14:textId="77777777" w:rsidTr="00FF3D51">
        <w:trPr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1D19A89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NMPs</w:t>
            </w:r>
          </w:p>
        </w:tc>
        <w:tc>
          <w:tcPr>
            <w:tcW w:w="2792" w:type="dxa"/>
            <w:tcBorders>
              <w:top w:val="single" w:sz="4" w:space="0" w:color="auto"/>
              <w:bottom w:val="single" w:sz="4" w:space="0" w:color="auto"/>
            </w:tcBorders>
          </w:tcPr>
          <w:p w14:paraId="71225D0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11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988.55 ± 6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392.18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E58890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283.74 ± 150.56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58E7C9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43.16 ± 9.30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</w:tcPr>
          <w:p w14:paraId="364E373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13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063.30 ± 6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225.16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</w:tr>
    </w:tbl>
    <w:p w14:paraId="61E6DAA3" w14:textId="77777777" w:rsidR="00AD6BC5" w:rsidRPr="00B37752" w:rsidRDefault="00AD6BC5" w:rsidP="00AD6BC5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5E85F0" w14:textId="77777777" w:rsidR="00AD6BC5" w:rsidRDefault="00AD6BC5" w:rsidP="00AD6BC5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D6BC5" w:rsidSect="00AD6BC5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br w:type="page"/>
      </w:r>
    </w:p>
    <w:p w14:paraId="03B0138C" w14:textId="27A79730" w:rsidR="00AD6BC5" w:rsidRPr="005F1A44" w:rsidRDefault="00AD6BC5" w:rsidP="00AD6BC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</w:t>
      </w:r>
      <w:r w:rsidRPr="00B37752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B3775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Liver</w:t>
      </w:r>
      <w:r w:rsidRPr="00B37752">
        <w:rPr>
          <w:rFonts w:ascii="Times New Roman" w:hAnsi="Times New Roman" w:cs="Times New Roman"/>
          <w:sz w:val="24"/>
          <w:szCs w:val="24"/>
        </w:rPr>
        <w:t xml:space="preserve"> concentr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B37752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(a) </w:t>
      </w:r>
      <w:r w:rsidRPr="00B37752">
        <w:rPr>
          <w:rFonts w:ascii="Times New Roman" w:hAnsi="Times New Roman" w:cs="Times New Roman"/>
          <w:sz w:val="24"/>
          <w:szCs w:val="24"/>
        </w:rPr>
        <w:t>PAH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B3775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(b) </w:t>
      </w:r>
      <w:r w:rsidRPr="00B37752">
        <w:rPr>
          <w:rFonts w:ascii="Times New Roman" w:hAnsi="Times New Roman" w:cs="Times New Roman"/>
          <w:sz w:val="24"/>
          <w:szCs w:val="24"/>
        </w:rPr>
        <w:t>PCB</w:t>
      </w:r>
      <w:r>
        <w:rPr>
          <w:rFonts w:ascii="Times New Roman" w:hAnsi="Times New Roman" w:cs="Times New Roman"/>
          <w:sz w:val="24"/>
          <w:szCs w:val="24"/>
        </w:rPr>
        <w:t>s,</w:t>
      </w:r>
      <w:r w:rsidRPr="00B37752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(c) </w:t>
      </w:r>
      <w:r w:rsidRPr="00B37752">
        <w:rPr>
          <w:rFonts w:ascii="Times New Roman" w:hAnsi="Times New Roman" w:cs="Times New Roman"/>
          <w:sz w:val="24"/>
          <w:szCs w:val="24"/>
        </w:rPr>
        <w:t>NMP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B37752">
        <w:rPr>
          <w:rFonts w:ascii="Times New Roman" w:hAnsi="Times New Roman" w:cs="Times New Roman"/>
          <w:sz w:val="24"/>
          <w:szCs w:val="24"/>
        </w:rPr>
        <w:t xml:space="preserve"> congeners found in biota collected from </w:t>
      </w:r>
      <w:r w:rsidRPr="007F3A9A">
        <w:rPr>
          <w:rFonts w:ascii="Times New Roman" w:hAnsi="Times New Roman" w:cs="Times New Roman"/>
          <w:sz w:val="24"/>
          <w:szCs w:val="24"/>
        </w:rPr>
        <w:t>Galveston Bay</w:t>
      </w:r>
      <w:r w:rsidRPr="00B37752">
        <w:rPr>
          <w:rFonts w:ascii="Times New Roman" w:hAnsi="Times New Roman" w:cs="Times New Roman"/>
          <w:sz w:val="24"/>
          <w:szCs w:val="24"/>
        </w:rPr>
        <w:t xml:space="preserve">. Levels are reported in ng/g tissue dry weight </w:t>
      </w:r>
      <w:r>
        <w:rPr>
          <w:rFonts w:ascii="Times New Roman" w:hAnsi="Times New Roman" w:cs="Times New Roman"/>
          <w:sz w:val="24"/>
          <w:szCs w:val="24"/>
        </w:rPr>
        <w:t xml:space="preserve">(DW) for PAHs, PCBs; and in µg/g dry weight (DW) for NMPs </w:t>
      </w:r>
      <w:r w:rsidRPr="00B37752">
        <w:rPr>
          <w:rFonts w:ascii="Times New Roman" w:hAnsi="Times New Roman" w:cs="Times New Roman"/>
          <w:sz w:val="24"/>
          <w:szCs w:val="24"/>
        </w:rPr>
        <w:t>(me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7752">
        <w:rPr>
          <w:rFonts w:ascii="Times New Roman" w:hAnsi="Times New Roman" w:cs="Times New Roman"/>
          <w:sz w:val="24"/>
          <w:szCs w:val="24"/>
        </w:rPr>
        <w:t>± standard error).</w:t>
      </w:r>
      <w:r>
        <w:rPr>
          <w:rFonts w:ascii="Times New Roman" w:hAnsi="Times New Roman" w:cs="Times New Roman"/>
          <w:sz w:val="24"/>
          <w:szCs w:val="24"/>
        </w:rPr>
        <w:t xml:space="preserve"> Significant differences are denoted using letters.</w:t>
      </w:r>
      <w:r w:rsidRPr="00B37752">
        <w:rPr>
          <w:rFonts w:ascii="Times New Roman" w:hAnsi="Times New Roman" w:cs="Times New Roman"/>
          <w:sz w:val="24"/>
          <w:szCs w:val="24"/>
        </w:rPr>
        <w:t xml:space="preserve"> Levels below the limit of detection are represented by “- “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PlainTable5"/>
        <w:tblW w:w="12899" w:type="dxa"/>
        <w:tblLook w:val="04A0" w:firstRow="1" w:lastRow="0" w:firstColumn="1" w:lastColumn="0" w:noHBand="0" w:noVBand="1"/>
      </w:tblPr>
      <w:tblGrid>
        <w:gridCol w:w="2643"/>
        <w:gridCol w:w="3066"/>
        <w:gridCol w:w="3701"/>
        <w:gridCol w:w="3489"/>
      </w:tblGrid>
      <w:tr w:rsidR="00AD6BC5" w:rsidRPr="004557BD" w14:paraId="27221CB3" w14:textId="77777777" w:rsidTr="00FF3D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8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64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4EA8E9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(a) PAHs (ng/g</w:t>
            </w:r>
            <w:r w:rsidRPr="003A11DD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  <w:t xml:space="preserve"> DW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)</w:t>
            </w:r>
          </w:p>
        </w:tc>
        <w:tc>
          <w:tcPr>
            <w:tcW w:w="3066" w:type="dxa"/>
            <w:tcBorders>
              <w:top w:val="single" w:sz="4" w:space="0" w:color="auto"/>
            </w:tcBorders>
          </w:tcPr>
          <w:p w14:paraId="056D218F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hAnsi="Times New Roman" w:cs="Times New Roman"/>
                <w:b/>
                <w:bCs/>
                <w:sz w:val="22"/>
              </w:rPr>
              <w:t>Catfish (n=10)</w:t>
            </w:r>
          </w:p>
        </w:tc>
        <w:tc>
          <w:tcPr>
            <w:tcW w:w="3701" w:type="dxa"/>
            <w:tcBorders>
              <w:top w:val="single" w:sz="4" w:space="0" w:color="auto"/>
            </w:tcBorders>
          </w:tcPr>
          <w:p w14:paraId="46AD113D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hAnsi="Times New Roman" w:cs="Times New Roman"/>
                <w:b/>
                <w:bCs/>
                <w:sz w:val="22"/>
              </w:rPr>
              <w:t>Red drum (n=10)</w:t>
            </w:r>
          </w:p>
        </w:tc>
        <w:tc>
          <w:tcPr>
            <w:tcW w:w="3489" w:type="dxa"/>
            <w:tcBorders>
              <w:top w:val="single" w:sz="4" w:space="0" w:color="auto"/>
            </w:tcBorders>
          </w:tcPr>
          <w:p w14:paraId="787B2407" w14:textId="77777777" w:rsidR="00AD6BC5" w:rsidRPr="007F3A9A" w:rsidRDefault="00AD6BC5" w:rsidP="00FF3D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hAnsi="Times New Roman" w:cs="Times New Roman"/>
                <w:b/>
                <w:bCs/>
                <w:sz w:val="22"/>
              </w:rPr>
              <w:t>Seatrout (n=7)</w:t>
            </w:r>
          </w:p>
        </w:tc>
      </w:tr>
      <w:tr w:rsidR="00AD6BC5" w:rsidRPr="004557BD" w14:paraId="29E14467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</w:tcBorders>
            <w:noWrap/>
          </w:tcPr>
          <w:p w14:paraId="62B3D81E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Low molecular weight (LMW)</w:t>
            </w:r>
          </w:p>
        </w:tc>
        <w:tc>
          <w:tcPr>
            <w:tcW w:w="3066" w:type="dxa"/>
            <w:tcBorders>
              <w:top w:val="single" w:sz="4" w:space="0" w:color="auto"/>
            </w:tcBorders>
          </w:tcPr>
          <w:p w14:paraId="2876CF9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01" w:type="dxa"/>
            <w:tcBorders>
              <w:top w:val="single" w:sz="4" w:space="0" w:color="auto"/>
            </w:tcBorders>
          </w:tcPr>
          <w:p w14:paraId="7107964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489" w:type="dxa"/>
            <w:tcBorders>
              <w:top w:val="single" w:sz="4" w:space="0" w:color="auto"/>
            </w:tcBorders>
          </w:tcPr>
          <w:p w14:paraId="4B1CC5E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4557BD" w14:paraId="38F39222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4209E53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CE</w:t>
            </w:r>
          </w:p>
        </w:tc>
        <w:tc>
          <w:tcPr>
            <w:tcW w:w="3066" w:type="dxa"/>
          </w:tcPr>
          <w:p w14:paraId="10AAE82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39.44 ± 105.93</w:t>
            </w:r>
          </w:p>
        </w:tc>
        <w:tc>
          <w:tcPr>
            <w:tcW w:w="3701" w:type="dxa"/>
          </w:tcPr>
          <w:p w14:paraId="079958C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20F02CC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6A18C97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7339FE2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FLU</w:t>
            </w:r>
          </w:p>
        </w:tc>
        <w:tc>
          <w:tcPr>
            <w:tcW w:w="3066" w:type="dxa"/>
          </w:tcPr>
          <w:p w14:paraId="12D7721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62.82 ± 130.88</w:t>
            </w:r>
          </w:p>
        </w:tc>
        <w:tc>
          <w:tcPr>
            <w:tcW w:w="3701" w:type="dxa"/>
          </w:tcPr>
          <w:p w14:paraId="6E417D8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421.37 ± 371.3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489" w:type="dxa"/>
          </w:tcPr>
          <w:p w14:paraId="617895D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046.07 ± 447.25</w:t>
            </w:r>
          </w:p>
        </w:tc>
      </w:tr>
      <w:tr w:rsidR="00AD6BC5" w:rsidRPr="004557BD" w14:paraId="7825DAC6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53F4F5A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HE</w:t>
            </w:r>
          </w:p>
        </w:tc>
        <w:tc>
          <w:tcPr>
            <w:tcW w:w="3066" w:type="dxa"/>
          </w:tcPr>
          <w:p w14:paraId="7781D0D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9.21 ± 13.89</w:t>
            </w:r>
          </w:p>
        </w:tc>
        <w:tc>
          <w:tcPr>
            <w:tcW w:w="3701" w:type="dxa"/>
          </w:tcPr>
          <w:p w14:paraId="4A352CD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09.91 ± 39.7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489" w:type="dxa"/>
          </w:tcPr>
          <w:p w14:paraId="7505BCB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81.86 ± 40.46</w:t>
            </w:r>
          </w:p>
        </w:tc>
      </w:tr>
      <w:tr w:rsidR="00AD6BC5" w:rsidRPr="004557BD" w14:paraId="00295C64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F46C88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NT</w:t>
            </w:r>
          </w:p>
        </w:tc>
        <w:tc>
          <w:tcPr>
            <w:tcW w:w="3066" w:type="dxa"/>
          </w:tcPr>
          <w:p w14:paraId="3988B55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1.87 ± 8.41</w:t>
            </w:r>
          </w:p>
        </w:tc>
        <w:tc>
          <w:tcPr>
            <w:tcW w:w="3701" w:type="dxa"/>
          </w:tcPr>
          <w:p w14:paraId="4CA1CEE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53.28 ± 58.7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489" w:type="dxa"/>
          </w:tcPr>
          <w:p w14:paraId="768C51C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1.45 ± 27.62</w:t>
            </w:r>
          </w:p>
        </w:tc>
      </w:tr>
      <w:tr w:rsidR="00AD6BC5" w:rsidRPr="004557BD" w14:paraId="74794329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4DCA24C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High molecular weight (HMW)</w:t>
            </w:r>
          </w:p>
        </w:tc>
        <w:tc>
          <w:tcPr>
            <w:tcW w:w="3066" w:type="dxa"/>
          </w:tcPr>
          <w:p w14:paraId="5EF26FF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701" w:type="dxa"/>
          </w:tcPr>
          <w:p w14:paraId="15BF28E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489" w:type="dxa"/>
          </w:tcPr>
          <w:p w14:paraId="6190362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D6BC5" w:rsidRPr="004557BD" w14:paraId="2452CCF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B127E6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FLT</w:t>
            </w:r>
          </w:p>
        </w:tc>
        <w:tc>
          <w:tcPr>
            <w:tcW w:w="3066" w:type="dxa"/>
          </w:tcPr>
          <w:p w14:paraId="3F88B8E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0.53 ± 4.89</w:t>
            </w:r>
          </w:p>
        </w:tc>
        <w:tc>
          <w:tcPr>
            <w:tcW w:w="3701" w:type="dxa"/>
          </w:tcPr>
          <w:p w14:paraId="7B2A03E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9.95 ± 9.95</w:t>
            </w:r>
          </w:p>
        </w:tc>
        <w:tc>
          <w:tcPr>
            <w:tcW w:w="3489" w:type="dxa"/>
          </w:tcPr>
          <w:p w14:paraId="15E59A0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4CDA85F4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78F0CE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YR</w:t>
            </w:r>
          </w:p>
        </w:tc>
        <w:tc>
          <w:tcPr>
            <w:tcW w:w="3066" w:type="dxa"/>
          </w:tcPr>
          <w:p w14:paraId="65EFEC7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9</w:t>
            </w:r>
            <w:r>
              <w:rPr>
                <w:rFonts w:ascii="Times New Roman" w:hAnsi="Times New Roman" w:cs="Times New Roman"/>
              </w:rPr>
              <w:t>0</w:t>
            </w:r>
            <w:r w:rsidRPr="007F3A9A">
              <w:rPr>
                <w:rFonts w:ascii="Times New Roman" w:hAnsi="Times New Roman" w:cs="Times New Roman"/>
              </w:rPr>
              <w:t xml:space="preserve"> ± 3.95</w:t>
            </w:r>
          </w:p>
        </w:tc>
        <w:tc>
          <w:tcPr>
            <w:tcW w:w="3701" w:type="dxa"/>
          </w:tcPr>
          <w:p w14:paraId="404E66B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1AC6849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27B6381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651B25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aA</w:t>
            </w:r>
            <w:proofErr w:type="spellEnd"/>
          </w:p>
        </w:tc>
        <w:tc>
          <w:tcPr>
            <w:tcW w:w="3066" w:type="dxa"/>
          </w:tcPr>
          <w:p w14:paraId="37337F2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3.38 ± 5.31</w:t>
            </w:r>
          </w:p>
        </w:tc>
        <w:tc>
          <w:tcPr>
            <w:tcW w:w="3701" w:type="dxa"/>
          </w:tcPr>
          <w:p w14:paraId="4DA118C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3840C44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722175CE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492F74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CHR</w:t>
            </w:r>
          </w:p>
        </w:tc>
        <w:tc>
          <w:tcPr>
            <w:tcW w:w="3066" w:type="dxa"/>
          </w:tcPr>
          <w:p w14:paraId="6525B46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2.31 ± 4.83</w:t>
            </w:r>
          </w:p>
        </w:tc>
        <w:tc>
          <w:tcPr>
            <w:tcW w:w="3701" w:type="dxa"/>
          </w:tcPr>
          <w:p w14:paraId="72871AE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441EF17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406F3F3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8B16669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bF</w:t>
            </w:r>
            <w:proofErr w:type="spellEnd"/>
          </w:p>
        </w:tc>
        <w:tc>
          <w:tcPr>
            <w:tcW w:w="3066" w:type="dxa"/>
          </w:tcPr>
          <w:p w14:paraId="18B2865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.12 ± 1.12</w:t>
            </w:r>
          </w:p>
        </w:tc>
        <w:tc>
          <w:tcPr>
            <w:tcW w:w="3701" w:type="dxa"/>
          </w:tcPr>
          <w:p w14:paraId="13D77F6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4D408D0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07A90DF9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6D96D5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kF</w:t>
            </w:r>
            <w:proofErr w:type="spellEnd"/>
          </w:p>
        </w:tc>
        <w:tc>
          <w:tcPr>
            <w:tcW w:w="3066" w:type="dxa"/>
          </w:tcPr>
          <w:p w14:paraId="5E43565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0.34 ± 0.34</w:t>
            </w:r>
          </w:p>
        </w:tc>
        <w:tc>
          <w:tcPr>
            <w:tcW w:w="3701" w:type="dxa"/>
          </w:tcPr>
          <w:p w14:paraId="58548EB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3EF2E78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77B93D7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B89BA7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proofErr w:type="spellStart"/>
            <w:r w:rsidRPr="007F3A9A">
              <w:rPr>
                <w:rFonts w:ascii="Times New Roman" w:eastAsia="Times New Roman" w:hAnsi="Times New Roman" w:cs="Times New Roman"/>
                <w:sz w:val="22"/>
              </w:rPr>
              <w:t>BaP</w:t>
            </w:r>
            <w:proofErr w:type="spellEnd"/>
          </w:p>
        </w:tc>
        <w:tc>
          <w:tcPr>
            <w:tcW w:w="3066" w:type="dxa"/>
          </w:tcPr>
          <w:p w14:paraId="6DC312C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66.81 ± 19.81</w:t>
            </w:r>
          </w:p>
        </w:tc>
        <w:tc>
          <w:tcPr>
            <w:tcW w:w="3701" w:type="dxa"/>
          </w:tcPr>
          <w:p w14:paraId="6FB3B13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7.98 ± 27.98</w:t>
            </w:r>
          </w:p>
        </w:tc>
        <w:tc>
          <w:tcPr>
            <w:tcW w:w="3489" w:type="dxa"/>
          </w:tcPr>
          <w:p w14:paraId="5BA22D8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52.18 ± 92.37</w:t>
            </w:r>
          </w:p>
        </w:tc>
      </w:tr>
      <w:tr w:rsidR="00AD6BC5" w:rsidRPr="004557BD" w14:paraId="4047D1AC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8785C5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IcdP</w:t>
            </w:r>
          </w:p>
        </w:tc>
        <w:tc>
          <w:tcPr>
            <w:tcW w:w="3066" w:type="dxa"/>
          </w:tcPr>
          <w:p w14:paraId="5C7A77F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2.28 ± 15.77</w:t>
            </w:r>
          </w:p>
        </w:tc>
        <w:tc>
          <w:tcPr>
            <w:tcW w:w="3701" w:type="dxa"/>
          </w:tcPr>
          <w:p w14:paraId="61588E0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273.41 ± 733.34</w:t>
            </w:r>
          </w:p>
        </w:tc>
        <w:tc>
          <w:tcPr>
            <w:tcW w:w="3489" w:type="dxa"/>
          </w:tcPr>
          <w:p w14:paraId="1D4D79D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5B9C4890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E437F8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  <w:lang w:val="pt-BR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  <w:lang w:val="pt-BR"/>
              </w:rPr>
              <w:t>DahA</w:t>
            </w:r>
          </w:p>
        </w:tc>
        <w:tc>
          <w:tcPr>
            <w:tcW w:w="3066" w:type="dxa"/>
          </w:tcPr>
          <w:p w14:paraId="1E80929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4585AE2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347730E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56D9A6BA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bottom w:val="single" w:sz="4" w:space="0" w:color="auto"/>
            </w:tcBorders>
            <w:noWrap/>
            <w:hideMark/>
          </w:tcPr>
          <w:p w14:paraId="1598A81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  <w:lang w:val="pt-BR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  <w:lang w:val="pt-BR"/>
              </w:rPr>
              <w:t>BghiP</w:t>
            </w:r>
          </w:p>
        </w:tc>
        <w:tc>
          <w:tcPr>
            <w:tcW w:w="3066" w:type="dxa"/>
            <w:tcBorders>
              <w:bottom w:val="single" w:sz="4" w:space="0" w:color="auto"/>
            </w:tcBorders>
          </w:tcPr>
          <w:p w14:paraId="1C7428E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86.71 ± 23.9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701" w:type="dxa"/>
            <w:tcBorders>
              <w:bottom w:val="single" w:sz="4" w:space="0" w:color="auto"/>
            </w:tcBorders>
          </w:tcPr>
          <w:p w14:paraId="2F53185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  <w:tcBorders>
              <w:bottom w:val="single" w:sz="4" w:space="0" w:color="auto"/>
            </w:tcBorders>
          </w:tcPr>
          <w:p w14:paraId="21DA82D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0CE7B358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6DE11B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PAHs</w:t>
            </w:r>
          </w:p>
        </w:tc>
        <w:tc>
          <w:tcPr>
            <w:tcW w:w="3066" w:type="dxa"/>
            <w:tcBorders>
              <w:top w:val="single" w:sz="4" w:space="0" w:color="auto"/>
              <w:bottom w:val="single" w:sz="4" w:space="0" w:color="auto"/>
            </w:tcBorders>
          </w:tcPr>
          <w:p w14:paraId="405BC6F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644.72 ± 61.99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3701" w:type="dxa"/>
            <w:tcBorders>
              <w:top w:val="single" w:sz="4" w:space="0" w:color="auto"/>
              <w:bottom w:val="single" w:sz="4" w:space="0" w:color="auto"/>
            </w:tcBorders>
          </w:tcPr>
          <w:p w14:paraId="1BECF83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3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995.9</w:t>
            </w:r>
            <w:r>
              <w:rPr>
                <w:rFonts w:ascii="Times New Roman" w:hAnsi="Times New Roman" w:cs="Times New Roman"/>
                <w:b/>
                <w:bCs/>
              </w:rPr>
              <w:t>0</w:t>
            </w:r>
            <w:r w:rsidRPr="007F3A9A">
              <w:rPr>
                <w:rFonts w:ascii="Times New Roman" w:hAnsi="Times New Roman" w:cs="Times New Roman"/>
                <w:b/>
                <w:bCs/>
              </w:rPr>
              <w:t xml:space="preserve"> ± 182.84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3489" w:type="dxa"/>
            <w:tcBorders>
              <w:top w:val="single" w:sz="4" w:space="0" w:color="auto"/>
              <w:bottom w:val="single" w:sz="4" w:space="0" w:color="auto"/>
            </w:tcBorders>
          </w:tcPr>
          <w:p w14:paraId="6CFBA4A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651.56 ± 76.38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</w:tr>
      <w:tr w:rsidR="00AD6BC5" w:rsidRPr="004557BD" w14:paraId="294E5BEC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FD7FE6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(b) PCBs (ng/g</w:t>
            </w:r>
            <w:r w:rsidRPr="00E35F54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  <w:t xml:space="preserve"> DW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 xml:space="preserve">) </w:t>
            </w:r>
          </w:p>
        </w:tc>
        <w:tc>
          <w:tcPr>
            <w:tcW w:w="3066" w:type="dxa"/>
            <w:tcBorders>
              <w:top w:val="single" w:sz="4" w:space="0" w:color="auto"/>
              <w:bottom w:val="single" w:sz="4" w:space="0" w:color="auto"/>
            </w:tcBorders>
          </w:tcPr>
          <w:p w14:paraId="0C4686B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Catfish (n=10)</w:t>
            </w:r>
          </w:p>
        </w:tc>
        <w:tc>
          <w:tcPr>
            <w:tcW w:w="3701" w:type="dxa"/>
            <w:tcBorders>
              <w:top w:val="single" w:sz="4" w:space="0" w:color="auto"/>
              <w:bottom w:val="single" w:sz="4" w:space="0" w:color="auto"/>
            </w:tcBorders>
          </w:tcPr>
          <w:p w14:paraId="08A9D14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Red drum (n=10)</w:t>
            </w:r>
          </w:p>
        </w:tc>
        <w:tc>
          <w:tcPr>
            <w:tcW w:w="3489" w:type="dxa"/>
            <w:tcBorders>
              <w:top w:val="single" w:sz="4" w:space="0" w:color="auto"/>
              <w:bottom w:val="single" w:sz="4" w:space="0" w:color="auto"/>
            </w:tcBorders>
          </w:tcPr>
          <w:p w14:paraId="75CF35C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Seatrout (n=7)</w:t>
            </w:r>
          </w:p>
        </w:tc>
      </w:tr>
      <w:tr w:rsidR="00AD6BC5" w:rsidRPr="004557BD" w14:paraId="252D6823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</w:tcBorders>
            <w:noWrap/>
            <w:hideMark/>
          </w:tcPr>
          <w:p w14:paraId="3E293DB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 xml:space="preserve">Non-ortho </w:t>
            </w:r>
          </w:p>
          <w:p w14:paraId="4F32165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(dioxin like)</w:t>
            </w:r>
          </w:p>
        </w:tc>
        <w:tc>
          <w:tcPr>
            <w:tcW w:w="3066" w:type="dxa"/>
            <w:tcBorders>
              <w:top w:val="single" w:sz="4" w:space="0" w:color="auto"/>
            </w:tcBorders>
          </w:tcPr>
          <w:p w14:paraId="4F8FAE3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701" w:type="dxa"/>
            <w:tcBorders>
              <w:top w:val="single" w:sz="4" w:space="0" w:color="auto"/>
            </w:tcBorders>
          </w:tcPr>
          <w:p w14:paraId="561A7C8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489" w:type="dxa"/>
            <w:tcBorders>
              <w:top w:val="single" w:sz="4" w:space="0" w:color="auto"/>
            </w:tcBorders>
          </w:tcPr>
          <w:p w14:paraId="5128CC2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4557BD" w14:paraId="742E9F59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A00CA6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77</w:t>
            </w:r>
          </w:p>
        </w:tc>
        <w:tc>
          <w:tcPr>
            <w:tcW w:w="3066" w:type="dxa"/>
          </w:tcPr>
          <w:p w14:paraId="6B609F89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74D542B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346DD26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21D0E05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3BA40DEC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81</w:t>
            </w:r>
          </w:p>
        </w:tc>
        <w:tc>
          <w:tcPr>
            <w:tcW w:w="3066" w:type="dxa"/>
          </w:tcPr>
          <w:p w14:paraId="1FB6E27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461BA16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2D0B33D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46F656E2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53BB25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6</w:t>
            </w:r>
          </w:p>
        </w:tc>
        <w:tc>
          <w:tcPr>
            <w:tcW w:w="3066" w:type="dxa"/>
          </w:tcPr>
          <w:p w14:paraId="3E357EA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694.48 ± 241.28</w:t>
            </w:r>
          </w:p>
        </w:tc>
        <w:tc>
          <w:tcPr>
            <w:tcW w:w="3701" w:type="dxa"/>
          </w:tcPr>
          <w:p w14:paraId="2549D99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33.89 ± 130.25</w:t>
            </w:r>
          </w:p>
        </w:tc>
        <w:tc>
          <w:tcPr>
            <w:tcW w:w="3489" w:type="dxa"/>
          </w:tcPr>
          <w:p w14:paraId="1D2C48E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70.41 ± 188.08</w:t>
            </w:r>
          </w:p>
        </w:tc>
      </w:tr>
      <w:tr w:rsidR="00AD6BC5" w:rsidRPr="004557BD" w14:paraId="667C7CD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36FEB1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69</w:t>
            </w:r>
          </w:p>
        </w:tc>
        <w:tc>
          <w:tcPr>
            <w:tcW w:w="3066" w:type="dxa"/>
          </w:tcPr>
          <w:p w14:paraId="279A22F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5F3C9A0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72 ± 7.72</w:t>
            </w:r>
          </w:p>
        </w:tc>
        <w:tc>
          <w:tcPr>
            <w:tcW w:w="3489" w:type="dxa"/>
          </w:tcPr>
          <w:p w14:paraId="32EDC3C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6.87 ± 56.87</w:t>
            </w:r>
          </w:p>
        </w:tc>
      </w:tr>
      <w:tr w:rsidR="00AD6BC5" w:rsidRPr="004557BD" w14:paraId="2E626998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0CE0BE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 xml:space="preserve">Mono-ortho </w:t>
            </w:r>
          </w:p>
          <w:p w14:paraId="0BAADDC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lastRenderedPageBreak/>
              <w:t>(dioxin like)</w:t>
            </w:r>
          </w:p>
        </w:tc>
        <w:tc>
          <w:tcPr>
            <w:tcW w:w="3066" w:type="dxa"/>
          </w:tcPr>
          <w:p w14:paraId="350A0A3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701" w:type="dxa"/>
          </w:tcPr>
          <w:p w14:paraId="5D37607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489" w:type="dxa"/>
          </w:tcPr>
          <w:p w14:paraId="307C5F5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4557BD" w14:paraId="05F37EB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079AFA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05</w:t>
            </w:r>
          </w:p>
        </w:tc>
        <w:tc>
          <w:tcPr>
            <w:tcW w:w="3066" w:type="dxa"/>
          </w:tcPr>
          <w:p w14:paraId="275485C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45.36 ± 26.14</w:t>
            </w:r>
          </w:p>
        </w:tc>
        <w:tc>
          <w:tcPr>
            <w:tcW w:w="3701" w:type="dxa"/>
          </w:tcPr>
          <w:p w14:paraId="709D745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4.78 ± 40.61</w:t>
            </w:r>
          </w:p>
        </w:tc>
        <w:tc>
          <w:tcPr>
            <w:tcW w:w="3489" w:type="dxa"/>
          </w:tcPr>
          <w:p w14:paraId="6385254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52C062C2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9500FBC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14</w:t>
            </w:r>
          </w:p>
        </w:tc>
        <w:tc>
          <w:tcPr>
            <w:tcW w:w="3066" w:type="dxa"/>
          </w:tcPr>
          <w:p w14:paraId="3F788B6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93.78 ± 100.43</w:t>
            </w:r>
          </w:p>
        </w:tc>
        <w:tc>
          <w:tcPr>
            <w:tcW w:w="3701" w:type="dxa"/>
          </w:tcPr>
          <w:p w14:paraId="0E8965D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4.79 ± 3.23</w:t>
            </w:r>
          </w:p>
        </w:tc>
        <w:tc>
          <w:tcPr>
            <w:tcW w:w="3489" w:type="dxa"/>
          </w:tcPr>
          <w:p w14:paraId="48146DA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11BA821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39998F4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18</w:t>
            </w:r>
          </w:p>
        </w:tc>
        <w:tc>
          <w:tcPr>
            <w:tcW w:w="3066" w:type="dxa"/>
          </w:tcPr>
          <w:p w14:paraId="531B939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86 ± 6.01</w:t>
            </w:r>
          </w:p>
        </w:tc>
        <w:tc>
          <w:tcPr>
            <w:tcW w:w="3701" w:type="dxa"/>
          </w:tcPr>
          <w:p w14:paraId="63F9725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73A4BB8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07.85 ± 49.93</w:t>
            </w:r>
          </w:p>
        </w:tc>
      </w:tr>
      <w:tr w:rsidR="00AD6BC5" w:rsidRPr="004557BD" w14:paraId="56B8B2A5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3B1E26D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3</w:t>
            </w:r>
          </w:p>
        </w:tc>
        <w:tc>
          <w:tcPr>
            <w:tcW w:w="3066" w:type="dxa"/>
          </w:tcPr>
          <w:p w14:paraId="0EC4E89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53 ± 6.49</w:t>
            </w:r>
          </w:p>
        </w:tc>
        <w:tc>
          <w:tcPr>
            <w:tcW w:w="3701" w:type="dxa"/>
          </w:tcPr>
          <w:p w14:paraId="331AA9B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20ED9D4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86.48 ± 40.84</w:t>
            </w:r>
          </w:p>
        </w:tc>
      </w:tr>
      <w:tr w:rsidR="00AD6BC5" w:rsidRPr="004557BD" w14:paraId="6FAD065E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6AA40B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6</w:t>
            </w:r>
          </w:p>
        </w:tc>
        <w:tc>
          <w:tcPr>
            <w:tcW w:w="3066" w:type="dxa"/>
          </w:tcPr>
          <w:p w14:paraId="4C810E4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.49 ± 1.43</w:t>
            </w:r>
          </w:p>
        </w:tc>
        <w:tc>
          <w:tcPr>
            <w:tcW w:w="3701" w:type="dxa"/>
          </w:tcPr>
          <w:p w14:paraId="0E0DD8A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61.68 ± 30.54</w:t>
            </w:r>
          </w:p>
        </w:tc>
        <w:tc>
          <w:tcPr>
            <w:tcW w:w="3489" w:type="dxa"/>
          </w:tcPr>
          <w:p w14:paraId="443CE86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034DB614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BDA388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67</w:t>
            </w:r>
          </w:p>
        </w:tc>
        <w:tc>
          <w:tcPr>
            <w:tcW w:w="3066" w:type="dxa"/>
          </w:tcPr>
          <w:p w14:paraId="5DB6D6E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43.4</w:t>
            </w:r>
            <w:r>
              <w:rPr>
                <w:rFonts w:ascii="Times New Roman" w:hAnsi="Times New Roman" w:cs="Times New Roman"/>
              </w:rPr>
              <w:t>0</w:t>
            </w:r>
            <w:r w:rsidRPr="007F3A9A">
              <w:rPr>
                <w:rFonts w:ascii="Times New Roman" w:hAnsi="Times New Roman" w:cs="Times New Roman"/>
              </w:rPr>
              <w:t xml:space="preserve"> ± 26.68</w:t>
            </w:r>
          </w:p>
        </w:tc>
        <w:tc>
          <w:tcPr>
            <w:tcW w:w="3701" w:type="dxa"/>
          </w:tcPr>
          <w:p w14:paraId="4A5E2EA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.65 ± 1.65</w:t>
            </w:r>
          </w:p>
        </w:tc>
        <w:tc>
          <w:tcPr>
            <w:tcW w:w="3489" w:type="dxa"/>
          </w:tcPr>
          <w:p w14:paraId="1A31CB3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67.89 ± 139.12</w:t>
            </w:r>
          </w:p>
        </w:tc>
      </w:tr>
      <w:tr w:rsidR="00AD6BC5" w:rsidRPr="004557BD" w14:paraId="12CAD3D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74EE07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9</w:t>
            </w:r>
          </w:p>
        </w:tc>
        <w:tc>
          <w:tcPr>
            <w:tcW w:w="3066" w:type="dxa"/>
          </w:tcPr>
          <w:p w14:paraId="08067F8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7C57AC1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4A72023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0.27 ± 0.27</w:t>
            </w:r>
          </w:p>
        </w:tc>
      </w:tr>
      <w:tr w:rsidR="00AD6BC5" w:rsidRPr="004557BD" w14:paraId="26BB2F54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A2CAD6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Non-dioxin like</w:t>
            </w:r>
          </w:p>
        </w:tc>
        <w:tc>
          <w:tcPr>
            <w:tcW w:w="3066" w:type="dxa"/>
          </w:tcPr>
          <w:p w14:paraId="6F041B6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701" w:type="dxa"/>
          </w:tcPr>
          <w:p w14:paraId="0B9C555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489" w:type="dxa"/>
          </w:tcPr>
          <w:p w14:paraId="0782246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</w:tr>
      <w:tr w:rsidR="00AD6BC5" w:rsidRPr="004557BD" w14:paraId="194B8D7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6136DEC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</w:t>
            </w:r>
          </w:p>
        </w:tc>
        <w:tc>
          <w:tcPr>
            <w:tcW w:w="3066" w:type="dxa"/>
          </w:tcPr>
          <w:p w14:paraId="626CF0B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43.43 ± 10.65</w:t>
            </w:r>
          </w:p>
        </w:tc>
        <w:tc>
          <w:tcPr>
            <w:tcW w:w="3701" w:type="dxa"/>
          </w:tcPr>
          <w:p w14:paraId="085B9199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3BED4A63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4BB08870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27EA503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</w:t>
            </w:r>
          </w:p>
        </w:tc>
        <w:tc>
          <w:tcPr>
            <w:tcW w:w="3066" w:type="dxa"/>
          </w:tcPr>
          <w:p w14:paraId="4F8D1FF5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2.85 ± 10.22</w:t>
            </w:r>
          </w:p>
        </w:tc>
        <w:tc>
          <w:tcPr>
            <w:tcW w:w="3701" w:type="dxa"/>
          </w:tcPr>
          <w:p w14:paraId="740FD8D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90.11 ± 45.37</w:t>
            </w:r>
          </w:p>
        </w:tc>
        <w:tc>
          <w:tcPr>
            <w:tcW w:w="3489" w:type="dxa"/>
          </w:tcPr>
          <w:p w14:paraId="1EFF857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97.16 ± 77.3</w:t>
            </w:r>
            <w:r>
              <w:rPr>
                <w:rFonts w:ascii="Times New Roman" w:hAnsi="Times New Roman" w:cs="Times New Roman"/>
              </w:rPr>
              <w:t>0</w:t>
            </w:r>
          </w:p>
        </w:tc>
      </w:tr>
      <w:tr w:rsidR="00AD6BC5" w:rsidRPr="004557BD" w14:paraId="0498E765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4E6F18D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33</w:t>
            </w:r>
          </w:p>
        </w:tc>
        <w:tc>
          <w:tcPr>
            <w:tcW w:w="3066" w:type="dxa"/>
          </w:tcPr>
          <w:p w14:paraId="1718B60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2A0B7CF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15C6BEF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11A40F59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8F1C31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52</w:t>
            </w:r>
          </w:p>
        </w:tc>
        <w:tc>
          <w:tcPr>
            <w:tcW w:w="3066" w:type="dxa"/>
          </w:tcPr>
          <w:p w14:paraId="6DD71CE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8.15 ± 5.45</w:t>
            </w:r>
          </w:p>
        </w:tc>
        <w:tc>
          <w:tcPr>
            <w:tcW w:w="3701" w:type="dxa"/>
          </w:tcPr>
          <w:p w14:paraId="707DB7C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8.1</w:t>
            </w:r>
            <w:r>
              <w:rPr>
                <w:rFonts w:ascii="Times New Roman" w:hAnsi="Times New Roman" w:cs="Times New Roman"/>
              </w:rPr>
              <w:t>0</w:t>
            </w:r>
            <w:r w:rsidRPr="007F3A9A">
              <w:rPr>
                <w:rFonts w:ascii="Times New Roman" w:hAnsi="Times New Roman" w:cs="Times New Roman"/>
              </w:rPr>
              <w:t xml:space="preserve"> ± 8.89</w:t>
            </w:r>
          </w:p>
        </w:tc>
        <w:tc>
          <w:tcPr>
            <w:tcW w:w="3489" w:type="dxa"/>
          </w:tcPr>
          <w:p w14:paraId="2200BEC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6EC1F618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DED732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95</w:t>
            </w:r>
          </w:p>
        </w:tc>
        <w:tc>
          <w:tcPr>
            <w:tcW w:w="3066" w:type="dxa"/>
          </w:tcPr>
          <w:p w14:paraId="7967138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0266028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6.84 ± 13.03</w:t>
            </w:r>
          </w:p>
        </w:tc>
        <w:tc>
          <w:tcPr>
            <w:tcW w:w="3489" w:type="dxa"/>
          </w:tcPr>
          <w:p w14:paraId="1E7AF97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7D746AB3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220AE4B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01</w:t>
            </w:r>
          </w:p>
        </w:tc>
        <w:tc>
          <w:tcPr>
            <w:tcW w:w="3066" w:type="dxa"/>
          </w:tcPr>
          <w:p w14:paraId="16F50CD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6.61 ± 6.61</w:t>
            </w:r>
          </w:p>
        </w:tc>
        <w:tc>
          <w:tcPr>
            <w:tcW w:w="3701" w:type="dxa"/>
          </w:tcPr>
          <w:p w14:paraId="51FA24B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04604CF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112B885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762E5B39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28</w:t>
            </w:r>
          </w:p>
        </w:tc>
        <w:tc>
          <w:tcPr>
            <w:tcW w:w="3066" w:type="dxa"/>
          </w:tcPr>
          <w:p w14:paraId="6B6E7FD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31.96 ± 62.57</w:t>
            </w:r>
          </w:p>
        </w:tc>
        <w:tc>
          <w:tcPr>
            <w:tcW w:w="3701" w:type="dxa"/>
          </w:tcPr>
          <w:p w14:paraId="092AFE6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5.81 ± 15.81</w:t>
            </w:r>
          </w:p>
        </w:tc>
        <w:tc>
          <w:tcPr>
            <w:tcW w:w="3489" w:type="dxa"/>
          </w:tcPr>
          <w:p w14:paraId="516E57C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06.33 ± 267.99</w:t>
            </w:r>
          </w:p>
        </w:tc>
      </w:tr>
      <w:tr w:rsidR="00AD6BC5" w:rsidRPr="004557BD" w14:paraId="31561344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4E1AAA9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38</w:t>
            </w:r>
          </w:p>
        </w:tc>
        <w:tc>
          <w:tcPr>
            <w:tcW w:w="3066" w:type="dxa"/>
          </w:tcPr>
          <w:p w14:paraId="700FC1D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54.09 ± 23.54</w:t>
            </w:r>
          </w:p>
        </w:tc>
        <w:tc>
          <w:tcPr>
            <w:tcW w:w="3701" w:type="dxa"/>
          </w:tcPr>
          <w:p w14:paraId="278C448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4B2DA66A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83.33 ± 57.58</w:t>
            </w:r>
          </w:p>
        </w:tc>
      </w:tr>
      <w:tr w:rsidR="00AD6BC5" w:rsidRPr="004557BD" w14:paraId="02A3FF45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4E2DDA9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49</w:t>
            </w:r>
          </w:p>
        </w:tc>
        <w:tc>
          <w:tcPr>
            <w:tcW w:w="3066" w:type="dxa"/>
          </w:tcPr>
          <w:p w14:paraId="50289AB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72 ± 3.92</w:t>
            </w:r>
          </w:p>
        </w:tc>
        <w:tc>
          <w:tcPr>
            <w:tcW w:w="3701" w:type="dxa"/>
          </w:tcPr>
          <w:p w14:paraId="40C53F7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6A20AD4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0.29 ± 7.95</w:t>
            </w:r>
          </w:p>
        </w:tc>
      </w:tr>
      <w:tr w:rsidR="00AD6BC5" w:rsidRPr="004557BD" w14:paraId="7FE76080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884AD5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3</w:t>
            </w:r>
          </w:p>
        </w:tc>
        <w:tc>
          <w:tcPr>
            <w:tcW w:w="3066" w:type="dxa"/>
          </w:tcPr>
          <w:p w14:paraId="44F9DF8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8.21 ± 25.58</w:t>
            </w:r>
          </w:p>
        </w:tc>
        <w:tc>
          <w:tcPr>
            <w:tcW w:w="3701" w:type="dxa"/>
          </w:tcPr>
          <w:p w14:paraId="4102475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0F77BF0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3.53 ± 22.74</w:t>
            </w:r>
          </w:p>
        </w:tc>
      </w:tr>
      <w:tr w:rsidR="00AD6BC5" w:rsidRPr="004557BD" w14:paraId="2CFC33E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A6E1837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57</w:t>
            </w:r>
          </w:p>
        </w:tc>
        <w:tc>
          <w:tcPr>
            <w:tcW w:w="3066" w:type="dxa"/>
          </w:tcPr>
          <w:p w14:paraId="1CA3F0C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5859440E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6.63 ± 6.22</w:t>
            </w:r>
          </w:p>
        </w:tc>
        <w:tc>
          <w:tcPr>
            <w:tcW w:w="3489" w:type="dxa"/>
          </w:tcPr>
          <w:p w14:paraId="7394C2A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4.06 ± 3.38</w:t>
            </w:r>
          </w:p>
        </w:tc>
      </w:tr>
      <w:tr w:rsidR="00AD6BC5" w:rsidRPr="004557BD" w14:paraId="36169E8A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260A18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0</w:t>
            </w:r>
          </w:p>
        </w:tc>
        <w:tc>
          <w:tcPr>
            <w:tcW w:w="3066" w:type="dxa"/>
          </w:tcPr>
          <w:p w14:paraId="3020914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0.73 ± 0.73</w:t>
            </w:r>
          </w:p>
        </w:tc>
        <w:tc>
          <w:tcPr>
            <w:tcW w:w="3701" w:type="dxa"/>
          </w:tcPr>
          <w:p w14:paraId="6C7137B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4.52 ± 8.71</w:t>
            </w:r>
          </w:p>
        </w:tc>
        <w:tc>
          <w:tcPr>
            <w:tcW w:w="3489" w:type="dxa"/>
          </w:tcPr>
          <w:p w14:paraId="4E733DC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7.82 ± 7.82</w:t>
            </w:r>
          </w:p>
        </w:tc>
      </w:tr>
      <w:tr w:rsidR="00AD6BC5" w:rsidRPr="004557BD" w14:paraId="28F1C1FF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1CCCEF6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1</w:t>
            </w:r>
          </w:p>
        </w:tc>
        <w:tc>
          <w:tcPr>
            <w:tcW w:w="3066" w:type="dxa"/>
          </w:tcPr>
          <w:p w14:paraId="7D08D8AB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576D164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0EFD5D5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.46 ± 2.46</w:t>
            </w:r>
          </w:p>
        </w:tc>
      </w:tr>
      <w:tr w:rsidR="00AD6BC5" w:rsidRPr="004557BD" w14:paraId="3A3D8C4B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5DAC17B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77</w:t>
            </w:r>
          </w:p>
        </w:tc>
        <w:tc>
          <w:tcPr>
            <w:tcW w:w="3066" w:type="dxa"/>
          </w:tcPr>
          <w:p w14:paraId="2E17D88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63D95F5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.58 ± 2.58</w:t>
            </w:r>
          </w:p>
        </w:tc>
        <w:tc>
          <w:tcPr>
            <w:tcW w:w="3489" w:type="dxa"/>
          </w:tcPr>
          <w:p w14:paraId="252C942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40F1576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663BDC1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0</w:t>
            </w:r>
          </w:p>
        </w:tc>
        <w:tc>
          <w:tcPr>
            <w:tcW w:w="3066" w:type="dxa"/>
          </w:tcPr>
          <w:p w14:paraId="2176EC5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33.12 ± 19.72</w:t>
            </w:r>
          </w:p>
        </w:tc>
        <w:tc>
          <w:tcPr>
            <w:tcW w:w="3701" w:type="dxa"/>
          </w:tcPr>
          <w:p w14:paraId="6A56AAB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19DFFCC8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20.3</w:t>
            </w:r>
            <w:r>
              <w:rPr>
                <w:rFonts w:ascii="Times New Roman" w:hAnsi="Times New Roman" w:cs="Times New Roman"/>
              </w:rPr>
              <w:t>0</w:t>
            </w:r>
            <w:r w:rsidRPr="007F3A9A">
              <w:rPr>
                <w:rFonts w:ascii="Times New Roman" w:hAnsi="Times New Roman" w:cs="Times New Roman"/>
              </w:rPr>
              <w:t xml:space="preserve"> ± 16.91</w:t>
            </w:r>
          </w:p>
        </w:tc>
      </w:tr>
      <w:tr w:rsidR="00AD6BC5" w:rsidRPr="004557BD" w14:paraId="5994E077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  <w:hideMark/>
          </w:tcPr>
          <w:p w14:paraId="05B1EC19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3</w:t>
            </w:r>
          </w:p>
        </w:tc>
        <w:tc>
          <w:tcPr>
            <w:tcW w:w="3066" w:type="dxa"/>
          </w:tcPr>
          <w:p w14:paraId="15BB35F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8.36 ± 6.19</w:t>
            </w:r>
          </w:p>
        </w:tc>
        <w:tc>
          <w:tcPr>
            <w:tcW w:w="3701" w:type="dxa"/>
          </w:tcPr>
          <w:p w14:paraId="4A1288D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.01 ± 1.01</w:t>
            </w:r>
          </w:p>
        </w:tc>
        <w:tc>
          <w:tcPr>
            <w:tcW w:w="3489" w:type="dxa"/>
          </w:tcPr>
          <w:p w14:paraId="4417A15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6.71 ± 9.62</w:t>
            </w:r>
          </w:p>
        </w:tc>
      </w:tr>
      <w:tr w:rsidR="00AD6BC5" w:rsidRPr="004557BD" w14:paraId="74AF9257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bottom w:val="single" w:sz="4" w:space="0" w:color="auto"/>
            </w:tcBorders>
            <w:noWrap/>
            <w:hideMark/>
          </w:tcPr>
          <w:p w14:paraId="3F7423F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B 187</w:t>
            </w:r>
          </w:p>
        </w:tc>
        <w:tc>
          <w:tcPr>
            <w:tcW w:w="3066" w:type="dxa"/>
            <w:tcBorders>
              <w:bottom w:val="single" w:sz="4" w:space="0" w:color="auto"/>
            </w:tcBorders>
          </w:tcPr>
          <w:p w14:paraId="6594F32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10.62 ± 6.67</w:t>
            </w:r>
          </w:p>
        </w:tc>
        <w:tc>
          <w:tcPr>
            <w:tcW w:w="3701" w:type="dxa"/>
            <w:tcBorders>
              <w:bottom w:val="single" w:sz="4" w:space="0" w:color="auto"/>
            </w:tcBorders>
          </w:tcPr>
          <w:p w14:paraId="1E40138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  <w:tcBorders>
              <w:bottom w:val="single" w:sz="4" w:space="0" w:color="auto"/>
            </w:tcBorders>
          </w:tcPr>
          <w:p w14:paraId="1B38FF8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</w:tr>
      <w:tr w:rsidR="00AD6BC5" w:rsidRPr="004557BD" w14:paraId="1FDA894F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E8E0B92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PCBs</w:t>
            </w:r>
          </w:p>
        </w:tc>
        <w:tc>
          <w:tcPr>
            <w:tcW w:w="3066" w:type="dxa"/>
            <w:tcBorders>
              <w:top w:val="single" w:sz="4" w:space="0" w:color="auto"/>
              <w:bottom w:val="single" w:sz="4" w:space="0" w:color="auto"/>
            </w:tcBorders>
          </w:tcPr>
          <w:p w14:paraId="7A5E8C2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1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349.75 ± 25.31</w:t>
            </w:r>
          </w:p>
        </w:tc>
        <w:tc>
          <w:tcPr>
            <w:tcW w:w="3701" w:type="dxa"/>
            <w:tcBorders>
              <w:top w:val="single" w:sz="4" w:space="0" w:color="auto"/>
              <w:bottom w:val="single" w:sz="4" w:space="0" w:color="auto"/>
            </w:tcBorders>
          </w:tcPr>
          <w:p w14:paraId="18344D4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630.13 ± 12.25</w:t>
            </w:r>
          </w:p>
        </w:tc>
        <w:tc>
          <w:tcPr>
            <w:tcW w:w="3489" w:type="dxa"/>
            <w:tcBorders>
              <w:top w:val="single" w:sz="4" w:space="0" w:color="auto"/>
              <w:bottom w:val="single" w:sz="4" w:space="0" w:color="auto"/>
            </w:tcBorders>
          </w:tcPr>
          <w:p w14:paraId="29864A3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161.75 ± 33.19</w:t>
            </w:r>
          </w:p>
        </w:tc>
      </w:tr>
      <w:tr w:rsidR="00AD6BC5" w:rsidRPr="004557BD" w14:paraId="2150F24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DD2674E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(c) NMPs (µg/g</w:t>
            </w:r>
            <w:r w:rsidRPr="00E35F54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22"/>
              </w:rPr>
              <w:t xml:space="preserve"> DW</w:t>
            </w: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)</w:t>
            </w:r>
          </w:p>
        </w:tc>
        <w:tc>
          <w:tcPr>
            <w:tcW w:w="3066" w:type="dxa"/>
            <w:tcBorders>
              <w:top w:val="single" w:sz="4" w:space="0" w:color="auto"/>
              <w:bottom w:val="single" w:sz="4" w:space="0" w:color="auto"/>
            </w:tcBorders>
          </w:tcPr>
          <w:p w14:paraId="2BD1D96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Catfish (n=10)</w:t>
            </w:r>
          </w:p>
        </w:tc>
        <w:tc>
          <w:tcPr>
            <w:tcW w:w="3701" w:type="dxa"/>
            <w:tcBorders>
              <w:top w:val="single" w:sz="4" w:space="0" w:color="auto"/>
              <w:bottom w:val="single" w:sz="4" w:space="0" w:color="auto"/>
            </w:tcBorders>
          </w:tcPr>
          <w:p w14:paraId="2C8D210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Red drum (n=6)</w:t>
            </w:r>
          </w:p>
        </w:tc>
        <w:tc>
          <w:tcPr>
            <w:tcW w:w="3489" w:type="dxa"/>
            <w:tcBorders>
              <w:top w:val="single" w:sz="4" w:space="0" w:color="auto"/>
              <w:bottom w:val="single" w:sz="4" w:space="0" w:color="auto"/>
            </w:tcBorders>
          </w:tcPr>
          <w:p w14:paraId="3D37D0C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Seatrout (n=7)</w:t>
            </w:r>
          </w:p>
        </w:tc>
      </w:tr>
      <w:tr w:rsidR="00AD6BC5" w:rsidRPr="004557BD" w14:paraId="04F7E6BC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</w:tcBorders>
            <w:noWrap/>
          </w:tcPr>
          <w:p w14:paraId="396A758A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MMA</w:t>
            </w:r>
          </w:p>
        </w:tc>
        <w:tc>
          <w:tcPr>
            <w:tcW w:w="3066" w:type="dxa"/>
            <w:tcBorders>
              <w:top w:val="single" w:sz="4" w:space="0" w:color="auto"/>
            </w:tcBorders>
          </w:tcPr>
          <w:p w14:paraId="442C056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  <w:tcBorders>
              <w:top w:val="single" w:sz="4" w:space="0" w:color="auto"/>
            </w:tcBorders>
          </w:tcPr>
          <w:p w14:paraId="67D7105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  <w:tcBorders>
              <w:top w:val="single" w:sz="4" w:space="0" w:color="auto"/>
            </w:tcBorders>
          </w:tcPr>
          <w:p w14:paraId="409A92A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29746ABA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355B6F4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P</w:t>
            </w:r>
          </w:p>
        </w:tc>
        <w:tc>
          <w:tcPr>
            <w:tcW w:w="3066" w:type="dxa"/>
          </w:tcPr>
          <w:p w14:paraId="0FC89405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1CE3312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52E1548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6264E1C1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722F376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i w:val="0"/>
                <w:iCs w:val="0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VC</w:t>
            </w:r>
          </w:p>
        </w:tc>
        <w:tc>
          <w:tcPr>
            <w:tcW w:w="3066" w:type="dxa"/>
          </w:tcPr>
          <w:p w14:paraId="186EA3A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6789CB2F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2C44B1C7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564606A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5335875F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lastRenderedPageBreak/>
              <w:t>PA</w:t>
            </w:r>
          </w:p>
        </w:tc>
        <w:tc>
          <w:tcPr>
            <w:tcW w:w="3066" w:type="dxa"/>
          </w:tcPr>
          <w:p w14:paraId="479734A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50.51 ± 19.24</w:t>
            </w:r>
          </w:p>
        </w:tc>
        <w:tc>
          <w:tcPr>
            <w:tcW w:w="3701" w:type="dxa"/>
          </w:tcPr>
          <w:p w14:paraId="0ECCEA01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4.75 ± 22.62</w:t>
            </w:r>
          </w:p>
        </w:tc>
        <w:tc>
          <w:tcPr>
            <w:tcW w:w="3489" w:type="dxa"/>
          </w:tcPr>
          <w:p w14:paraId="6639E65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042445DF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577ACC60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C</w:t>
            </w:r>
          </w:p>
        </w:tc>
        <w:tc>
          <w:tcPr>
            <w:tcW w:w="3066" w:type="dxa"/>
          </w:tcPr>
          <w:p w14:paraId="1CFF5B30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0B5A11E3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196CF5F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305B00B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7E99204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N66</w:t>
            </w:r>
          </w:p>
        </w:tc>
        <w:tc>
          <w:tcPr>
            <w:tcW w:w="3066" w:type="dxa"/>
          </w:tcPr>
          <w:p w14:paraId="53781A56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950.07 ± 1099.60</w:t>
            </w:r>
          </w:p>
        </w:tc>
        <w:tc>
          <w:tcPr>
            <w:tcW w:w="3701" w:type="dxa"/>
          </w:tcPr>
          <w:p w14:paraId="4197274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824.10 ± 1123.69</w:t>
            </w:r>
          </w:p>
        </w:tc>
        <w:tc>
          <w:tcPr>
            <w:tcW w:w="3489" w:type="dxa"/>
          </w:tcPr>
          <w:p w14:paraId="5ECB17C0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4C004520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2E37F9ED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E</w:t>
            </w:r>
          </w:p>
        </w:tc>
        <w:tc>
          <w:tcPr>
            <w:tcW w:w="3066" w:type="dxa"/>
          </w:tcPr>
          <w:p w14:paraId="347BB37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08A0C92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1B52A13C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56EBEA46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4168BDA8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ET</w:t>
            </w:r>
          </w:p>
        </w:tc>
        <w:tc>
          <w:tcPr>
            <w:tcW w:w="3066" w:type="dxa"/>
          </w:tcPr>
          <w:p w14:paraId="6A40B87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</w:tcPr>
          <w:p w14:paraId="4FF260CF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2078D76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6C5FC27E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33875C31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ABS</w:t>
            </w:r>
          </w:p>
        </w:tc>
        <w:tc>
          <w:tcPr>
            <w:tcW w:w="3066" w:type="dxa"/>
          </w:tcPr>
          <w:p w14:paraId="6AE898B1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57.15 ± 13.45</w:t>
            </w:r>
          </w:p>
        </w:tc>
        <w:tc>
          <w:tcPr>
            <w:tcW w:w="3701" w:type="dxa"/>
          </w:tcPr>
          <w:p w14:paraId="7836B6C8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660F19DB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2067ED4C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30B5571B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UR</w:t>
            </w:r>
          </w:p>
        </w:tc>
        <w:tc>
          <w:tcPr>
            <w:tcW w:w="3066" w:type="dxa"/>
          </w:tcPr>
          <w:p w14:paraId="37DB800D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7F3A9A">
              <w:rPr>
                <w:rFonts w:ascii="Times New Roman" w:eastAsia="Times New Roman" w:hAnsi="Times New Roman" w:cs="Times New Roman"/>
              </w:rPr>
              <w:t>37.87 ± 1.22</w:t>
            </w:r>
          </w:p>
        </w:tc>
        <w:tc>
          <w:tcPr>
            <w:tcW w:w="3701" w:type="dxa"/>
          </w:tcPr>
          <w:p w14:paraId="7ACC3302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</w:tcPr>
          <w:p w14:paraId="06CDCE17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1CD7D159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noWrap/>
          </w:tcPr>
          <w:p w14:paraId="4E074524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SBR</w:t>
            </w:r>
          </w:p>
        </w:tc>
        <w:tc>
          <w:tcPr>
            <w:tcW w:w="3066" w:type="dxa"/>
          </w:tcPr>
          <w:p w14:paraId="07F4495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,</w:t>
            </w:r>
            <w:r w:rsidRPr="007F3A9A">
              <w:rPr>
                <w:rFonts w:ascii="Times New Roman" w:hAnsi="Times New Roman" w:cs="Times New Roman"/>
              </w:rPr>
              <w:t>975.20 ± 304.19</w:t>
            </w:r>
          </w:p>
        </w:tc>
        <w:tc>
          <w:tcPr>
            <w:tcW w:w="3701" w:type="dxa"/>
          </w:tcPr>
          <w:p w14:paraId="41ADC76D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432.49 ± 145.47</w:t>
            </w:r>
          </w:p>
        </w:tc>
        <w:tc>
          <w:tcPr>
            <w:tcW w:w="3489" w:type="dxa"/>
          </w:tcPr>
          <w:p w14:paraId="42C86502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6FE35101" w14:textId="77777777" w:rsidTr="00FF3D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bottom w:val="single" w:sz="4" w:space="0" w:color="auto"/>
            </w:tcBorders>
            <w:noWrap/>
          </w:tcPr>
          <w:p w14:paraId="1E871216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sz w:val="22"/>
              </w:rPr>
              <w:t>PS</w:t>
            </w:r>
          </w:p>
        </w:tc>
        <w:tc>
          <w:tcPr>
            <w:tcW w:w="3066" w:type="dxa"/>
            <w:tcBorders>
              <w:bottom w:val="single" w:sz="4" w:space="0" w:color="auto"/>
            </w:tcBorders>
          </w:tcPr>
          <w:p w14:paraId="3ECD85CC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701" w:type="dxa"/>
            <w:tcBorders>
              <w:bottom w:val="single" w:sz="4" w:space="0" w:color="auto"/>
            </w:tcBorders>
          </w:tcPr>
          <w:p w14:paraId="6D92B89A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9" w:type="dxa"/>
            <w:tcBorders>
              <w:bottom w:val="single" w:sz="4" w:space="0" w:color="auto"/>
            </w:tcBorders>
          </w:tcPr>
          <w:p w14:paraId="30C0CF74" w14:textId="77777777" w:rsidR="00AD6BC5" w:rsidRPr="007F3A9A" w:rsidRDefault="00AD6BC5" w:rsidP="00FF3D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  <w:tr w:rsidR="00AD6BC5" w:rsidRPr="004557BD" w14:paraId="771D66F7" w14:textId="77777777" w:rsidTr="00FF3D51">
        <w:trPr>
          <w:trHeight w:val="2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EA79895" w14:textId="77777777" w:rsidR="00AD6BC5" w:rsidRPr="007F3A9A" w:rsidRDefault="00AD6BC5" w:rsidP="00FF3D51">
            <w:pPr>
              <w:rPr>
                <w:rFonts w:ascii="Times New Roman" w:eastAsia="Times New Roman" w:hAnsi="Times New Roman" w:cs="Times New Roman"/>
                <w:b/>
                <w:bCs/>
                <w:sz w:val="22"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  <w:sz w:val="22"/>
              </w:rPr>
              <w:t>ΣNMPs</w:t>
            </w:r>
          </w:p>
        </w:tc>
        <w:tc>
          <w:tcPr>
            <w:tcW w:w="3066" w:type="dxa"/>
            <w:tcBorders>
              <w:top w:val="single" w:sz="4" w:space="0" w:color="auto"/>
              <w:bottom w:val="single" w:sz="4" w:space="0" w:color="auto"/>
            </w:tcBorders>
          </w:tcPr>
          <w:p w14:paraId="7E958AD4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8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070.80 ± 970.99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3701" w:type="dxa"/>
            <w:tcBorders>
              <w:top w:val="single" w:sz="4" w:space="0" w:color="auto"/>
              <w:bottom w:val="single" w:sz="4" w:space="0" w:color="auto"/>
            </w:tcBorders>
          </w:tcPr>
          <w:p w14:paraId="49FBED36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hAnsi="Times New Roman" w:cs="Times New Roman"/>
                <w:b/>
                <w:bCs/>
              </w:rPr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>,</w:t>
            </w:r>
            <w:r w:rsidRPr="007F3A9A">
              <w:rPr>
                <w:rFonts w:ascii="Times New Roman" w:hAnsi="Times New Roman" w:cs="Times New Roman"/>
                <w:b/>
                <w:bCs/>
              </w:rPr>
              <w:t>291.35 ± 1268.41</w:t>
            </w:r>
            <w:r w:rsidRPr="007F3A9A">
              <w:rPr>
                <w:rFonts w:ascii="Times New Roman" w:hAnsi="Times New Roman" w:cs="Times New Roman"/>
                <w:b/>
                <w:bCs/>
                <w:vertAlign w:val="superscript"/>
              </w:rPr>
              <w:t>b</w:t>
            </w:r>
          </w:p>
        </w:tc>
        <w:tc>
          <w:tcPr>
            <w:tcW w:w="3489" w:type="dxa"/>
            <w:tcBorders>
              <w:top w:val="single" w:sz="4" w:space="0" w:color="auto"/>
              <w:bottom w:val="single" w:sz="4" w:space="0" w:color="auto"/>
            </w:tcBorders>
          </w:tcPr>
          <w:p w14:paraId="60C816BE" w14:textId="77777777" w:rsidR="00AD6BC5" w:rsidRPr="007F3A9A" w:rsidRDefault="00AD6BC5" w:rsidP="00FF3D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3A9A">
              <w:rPr>
                <w:rFonts w:ascii="Times New Roman" w:eastAsia="Times New Roman" w:hAnsi="Times New Roman" w:cs="Times New Roman"/>
                <w:b/>
                <w:bCs/>
              </w:rPr>
              <w:t>-</w:t>
            </w:r>
          </w:p>
        </w:tc>
      </w:tr>
    </w:tbl>
    <w:p w14:paraId="3E03F9CE" w14:textId="77777777" w:rsidR="00AD6BC5" w:rsidRDefault="00AD6BC5" w:rsidP="00AD6BC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9933937" w14:textId="77777777" w:rsidR="00AD6BC5" w:rsidRDefault="00AD6BC5" w:rsidP="00AD6BC5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54CEC57" w14:textId="631434FB" w:rsidR="00F453D8" w:rsidRPr="00BA2B73" w:rsidRDefault="007174A5" w:rsidP="00362AD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</w:t>
      </w:r>
      <w:r w:rsidR="00F453D8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AD6BC5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F453D8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E9698E" w:rsidRPr="00BA2B73">
        <w:rPr>
          <w:rFonts w:ascii="Times New Roman" w:hAnsi="Times New Roman" w:cs="Times New Roman"/>
          <w:sz w:val="24"/>
          <w:szCs w:val="24"/>
        </w:rPr>
        <w:t xml:space="preserve">Concentration of </w:t>
      </w:r>
      <w:r w:rsidR="00E9698E" w:rsidRPr="00BA2B73">
        <w:rPr>
          <w:rFonts w:ascii="Times New Roman" w:hAnsi="Times New Roman" w:cs="Times New Roman"/>
          <w:b/>
          <w:bCs/>
          <w:sz w:val="24"/>
          <w:szCs w:val="24"/>
        </w:rPr>
        <w:t>total PAH</w:t>
      </w:r>
      <w:r w:rsidR="003E5A57" w:rsidRPr="00BA2B73">
        <w:rPr>
          <w:rFonts w:ascii="Times New Roman" w:hAnsi="Times New Roman" w:cs="Times New Roman"/>
          <w:sz w:val="24"/>
          <w:szCs w:val="24"/>
        </w:rPr>
        <w:t xml:space="preserve"> </w:t>
      </w:r>
      <w:r w:rsidR="00F453D8" w:rsidRPr="00BA2B73">
        <w:rPr>
          <w:rFonts w:ascii="Times New Roman" w:hAnsi="Times New Roman" w:cs="Times New Roman"/>
          <w:sz w:val="24"/>
          <w:szCs w:val="24"/>
        </w:rPr>
        <w:t xml:space="preserve">found in </w:t>
      </w:r>
      <w:r w:rsidR="00E9698E" w:rsidRPr="00BA2B73">
        <w:rPr>
          <w:rFonts w:ascii="Times New Roman" w:hAnsi="Times New Roman" w:cs="Times New Roman"/>
          <w:sz w:val="24"/>
          <w:szCs w:val="24"/>
        </w:rPr>
        <w:t xml:space="preserve">various </w:t>
      </w:r>
      <w:r w:rsidR="0047741C" w:rsidRPr="00BA2B73">
        <w:rPr>
          <w:rFonts w:ascii="Times New Roman" w:hAnsi="Times New Roman" w:cs="Times New Roman"/>
          <w:sz w:val="24"/>
          <w:szCs w:val="24"/>
        </w:rPr>
        <w:t xml:space="preserve">biotic and abiotic </w:t>
      </w:r>
      <w:r w:rsidR="00E9698E" w:rsidRPr="00BA2B73">
        <w:rPr>
          <w:rFonts w:ascii="Times New Roman" w:hAnsi="Times New Roman" w:cs="Times New Roman"/>
          <w:sz w:val="24"/>
          <w:szCs w:val="24"/>
        </w:rPr>
        <w:t xml:space="preserve">matrix </w:t>
      </w:r>
      <w:r w:rsidR="0047741C" w:rsidRPr="00BA2B73">
        <w:rPr>
          <w:rFonts w:ascii="Times New Roman" w:hAnsi="Times New Roman" w:cs="Times New Roman"/>
          <w:sz w:val="24"/>
          <w:szCs w:val="24"/>
        </w:rPr>
        <w:t>c</w:t>
      </w:r>
      <w:r w:rsidR="00F453D8" w:rsidRPr="00BA2B73">
        <w:rPr>
          <w:rFonts w:ascii="Times New Roman" w:hAnsi="Times New Roman" w:cs="Times New Roman"/>
          <w:sz w:val="24"/>
          <w:szCs w:val="24"/>
        </w:rPr>
        <w:t>ollected from</w:t>
      </w:r>
      <w:r w:rsidR="004E6868" w:rsidRPr="00BA2B73">
        <w:rPr>
          <w:rFonts w:ascii="Times New Roman" w:hAnsi="Times New Roman" w:cs="Times New Roman"/>
          <w:sz w:val="24"/>
          <w:szCs w:val="24"/>
        </w:rPr>
        <w:t xml:space="preserve"> </w:t>
      </w:r>
      <w:r w:rsidR="00F453D8" w:rsidRPr="00BA2B73">
        <w:rPr>
          <w:rFonts w:ascii="Times New Roman" w:hAnsi="Times New Roman" w:cs="Times New Roman"/>
          <w:sz w:val="24"/>
          <w:szCs w:val="24"/>
        </w:rPr>
        <w:t>Galveston Bay</w:t>
      </w:r>
      <w:r w:rsidR="00DB0B62" w:rsidRPr="00BA2B73">
        <w:rPr>
          <w:rFonts w:ascii="Times New Roman" w:hAnsi="Times New Roman" w:cs="Times New Roman"/>
          <w:sz w:val="24"/>
          <w:szCs w:val="24"/>
        </w:rPr>
        <w:t xml:space="preserve"> </w:t>
      </w:r>
      <w:r w:rsidR="0047741C" w:rsidRPr="00BA2B73">
        <w:rPr>
          <w:rFonts w:ascii="Times New Roman" w:hAnsi="Times New Roman" w:cs="Times New Roman"/>
          <w:sz w:val="24"/>
          <w:szCs w:val="24"/>
        </w:rPr>
        <w:t>as well as the Gulf of Mexico</w:t>
      </w:r>
      <w:r w:rsidR="004E6868" w:rsidRPr="00BA2B73">
        <w:rPr>
          <w:rFonts w:ascii="Times New Roman" w:hAnsi="Times New Roman" w:cs="Times New Roman"/>
          <w:sz w:val="24"/>
          <w:szCs w:val="24"/>
        </w:rPr>
        <w:t xml:space="preserve"> and its bays, organized by year</w:t>
      </w:r>
      <w:r w:rsidR="00F453D8" w:rsidRPr="00BA2B73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PlainTable5"/>
        <w:tblW w:w="13618" w:type="dxa"/>
        <w:tblLook w:val="04A0" w:firstRow="1" w:lastRow="0" w:firstColumn="1" w:lastColumn="0" w:noHBand="0" w:noVBand="1"/>
      </w:tblPr>
      <w:tblGrid>
        <w:gridCol w:w="1350"/>
        <w:gridCol w:w="536"/>
        <w:gridCol w:w="1654"/>
        <w:gridCol w:w="1170"/>
        <w:gridCol w:w="1080"/>
        <w:gridCol w:w="1170"/>
        <w:gridCol w:w="1305"/>
        <w:gridCol w:w="1350"/>
        <w:gridCol w:w="1800"/>
        <w:gridCol w:w="1125"/>
        <w:gridCol w:w="1078"/>
      </w:tblGrid>
      <w:tr w:rsidR="000F43A4" w:rsidRPr="00BA2B73" w14:paraId="7CF85ED2" w14:textId="77777777" w:rsidTr="00E007D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350" w:type="dxa"/>
            <w:tcBorders>
              <w:top w:val="single" w:sz="4" w:space="0" w:color="auto"/>
            </w:tcBorders>
            <w:noWrap/>
            <w:hideMark/>
          </w:tcPr>
          <w:p w14:paraId="743E2F42" w14:textId="77777777" w:rsidR="00B978DB" w:rsidRPr="00BA2B73" w:rsidRDefault="00B978DB" w:rsidP="00362AD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Location </w:t>
            </w:r>
          </w:p>
        </w:tc>
        <w:tc>
          <w:tcPr>
            <w:tcW w:w="536" w:type="dxa"/>
            <w:tcBorders>
              <w:top w:val="single" w:sz="4" w:space="0" w:color="auto"/>
            </w:tcBorders>
            <w:noWrap/>
            <w:hideMark/>
          </w:tcPr>
          <w:p w14:paraId="10A7EDA1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Year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1554004C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ir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14:paraId="529C3009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Water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4CEBAD99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ediment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14:paraId="086FA8BE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Fish Muscle 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noWrap/>
            <w:hideMark/>
          </w:tcPr>
          <w:p w14:paraId="3EA9328D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ody weight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noWrap/>
            <w:hideMark/>
          </w:tcPr>
          <w:p w14:paraId="7C052788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Fish Liver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noWrap/>
            <w:hideMark/>
          </w:tcPr>
          <w:p w14:paraId="6CCA8437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Oyster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noWrap/>
            <w:hideMark/>
          </w:tcPr>
          <w:p w14:paraId="0044AB8E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ody weight</w:t>
            </w:r>
          </w:p>
        </w:tc>
        <w:tc>
          <w:tcPr>
            <w:tcW w:w="1078" w:type="dxa"/>
            <w:tcBorders>
              <w:top w:val="single" w:sz="4" w:space="0" w:color="auto"/>
            </w:tcBorders>
          </w:tcPr>
          <w:p w14:paraId="65760DB2" w14:textId="77777777" w:rsidR="00B978DB" w:rsidRPr="00BA2B73" w:rsidRDefault="00B978DB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References</w:t>
            </w:r>
          </w:p>
        </w:tc>
      </w:tr>
      <w:tr w:rsidR="00E007D5" w:rsidRPr="00BA2B73" w14:paraId="44B1B183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0B7AC335" w14:textId="1B221FE5" w:rsidR="00E007D5" w:rsidRPr="00BA2B73" w:rsidRDefault="00E007D5" w:rsidP="00E007D5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7F9F6F37" w14:textId="5B7841B9" w:rsidR="00E007D5" w:rsidRPr="00BA2B73" w:rsidRDefault="00E007D5" w:rsidP="00E007D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</w:t>
            </w:r>
            <w:r w:rsidR="002963F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  <w:tc>
          <w:tcPr>
            <w:tcW w:w="1654" w:type="dxa"/>
            <w:noWrap/>
          </w:tcPr>
          <w:p w14:paraId="227A7C34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4FFBAE08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05504C44" w14:textId="3C048332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79 ng/g</w:t>
            </w:r>
          </w:p>
        </w:tc>
        <w:tc>
          <w:tcPr>
            <w:tcW w:w="1170" w:type="dxa"/>
            <w:noWrap/>
          </w:tcPr>
          <w:p w14:paraId="748A7AA2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7F8F7FF3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3F2C8B15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2AE07D92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013E14D2" w14:textId="77777777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45B17A68" w14:textId="67D09293" w:rsidR="00E007D5" w:rsidRPr="00BA2B73" w:rsidRDefault="00E007D5" w:rsidP="00E007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resley&lt;/Author&gt;&lt;Year&gt;1998&lt;/Year&gt;&lt;RecNum&gt;73&lt;/RecNum&gt;&lt;DisplayText&gt;(Presley et al., 1998)&lt;/DisplayText&gt;&lt;record&gt;&lt;rec-number&gt;73&lt;/rec-number&gt;&lt;foreign-keys&gt;&lt;key app="EN" db-id="tdfdsa2t8tvaf1etxa5vf5d659w0w20wrxvd" timestamp="1750369618"&gt;73&lt;/key&gt;&lt;/foreign-keys&gt;&lt;ref-type name="Report"&gt;27&lt;/ref-type&gt;&lt;contributors&gt;&lt;authors&gt;&lt;author&gt;Presley, BJ&lt;/author&gt;&lt;author&gt;Wade, TL&lt;/author&gt;&lt;author&gt;Santschi, P&lt;/author&gt;&lt;author&gt;Baskaran, M&lt;/author&gt;&lt;/authors&gt;&lt;/contributors&gt;&lt;titles&gt;&lt;title&gt;Historical contamination of Mississippi River Delta, Tampa Bay, and Galveston Bay sediments&lt;/title&gt;&lt;/titles&gt;&lt;dates&gt;&lt;year&gt;1998&lt;/year&gt;&lt;/dates&gt;&lt;urls&gt;&lt;related-urls&gt;&lt;url&gt;https://repository.library.noaa.gov/view/noaa/30783/noaa_30783_DS1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resley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1455B0" w:rsidRPr="00BA2B73" w14:paraId="33BF0974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5F5AA1DD" w14:textId="77777777" w:rsidR="00B978DB" w:rsidRPr="00BA2B73" w:rsidRDefault="00B978DB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30073A0" w14:textId="77777777" w:rsidR="00B978DB" w:rsidRPr="00BA2B73" w:rsidRDefault="00B978DB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71</w:t>
            </w:r>
          </w:p>
        </w:tc>
        <w:tc>
          <w:tcPr>
            <w:tcW w:w="1654" w:type="dxa"/>
            <w:noWrap/>
            <w:hideMark/>
          </w:tcPr>
          <w:p w14:paraId="3360A0E2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D08DD30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781A412B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2242FA72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7E8EA992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420C5527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6E2B909B" w14:textId="5CF6078F" w:rsidR="00B978DB" w:rsidRPr="00BA2B73" w:rsidRDefault="00C0497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-210</w:t>
            </w:r>
            <w:r w:rsidR="00B978DB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g/g DW (</w:t>
            </w:r>
            <w:r w:rsidR="00B978DB" w:rsidRPr="00BA2B73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</w:rPr>
              <w:t>Crassostrea virginica</w:t>
            </w:r>
            <w:r w:rsidR="00B978DB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25" w:type="dxa"/>
            <w:noWrap/>
            <w:hideMark/>
          </w:tcPr>
          <w:p w14:paraId="71443717" w14:textId="77777777" w:rsidR="00B978DB" w:rsidRPr="00BA2B73" w:rsidRDefault="00B978DB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610263E4" w14:textId="71B040FF" w:rsidR="00B978DB" w:rsidRPr="00BA2B73" w:rsidRDefault="00AF62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ittinger&lt;/Author&gt;&lt;Year&gt;1985&lt;/Year&gt;&lt;RecNum&gt;1&lt;/RecNum&gt;&lt;DisplayText&gt;(Pittinger et al., 1985)&lt;/DisplayText&gt;&lt;record&gt;&lt;rec-number&gt;1&lt;/rec-number&gt;&lt;foreign-keys&gt;&lt;key app="EN" db-id="tdfdsa2t8tvaf1etxa5vf5d659w0w20wrxvd" timestamp="1744987438"&gt;1&lt;/key&gt;&lt;/foreign-keys&gt;&lt;ref-type name="Journal Article"&gt;17&lt;/ref-type&gt;&lt;contributors&gt;&lt;authors&gt;&lt;author&gt;Pittinger, Charles A.&lt;/author&gt;&lt;author&gt;Buikema, Arthur L., Jr.&lt;/author&gt;&lt;author&gt;Hornor, Sally G.&lt;/author&gt;&lt;author&gt;Young, Roderick W.&lt;/author&gt;&lt;/authors&gt;&lt;/contributors&gt;&lt;titles&gt;&lt;title&gt;Variation in tissue burdens of polycyclic aromatic hydrocarbons in indigenous and relocated oysters&lt;/title&gt;&lt;secondary-title&gt;Environmental Toxicology and Chemistry&lt;/secondary-title&gt;&lt;/titles&gt;&lt;periodical&gt;&lt;full-title&gt;Environmental Toxicology and Chemistry&lt;/full-title&gt;&lt;/periodical&gt;&lt;pages&gt;379-387&lt;/pages&gt;&lt;volume&gt;4&lt;/volume&gt;&lt;number&gt;3&lt;/number&gt;&lt;dates&gt;&lt;year&gt;1985&lt;/year&gt;&lt;/dates&gt;&lt;isbn&gt;0730-7268&lt;/isbn&gt;&lt;urls&gt;&lt;related-urls&gt;&lt;url&gt;https://doi.org/10.1002/etc.5620040313&lt;/url&gt;&lt;/related-urls&gt;&lt;/urls&gt;&lt;electronic-resource-num&gt;10.1002/etc.5620040313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ittinger et al., 1985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EA0C43" w:rsidRPr="00BA2B73" w14:paraId="40D8A47B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60BDA15D" w14:textId="0742F993" w:rsidR="00EA0C43" w:rsidRPr="00BA2B73" w:rsidRDefault="00EA0C4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5E44DF7" w14:textId="3B75690D" w:rsidR="00EA0C43" w:rsidRPr="00BA2B73" w:rsidRDefault="00EA0C4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75</w:t>
            </w:r>
          </w:p>
        </w:tc>
        <w:tc>
          <w:tcPr>
            <w:tcW w:w="1654" w:type="dxa"/>
            <w:noWrap/>
          </w:tcPr>
          <w:p w14:paraId="028FED21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6688A9C8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23E6509A" w14:textId="701F1D0C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50 ng/g</w:t>
            </w:r>
          </w:p>
        </w:tc>
        <w:tc>
          <w:tcPr>
            <w:tcW w:w="1170" w:type="dxa"/>
            <w:noWrap/>
          </w:tcPr>
          <w:p w14:paraId="55AEE07D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30E6EC42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26027971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47F9B93E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52446D84" w14:textId="77777777" w:rsidR="00EA0C43" w:rsidRPr="00BA2B73" w:rsidRDefault="00EA0C4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262A53AC" w14:textId="70FC7027" w:rsidR="00EA0C43" w:rsidRPr="00BA2B73" w:rsidRDefault="009D678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03783" w:rsidRPr="00BA2B73" w14:paraId="55E1A52A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478C48FF" w14:textId="6DE08065" w:rsidR="00803783" w:rsidRPr="00BA2B73" w:rsidRDefault="0080378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BD94AAE" w14:textId="47DAC0A9" w:rsidR="00803783" w:rsidRPr="00BA2B73" w:rsidRDefault="0080378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78</w:t>
            </w:r>
          </w:p>
        </w:tc>
        <w:tc>
          <w:tcPr>
            <w:tcW w:w="1654" w:type="dxa"/>
            <w:noWrap/>
          </w:tcPr>
          <w:p w14:paraId="0A12F292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13F07A2C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0B8BA721" w14:textId="332AD5C7" w:rsidR="00803783" w:rsidRPr="00BA2B73" w:rsidRDefault="00D87CBE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80 ng/g</w:t>
            </w:r>
          </w:p>
        </w:tc>
        <w:tc>
          <w:tcPr>
            <w:tcW w:w="1170" w:type="dxa"/>
            <w:noWrap/>
          </w:tcPr>
          <w:p w14:paraId="079758DC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5438A86B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1CA1E910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0A76DCA3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0CFB1A2E" w14:textId="77777777" w:rsidR="00803783" w:rsidRPr="00BA2B73" w:rsidRDefault="0080378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18281CB2" w14:textId="1FE5D3A1" w:rsidR="00803783" w:rsidRPr="00BA2B73" w:rsidRDefault="00D87CBE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188BB935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2FCFB265" w14:textId="66D1E678" w:rsidR="000D0920" w:rsidRPr="00BA2B73" w:rsidRDefault="000D0920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4DFB954C" w14:textId="5671FA2C" w:rsidR="000D0920" w:rsidRPr="00BA2B73" w:rsidRDefault="000D0920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</w:t>
            </w:r>
            <w:r w:rsidR="00A0375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654" w:type="dxa"/>
            <w:noWrap/>
          </w:tcPr>
          <w:p w14:paraId="479B5ED3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2E9192CE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21B9AD9F" w14:textId="4ECB9A1F" w:rsidR="000D0920" w:rsidRPr="00BA2B73" w:rsidRDefault="00A0375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20 ng/g</w:t>
            </w:r>
          </w:p>
        </w:tc>
        <w:tc>
          <w:tcPr>
            <w:tcW w:w="1170" w:type="dxa"/>
            <w:noWrap/>
          </w:tcPr>
          <w:p w14:paraId="6B467CDC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0A30E46F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10B82801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03E37241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47A2CA74" w14:textId="77777777" w:rsidR="000D0920" w:rsidRPr="00BA2B73" w:rsidRDefault="000D092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4B3DAFBD" w14:textId="22FD89C0" w:rsidR="000D0920" w:rsidRPr="00BA2B73" w:rsidRDefault="00A0375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4C013AD2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7AF7BC5F" w14:textId="2C470BF6" w:rsidR="00C52798" w:rsidRPr="00BA2B73" w:rsidRDefault="00C52798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0D027B9B" w14:textId="56788E62" w:rsidR="00C52798" w:rsidRPr="00BA2B73" w:rsidRDefault="00C52798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6</w:t>
            </w:r>
          </w:p>
        </w:tc>
        <w:tc>
          <w:tcPr>
            <w:tcW w:w="1654" w:type="dxa"/>
            <w:noWrap/>
          </w:tcPr>
          <w:p w14:paraId="334C9CC9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1D279CB2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13B30BB1" w14:textId="31A2BE99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0 ng/g</w:t>
            </w:r>
          </w:p>
        </w:tc>
        <w:tc>
          <w:tcPr>
            <w:tcW w:w="1170" w:type="dxa"/>
            <w:noWrap/>
          </w:tcPr>
          <w:p w14:paraId="56D45386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2A952DCC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380AB716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0E1EA7E1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491B10E5" w14:textId="77777777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2E63F6D6" w14:textId="378FE838" w:rsidR="00C52798" w:rsidRPr="00BA2B73" w:rsidRDefault="00C5279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4F126127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42DA88FF" w14:textId="77777777" w:rsidR="00B978DB" w:rsidRPr="00BA2B73" w:rsidRDefault="00B978DB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4C68104" w14:textId="77777777" w:rsidR="00B978DB" w:rsidRPr="00BA2B73" w:rsidRDefault="00B978DB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6</w:t>
            </w:r>
          </w:p>
        </w:tc>
        <w:tc>
          <w:tcPr>
            <w:tcW w:w="1654" w:type="dxa"/>
            <w:noWrap/>
            <w:hideMark/>
          </w:tcPr>
          <w:p w14:paraId="5E50633F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CFC5E33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08B69D1A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4 ng/g</w:t>
            </w:r>
          </w:p>
        </w:tc>
        <w:tc>
          <w:tcPr>
            <w:tcW w:w="1170" w:type="dxa"/>
            <w:noWrap/>
            <w:hideMark/>
          </w:tcPr>
          <w:p w14:paraId="60B5A85D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3408E149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53B77DC4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4160B6A6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152EA672" w14:textId="77777777" w:rsidR="00B978DB" w:rsidRPr="00BA2B73" w:rsidRDefault="00B978DB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39B42594" w14:textId="279DEBB0" w:rsidR="00B978DB" w:rsidRPr="00BA2B73" w:rsidRDefault="00452A1E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40102333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0F25EC76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CED35CC" w14:textId="77777777" w:rsidR="00046647" w:rsidRPr="00BA2B73" w:rsidRDefault="00046647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7</w:t>
            </w:r>
          </w:p>
        </w:tc>
        <w:tc>
          <w:tcPr>
            <w:tcW w:w="1654" w:type="dxa"/>
            <w:noWrap/>
            <w:hideMark/>
          </w:tcPr>
          <w:p w14:paraId="73359F29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6B27CFBE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7159A2EF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 ng/g</w:t>
            </w:r>
          </w:p>
        </w:tc>
        <w:tc>
          <w:tcPr>
            <w:tcW w:w="1170" w:type="dxa"/>
            <w:noWrap/>
            <w:hideMark/>
          </w:tcPr>
          <w:p w14:paraId="16CC8EDB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40912DEB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C9B595B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EBFA864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CA00107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15474C3" w14:textId="2103992A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75E95E8E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46232482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4D3C65EB" w14:textId="77777777" w:rsidR="00046647" w:rsidRPr="00BA2B73" w:rsidRDefault="00046647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8</w:t>
            </w:r>
          </w:p>
        </w:tc>
        <w:tc>
          <w:tcPr>
            <w:tcW w:w="1654" w:type="dxa"/>
            <w:noWrap/>
            <w:hideMark/>
          </w:tcPr>
          <w:p w14:paraId="211EC848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4F638D1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64EE686A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4 ng/g</w:t>
            </w:r>
          </w:p>
        </w:tc>
        <w:tc>
          <w:tcPr>
            <w:tcW w:w="1170" w:type="dxa"/>
            <w:noWrap/>
            <w:hideMark/>
          </w:tcPr>
          <w:p w14:paraId="29289715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1538BBAD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C84946B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453EAC08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A6B2E02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CD0EB8C" w14:textId="79F6D155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087C7E8D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14DD61CD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BFDC4D3" w14:textId="77777777" w:rsidR="00046647" w:rsidRPr="00BA2B73" w:rsidRDefault="00046647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89</w:t>
            </w:r>
          </w:p>
        </w:tc>
        <w:tc>
          <w:tcPr>
            <w:tcW w:w="1654" w:type="dxa"/>
            <w:noWrap/>
            <w:hideMark/>
          </w:tcPr>
          <w:p w14:paraId="217493D8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05879FF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2D4CEBC7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 ng/g</w:t>
            </w:r>
          </w:p>
        </w:tc>
        <w:tc>
          <w:tcPr>
            <w:tcW w:w="1170" w:type="dxa"/>
            <w:noWrap/>
            <w:hideMark/>
          </w:tcPr>
          <w:p w14:paraId="7AFDF759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7C070B29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5443196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142F0D8E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493F467A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1B7F94CF" w14:textId="2951218C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4261F15D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59435197" w14:textId="3397DD60" w:rsidR="00C52798" w:rsidRPr="00BA2B73" w:rsidRDefault="00913B80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069DF69C" w14:textId="3951B16E" w:rsidR="00C52798" w:rsidRPr="00BA2B73" w:rsidRDefault="00913B80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0</w:t>
            </w:r>
          </w:p>
        </w:tc>
        <w:tc>
          <w:tcPr>
            <w:tcW w:w="1654" w:type="dxa"/>
            <w:noWrap/>
          </w:tcPr>
          <w:p w14:paraId="750A6F99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2C6831E0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344E2A6E" w14:textId="60068ED7" w:rsidR="00C52798" w:rsidRPr="00BA2B73" w:rsidRDefault="00913B8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0 ng/g</w:t>
            </w:r>
          </w:p>
        </w:tc>
        <w:tc>
          <w:tcPr>
            <w:tcW w:w="1170" w:type="dxa"/>
            <w:noWrap/>
          </w:tcPr>
          <w:p w14:paraId="35BE7F73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682C2F2C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021AA75F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539388B4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5DF04D23" w14:textId="77777777" w:rsidR="00C52798" w:rsidRPr="00BA2B73" w:rsidRDefault="00C5279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66CC3033" w14:textId="4939095D" w:rsidR="00C52798" w:rsidRPr="00BA2B73" w:rsidRDefault="00913B8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2A0F86C0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2B0FA74A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29180FA" w14:textId="77777777" w:rsidR="00046647" w:rsidRPr="00BA2B73" w:rsidRDefault="00046647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0</w:t>
            </w:r>
          </w:p>
        </w:tc>
        <w:tc>
          <w:tcPr>
            <w:tcW w:w="1654" w:type="dxa"/>
            <w:noWrap/>
            <w:hideMark/>
          </w:tcPr>
          <w:p w14:paraId="730DA80C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6DF4BB29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60BCF5D3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0 ng/g</w:t>
            </w:r>
          </w:p>
        </w:tc>
        <w:tc>
          <w:tcPr>
            <w:tcW w:w="1170" w:type="dxa"/>
            <w:noWrap/>
            <w:hideMark/>
          </w:tcPr>
          <w:p w14:paraId="4C2F8913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56AA8D8B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6805000F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22E0353D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27425332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367E65AE" w14:textId="793F048E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5F7ED113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0B1329E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8EF9A16" w14:textId="77777777" w:rsidR="00046647" w:rsidRPr="00BA2B73" w:rsidRDefault="00046647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1</w:t>
            </w:r>
          </w:p>
        </w:tc>
        <w:tc>
          <w:tcPr>
            <w:tcW w:w="1654" w:type="dxa"/>
            <w:noWrap/>
            <w:hideMark/>
          </w:tcPr>
          <w:p w14:paraId="3AF70ACB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265EE8E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0B7D8B24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 ng/g</w:t>
            </w:r>
          </w:p>
        </w:tc>
        <w:tc>
          <w:tcPr>
            <w:tcW w:w="1170" w:type="dxa"/>
            <w:noWrap/>
            <w:hideMark/>
          </w:tcPr>
          <w:p w14:paraId="6A4F977A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0A731464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7BE1F779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26DFD12C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478286F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10B3DF01" w14:textId="67CD7308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43659EE6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1F27AA15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4FB4BBD9" w14:textId="77777777" w:rsidR="00046647" w:rsidRPr="00BA2B73" w:rsidRDefault="00046647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2</w:t>
            </w:r>
          </w:p>
        </w:tc>
        <w:tc>
          <w:tcPr>
            <w:tcW w:w="1654" w:type="dxa"/>
            <w:noWrap/>
            <w:hideMark/>
          </w:tcPr>
          <w:p w14:paraId="639753F7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F7D064B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3A6743BD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 ng/g</w:t>
            </w:r>
          </w:p>
        </w:tc>
        <w:tc>
          <w:tcPr>
            <w:tcW w:w="1170" w:type="dxa"/>
            <w:noWrap/>
            <w:hideMark/>
          </w:tcPr>
          <w:p w14:paraId="269E70FE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2761971E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65EF2161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21E06B05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D03249E" w14:textId="77777777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CA07998" w14:textId="694B6984" w:rsidR="00046647" w:rsidRPr="00BA2B73" w:rsidRDefault="0004664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28D2B801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2C8DBFDD" w14:textId="77777777" w:rsidR="00046647" w:rsidRPr="00BA2B73" w:rsidRDefault="0004664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50640C0" w14:textId="77777777" w:rsidR="00046647" w:rsidRPr="00BA2B73" w:rsidRDefault="00046647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3</w:t>
            </w:r>
          </w:p>
        </w:tc>
        <w:tc>
          <w:tcPr>
            <w:tcW w:w="1654" w:type="dxa"/>
            <w:noWrap/>
            <w:hideMark/>
          </w:tcPr>
          <w:p w14:paraId="6BEED9D1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5271F7C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08EFBBEE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8 ng/g</w:t>
            </w:r>
          </w:p>
        </w:tc>
        <w:tc>
          <w:tcPr>
            <w:tcW w:w="1170" w:type="dxa"/>
            <w:noWrap/>
            <w:hideMark/>
          </w:tcPr>
          <w:p w14:paraId="700951CE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30943C74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41E00848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4AAA7956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ADBBC51" w14:textId="77777777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AD42D18" w14:textId="653A9964" w:rsidR="00046647" w:rsidRPr="00BA2B73" w:rsidRDefault="0004664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6E06AB84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6E9C060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4085FDB0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654" w:type="dxa"/>
            <w:noWrap/>
            <w:hideMark/>
          </w:tcPr>
          <w:p w14:paraId="6F62287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23B7742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4FEF35F6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8 ng/g</w:t>
            </w:r>
          </w:p>
        </w:tc>
        <w:tc>
          <w:tcPr>
            <w:tcW w:w="1170" w:type="dxa"/>
            <w:noWrap/>
            <w:hideMark/>
          </w:tcPr>
          <w:p w14:paraId="26F5F0A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441D87F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BF6C88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577D82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2A074486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3DC85D1" w14:textId="413A438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C52798" w:rsidRPr="00BA2B73" w14:paraId="47018C77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60A5DF7C" w14:textId="77CA5C52" w:rsidR="007C1991" w:rsidRPr="00BA2B73" w:rsidRDefault="007C1991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67B8764" w14:textId="27711B66" w:rsidR="007C1991" w:rsidRPr="00BA2B73" w:rsidRDefault="004710CC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654" w:type="dxa"/>
            <w:noWrap/>
          </w:tcPr>
          <w:p w14:paraId="5C05DE05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682345B9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2C36B73B" w14:textId="764776F9" w:rsidR="007C1991" w:rsidRPr="00BA2B73" w:rsidRDefault="00A24FFA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-153</w:t>
            </w:r>
            <w:r w:rsidR="005F3F5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g/g</w:t>
            </w:r>
          </w:p>
        </w:tc>
        <w:tc>
          <w:tcPr>
            <w:tcW w:w="1170" w:type="dxa"/>
            <w:noWrap/>
          </w:tcPr>
          <w:p w14:paraId="4A2010EC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4B361A4E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759C03BD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7D486EF4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5ED58C3C" w14:textId="77777777" w:rsidR="007C1991" w:rsidRPr="00BA2B73" w:rsidRDefault="007C1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4171D4E7" w14:textId="03F633A1" w:rsidR="007C1991" w:rsidRPr="00BA2B73" w:rsidRDefault="005F3F5A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resley&lt;/Author&gt;&lt;Year&gt;1998&lt;/Year&gt;&lt;RecNum&gt;73&lt;/RecNum&gt;&lt;DisplayText&gt;(Presley et al., 1998)&lt;/DisplayText&gt;&lt;record&gt;&lt;rec-number&gt;73&lt;/rec-number&gt;&lt;foreign-keys&gt;&lt;key app="EN" db-id="tdfdsa2t8tvaf1etxa5vf5d659w0w20wrxvd" timestamp="1750369618"&gt;73&lt;/key&gt;&lt;/foreign-keys&gt;&lt;ref-type name="Report"&gt;27&lt;/ref-type&gt;&lt;contributors&gt;&lt;authors&gt;&lt;author&gt;Presley, BJ&lt;/author&gt;&lt;author&gt;Wade, TL&lt;/author&gt;&lt;author&gt;Santschi, P&lt;/author&gt;&lt;author&gt;Baskaran, M&lt;/author&gt;&lt;/authors&gt;&lt;/contributors&gt;&lt;titles&gt;&lt;title&gt;Historical contamination of Mississippi River Delta, Tampa Bay, and Galveston Bay sediments&lt;/title&gt;&lt;/titles&gt;&lt;dates&gt;&lt;year&gt;1998&lt;/year&gt;&lt;/dates&gt;&lt;urls&gt;&lt;related-urls&gt;&lt;url&gt;https://repository.library.noaa.gov/view/noaa/30783/noaa_30783_DS1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resley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03783" w:rsidRPr="00BA2B73" w14:paraId="0D0BC1CE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10EEEC41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8EA327C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654" w:type="dxa"/>
            <w:noWrap/>
            <w:hideMark/>
          </w:tcPr>
          <w:p w14:paraId="0B9F93B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03F2B710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1165A3A7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-724 ng/g</w:t>
            </w:r>
          </w:p>
        </w:tc>
        <w:tc>
          <w:tcPr>
            <w:tcW w:w="1170" w:type="dxa"/>
            <w:noWrap/>
            <w:hideMark/>
          </w:tcPr>
          <w:p w14:paraId="0343F20C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60A9688F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5E1D2A9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3-1,520 ng/g (Hardhead catfish)</w:t>
            </w:r>
          </w:p>
        </w:tc>
        <w:tc>
          <w:tcPr>
            <w:tcW w:w="1800" w:type="dxa"/>
            <w:noWrap/>
            <w:hideMark/>
          </w:tcPr>
          <w:p w14:paraId="1FF8B2C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37BB7F92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F19D4F7" w14:textId="6608401B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Willett&lt;/Author&gt;&lt;Year&gt;1997&lt;/Year&gt;&lt;RecNum&gt;3&lt;/RecNum&gt;&lt;DisplayText&gt;(Willett et al., 1997)&lt;/DisplayText&gt;&lt;record&gt;&lt;rec-number&gt;3&lt;/rec-number&gt;&lt;foreign-keys&gt;&lt;key app="EN" db-id="tdfdsa2t8tvaf1etxa5vf5d659w0w20wrxvd" timestamp="1744988916"&gt;3&lt;/key&gt;&lt;/foreign-keys&gt;&lt;ref-type name="Journal Article"&gt;17&lt;/ref-type&gt;&lt;contributors&gt;&lt;authors&gt;&lt;author&gt;Willett, Kristine L&lt;/author&gt;&lt;author&gt;McDonald, Susanne J&lt;/author&gt;&lt;author&gt;Steinberg, Michael A&lt;/author&gt;&lt;author&gt;Beatty, Karla B&lt;/author&gt;&lt;author&gt;Kennicutt, Mahlon C&lt;/author&gt;&lt;author&gt;Safe, Stephen H&lt;/author&gt;&lt;/authors&gt;&lt;/contributors&gt;&lt;titles&gt;&lt;title&gt;Biomarker sensitivity for polynuclear aromatic hydrocarbon contamination in two marine fish species collected in Galveston Bay, Texas&lt;/title&gt;&lt;secondary-title&gt;Environmental Toxicology and Chemistry&lt;/secondary-title&gt;&lt;/titles&gt;&lt;periodical&gt;&lt;full-title&gt;Environmental Toxicology and Chemistry&lt;/full-title&gt;&lt;/periodical&gt;&lt;pages&gt;1472-1479&lt;/pages&gt;&lt;volume&gt;16&lt;/volume&gt;&lt;number&gt;7&lt;/number&gt;&lt;dates&gt;&lt;year&gt;1997&lt;/year&gt;&lt;/dates&gt;&lt;isbn&gt;0730-7268&lt;/isbn&gt;&lt;urls&gt;&lt;related-urls&gt;&lt;url&gt;https://doi.org/10.1002/etc.5620160721&lt;/url&gt;&lt;/related-urls&gt;&lt;/urls&gt;&lt;electronic-resource-num&gt;10.1002/etc.56201607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Willett et al., 1997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4A01AE15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1716A68C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B0010DD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654" w:type="dxa"/>
            <w:noWrap/>
            <w:hideMark/>
          </w:tcPr>
          <w:p w14:paraId="2C93DD7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FA48070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24E030D7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7BE6E03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6F8F54FC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68BC36F7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6-587 ng/g (Croaker)</w:t>
            </w:r>
          </w:p>
        </w:tc>
        <w:tc>
          <w:tcPr>
            <w:tcW w:w="1800" w:type="dxa"/>
            <w:noWrap/>
            <w:hideMark/>
          </w:tcPr>
          <w:p w14:paraId="17957F78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28A8DED3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178FFFE" w14:textId="1A0215D4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AF785F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Willett&lt;/Author&gt;&lt;Year&gt;1997&lt;/Year&gt;&lt;RecNum&gt;3&lt;/RecNum&gt;&lt;DisplayText&gt;(Willett et al., 1997)&lt;/DisplayText&gt;&lt;record&gt;&lt;rec-number&gt;3&lt;/rec-number&gt;&lt;foreign-keys&gt;&lt;key app="EN" db-id="tdfdsa2t8tvaf1etxa5vf5d659w0w20wrxvd" timestamp="1744988916"&gt;3&lt;/key&gt;&lt;/foreign-keys&gt;&lt;ref-type name="Journal Article"&gt;17&lt;/ref-type&gt;&lt;contributors&gt;&lt;authors&gt;&lt;author&gt;Willett, Kristine L&lt;/author&gt;&lt;author&gt;McDonald, Susanne J&lt;/author&gt;&lt;author&gt;Steinberg, Michael A&lt;/author&gt;&lt;author&gt;Beatty, Karla B&lt;/author&gt;&lt;author&gt;Kennicutt, Mahlon C&lt;/author&gt;&lt;author&gt;Safe, Stephen H&lt;/author&gt;&lt;/authors&gt;&lt;/contributors&gt;&lt;titles&gt;&lt;title&gt;Biomarker sensitivity for polynuclear aromatic hydrocarbon contamination in two marine fish species collected in Galveston Bay, Texas&lt;/title&gt;&lt;secondary-title&gt;Environmental Toxicology and Chemistry&lt;/secondary-title&gt;&lt;/titles&gt;&lt;periodical&gt;&lt;full-title&gt;Environmental Toxicology and Chemistry&lt;/full-title&gt;&lt;/periodical&gt;&lt;pages&gt;1472-1479&lt;/pages&gt;&lt;volume&gt;16&lt;/volume&gt;&lt;number&gt;7&lt;/number&gt;&lt;dates&gt;&lt;year&gt;1997&lt;/year&gt;&lt;/dates&gt;&lt;isbn&gt;0730-7268&lt;/isbn&gt;&lt;urls&gt;&lt;related-urls&gt;&lt;url&gt;https://doi.org/10.1002/etc.5620160721&lt;/url&gt;&lt;/related-urls&gt;&lt;/urls&gt;&lt;electronic-resource-num&gt;10.1002/etc.56201607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AF785F"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Willett et al., 1997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03783" w:rsidRPr="00BA2B73" w14:paraId="4A1AE73F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D802A61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8E6A167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8</w:t>
            </w:r>
          </w:p>
        </w:tc>
        <w:tc>
          <w:tcPr>
            <w:tcW w:w="1654" w:type="dxa"/>
            <w:noWrap/>
            <w:hideMark/>
          </w:tcPr>
          <w:p w14:paraId="42CAE846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7D3DA902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41899AE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.80 ng/g</w:t>
            </w:r>
          </w:p>
        </w:tc>
        <w:tc>
          <w:tcPr>
            <w:tcW w:w="1170" w:type="dxa"/>
            <w:noWrap/>
            <w:hideMark/>
          </w:tcPr>
          <w:p w14:paraId="570950D6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1B6EFA4F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0B85770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1A330DB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19A591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957D889" w14:textId="691D6F73" w:rsidR="00B35FD3" w:rsidRPr="00BA2B73" w:rsidRDefault="00D926CC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886085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Lauenstein&lt;/Author&gt;&lt;Year&gt;1998&lt;/Year&gt;&lt;RecNum&gt;4&lt;/RecNum&gt;&lt;DisplayText&gt;(Lauenstein &amp;amp; Cantillo, 1998)&lt;/DisplayText&gt;&lt;record&gt;&lt;rec-number&gt;4&lt;/rec-number&gt;&lt;foreign-keys&gt;&lt;key app="EN" db-id="tdfdsa2t8tvaf1etxa5vf5d659w0w20wrxvd" timestamp="1744989028"&gt;4&lt;/key&gt;&lt;/foreign-keys&gt;&lt;ref-type name="Web Page"&gt;12&lt;/ref-type&gt;&lt;contributors&gt;&lt;authors&gt;&lt;author&gt;Lauenstein, GG&lt;/author&gt;&lt;author&gt;Cantillo, Adriana Y&lt;/author&gt;&lt;/authors&gt;&lt;/contributors&gt;&lt;titles&gt;&lt;title&gt;Sampling and analytical methods of the national status and trends program mussel watch project: 1993-1996 update&lt;/title&gt;&lt;/titles&gt;&lt;dates&gt;&lt;year&gt;1998&lt;/year&gt;&lt;/dates&gt;&lt;urls&gt;&lt;related-urls&gt;&lt;url&gt;https://repository.library.noaa.gov/view/noaa/22776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Lauenstein &amp; Cantillo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35B8716D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05262FCF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2504DC76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654" w:type="dxa"/>
            <w:noWrap/>
            <w:hideMark/>
          </w:tcPr>
          <w:p w14:paraId="468A608D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246 ng/L</w:t>
            </w:r>
          </w:p>
        </w:tc>
        <w:tc>
          <w:tcPr>
            <w:tcW w:w="1170" w:type="dxa"/>
            <w:noWrap/>
            <w:hideMark/>
          </w:tcPr>
          <w:p w14:paraId="45A6D837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2CC18B66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180DA498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5E701B3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0DD09EBE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17669460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1E66AA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F95ED2A" w14:textId="40DDB9E7" w:rsidR="00B35FD3" w:rsidRPr="00BA2B73" w:rsidRDefault="00D926CC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1A0E2C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ark&lt;/Author&gt;&lt;Year&gt;2001&lt;/Year&gt;&lt;RecNum&gt;5&lt;/RecNum&gt;&lt;DisplayText&gt;(Park et al., 2001b)&lt;/DisplayText&gt;&lt;record&gt;&lt;rec-number&gt;5&lt;/rec-number&gt;&lt;foreign-keys&gt;&lt;key app="EN" db-id="tdfdsa2t8tvaf1etxa5vf5d659w0w20wrxvd" timestamp="1744989059"&gt;5&lt;/key&gt;&lt;/foreign-keys&gt;&lt;ref-type name="Journal Article"&gt;17&lt;/ref-type&gt;&lt;contributors&gt;&lt;authors&gt;&lt;author&gt;Park, June-Soo&lt;/author&gt;&lt;author&gt;Wade, Terry L.&lt;/author&gt;&lt;author&gt;Sweet, Stephen&lt;/author&gt;&lt;/authors&gt;&lt;/contributors&gt;&lt;titles&gt;&lt;title&gt;Atmospheric distribution of polycyclic aromatic hydrocarbons and deposition to Galveston Bay, Texas, USA&lt;/title&gt;&lt;secondary-title&gt;Atmospheric Environment&lt;/secondary-title&gt;&lt;/titles&gt;&lt;periodical&gt;&lt;full-title&gt;Atmospheric Environment&lt;/full-title&gt;&lt;/periodical&gt;&lt;pages&gt;3241-3249&lt;/pages&gt;&lt;volume&gt;35&lt;/volume&gt;&lt;number&gt;19&lt;/number&gt;&lt;keywords&gt;&lt;keyword&gt;Polycyclic aromatic hydrocarbons (PAHs)&lt;/keyword&gt;&lt;keyword&gt;Wet deposition&lt;/keyword&gt;&lt;keyword&gt;Dry deposition&lt;/keyword&gt;&lt;keyword&gt;Air–sea gas exchange&lt;/keyword&gt;&lt;keyword&gt;Galveston Bay.&lt;/keyword&gt;&lt;/keywords&gt;&lt;dates&gt;&lt;year&gt;2001&lt;/year&gt;&lt;pub-dates&gt;&lt;date&gt;2001/07/01/&lt;/date&gt;&lt;/pub-dates&gt;&lt;/dates&gt;&lt;isbn&gt;1352-2310&lt;/isbn&gt;&lt;urls&gt;&lt;related-urls&gt;&lt;url&gt;https://www.sciencedirect.com/science/article/pii/S1352231001000802&lt;/url&gt;&lt;/related-urls&gt;&lt;/urls&gt;&lt;electronic-resource-num&gt;https://doi.org/10.1016/S1352-2310(01)00080-2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1A0E2C"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ark et al., 2001b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03783" w:rsidRPr="00BA2B73" w14:paraId="615904EA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7FE4353D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Galveston Bay</w:t>
            </w:r>
          </w:p>
        </w:tc>
        <w:tc>
          <w:tcPr>
            <w:tcW w:w="536" w:type="dxa"/>
            <w:noWrap/>
            <w:hideMark/>
          </w:tcPr>
          <w:p w14:paraId="70DB72C6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654" w:type="dxa"/>
            <w:noWrap/>
            <w:hideMark/>
          </w:tcPr>
          <w:p w14:paraId="2DCEFB75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7891962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0439A65E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8-7,128 ng/g</w:t>
            </w:r>
          </w:p>
        </w:tc>
        <w:tc>
          <w:tcPr>
            <w:tcW w:w="1170" w:type="dxa"/>
            <w:noWrap/>
            <w:hideMark/>
          </w:tcPr>
          <w:p w14:paraId="32B01C1F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29339F0A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C690AF0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24D57DE5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8-9,227 ng/g D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25" w:type="dxa"/>
            <w:noWrap/>
            <w:hideMark/>
          </w:tcPr>
          <w:p w14:paraId="4273028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51346023" w14:textId="3085ACC3" w:rsidR="00B35FD3" w:rsidRPr="00BA2B73" w:rsidRDefault="00E763C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Qian&lt;/Author&gt;&lt;Year&gt;2001&lt;/Year&gt;&lt;RecNum&gt;6&lt;/RecNum&gt;&lt;DisplayText&gt;(Qian et al., 2001)&lt;/DisplayText&gt;&lt;record&gt;&lt;rec-number&gt;6&lt;/rec-number&gt;&lt;foreign-keys&gt;&lt;key app="EN" db-id="tdfdsa2t8tvaf1etxa5vf5d659w0w20wrxvd" timestamp="1744989094"&gt;6&lt;/key&gt;&lt;/foreign-keys&gt;&lt;ref-type name="Journal Article"&gt;17&lt;/ref-type&gt;&lt;contributors&gt;&lt;authors&gt;&lt;author&gt;Qian, Yaorong&lt;/author&gt;&lt;author&gt;Wade, Terry L.&lt;/author&gt;&lt;author&gt;Sericano, Jose L.&lt;/author&gt;&lt;/authors&gt;&lt;/contributors&gt;&lt;titles&gt;&lt;title&gt;Sources and bioavailability of polynuclear aromatic hydrocarbons in Galveston Bay, Texas&lt;/title&gt;&lt;secondary-title&gt;Estuaries&lt;/secondary-title&gt;&lt;/titles&gt;&lt;periodical&gt;&lt;full-title&gt;Estuaries&lt;/full-title&gt;&lt;/periodical&gt;&lt;pages&gt;817-827&lt;/pages&gt;&lt;volume&gt;24&lt;/volume&gt;&lt;number&gt;6&lt;/number&gt;&lt;dates&gt;&lt;year&gt;2001&lt;/year&gt;&lt;pub-dates&gt;&lt;date&gt;2001/12/01&lt;/date&gt;&lt;/pub-dates&gt;&lt;/dates&gt;&lt;isbn&gt;0160-8347&lt;/isbn&gt;&lt;urls&gt;&lt;related-urls&gt;&lt;url&gt;https://doi.org/10.2307/1353173&lt;/url&gt;&lt;/related-urls&gt;&lt;/urls&gt;&lt;electronic-resource-num&gt;10.2307/1353173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Qian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077A6DBA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4DFFF32E" w14:textId="6C77459D" w:rsidR="008E5883" w:rsidRPr="00BA2B73" w:rsidRDefault="00F1224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F21141F" w14:textId="146AA320" w:rsidR="008E5883" w:rsidRPr="00BA2B73" w:rsidRDefault="001B77FC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654" w:type="dxa"/>
            <w:noWrap/>
          </w:tcPr>
          <w:p w14:paraId="630DDAB4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258C0588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07BCF998" w14:textId="1C6901B1" w:rsidR="008E5883" w:rsidRPr="00BA2B73" w:rsidRDefault="00D5408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0 ng/g</w:t>
            </w:r>
          </w:p>
        </w:tc>
        <w:tc>
          <w:tcPr>
            <w:tcW w:w="1170" w:type="dxa"/>
            <w:noWrap/>
          </w:tcPr>
          <w:p w14:paraId="77BFDEC2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16D1AE91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0522AE58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1E872C41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42B97BA0" w14:textId="77777777" w:rsidR="008E5883" w:rsidRPr="00BA2B73" w:rsidRDefault="008E588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60C883F0" w14:textId="2225AFC6" w:rsidR="008E5883" w:rsidRPr="00BA2B73" w:rsidRDefault="00D5408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6379D8A0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2F1E7BEC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F84CA53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2</w:t>
            </w:r>
          </w:p>
        </w:tc>
        <w:tc>
          <w:tcPr>
            <w:tcW w:w="1654" w:type="dxa"/>
            <w:noWrap/>
            <w:hideMark/>
          </w:tcPr>
          <w:p w14:paraId="6452B7D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54632C8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7BAF7806" w14:textId="3CD879AE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68.4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,262.78 ng/g</w:t>
            </w:r>
          </w:p>
        </w:tc>
        <w:tc>
          <w:tcPr>
            <w:tcW w:w="1170" w:type="dxa"/>
          </w:tcPr>
          <w:p w14:paraId="2F41714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159C879A" w14:textId="74244A40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10AD78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7FAC21E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1F110580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6B0CC1F6" w14:textId="0DD4D6F0" w:rsidR="00B35FD3" w:rsidRPr="00BA2B73" w:rsidRDefault="009D02CC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Harmon&lt;/Author&gt;&lt;Year&gt;2003&lt;/Year&gt;&lt;RecNum&gt;7&lt;/RecNum&gt;&lt;DisplayText&gt;(Harmon et al., 2003)&lt;/DisplayText&gt;&lt;record&gt;&lt;rec-number&gt;7&lt;/rec-number&gt;&lt;foreign-keys&gt;&lt;key app="EN" db-id="tdfdsa2t8tvaf1etxa5vf5d659w0w20wrxvd" timestamp="1744989132"&gt;7&lt;/key&gt;&lt;/foreign-keys&gt;&lt;ref-type name="Web Page"&gt;12&lt;/ref-type&gt;&lt;contributors&gt;&lt;authors&gt;&lt;author&gt;Harmon, Michelle R&lt;/author&gt;&lt;author&gt;Pait, Anthony S&lt;/author&gt;&lt;author&gt;Hameedi, M Jawed&lt;/author&gt;&lt;/authors&gt;&lt;/contributors&gt;&lt;titles&gt;&lt;title&gt;Sediment contamination, toxicity, and macroinvertebrate infaunal community in Galveston Bay&lt;/title&gt;&lt;/titles&gt;&lt;number&gt;12/17/24&lt;/number&gt;&lt;dates&gt;&lt;year&gt;2003&lt;/year&gt;&lt;/dates&gt;&lt;urls&gt;&lt;related-urls&gt;&lt;url&gt;https://repository.library.noaa.gov/view/noaa/2413/noaa_2413_DS1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Harmon et al., 2003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43A339A0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54785F72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28F272C8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2</w:t>
            </w:r>
          </w:p>
        </w:tc>
        <w:tc>
          <w:tcPr>
            <w:tcW w:w="1654" w:type="dxa"/>
            <w:noWrap/>
            <w:hideMark/>
          </w:tcPr>
          <w:p w14:paraId="782A1860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01F62426" w14:textId="7695C21A" w:rsidR="00B35FD3" w:rsidRPr="00BA2B73" w:rsidRDefault="0039071C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00</w:t>
            </w:r>
            <w:r w:rsidR="00B35FD3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 w:rsidR="00C00196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–</w:t>
            </w:r>
            <w:r w:rsidR="00B35FD3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1</w:t>
            </w:r>
            <w:r w:rsidR="00C00196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,230 ng/L</w:t>
            </w:r>
          </w:p>
        </w:tc>
        <w:tc>
          <w:tcPr>
            <w:tcW w:w="1080" w:type="dxa"/>
            <w:noWrap/>
            <w:hideMark/>
          </w:tcPr>
          <w:p w14:paraId="5AD5704A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00-1885000 ng/g</w:t>
            </w:r>
          </w:p>
        </w:tc>
        <w:tc>
          <w:tcPr>
            <w:tcW w:w="1170" w:type="dxa"/>
            <w:noWrap/>
            <w:hideMark/>
          </w:tcPr>
          <w:p w14:paraId="4941A059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06-28.62 ng/g W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trout)</w:t>
            </w:r>
          </w:p>
        </w:tc>
        <w:tc>
          <w:tcPr>
            <w:tcW w:w="1305" w:type="dxa"/>
            <w:noWrap/>
            <w:hideMark/>
          </w:tcPr>
          <w:p w14:paraId="75B16287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11DB9F9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5C7452B5" w14:textId="100B84E6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3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="005378AF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68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g/g W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25" w:type="dxa"/>
            <w:noWrap/>
            <w:hideMark/>
          </w:tcPr>
          <w:p w14:paraId="0F0CFDE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0075D619" w14:textId="437AB516" w:rsidR="00B35FD3" w:rsidRPr="00BA2B73" w:rsidRDefault="00882A7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Rowe&lt;/Author&gt;&lt;Year&gt;2021&lt;/Year&gt;&lt;RecNum&gt;8&lt;/RecNum&gt;&lt;DisplayText&gt;(Rowe et al., 2021)&lt;/DisplayText&gt;&lt;record&gt;&lt;rec-number&gt;8&lt;/rec-number&gt;&lt;foreign-keys&gt;&lt;key app="EN" db-id="tdfdsa2t8tvaf1etxa5vf5d659w0w20wrxvd" timestamp="1744989164"&gt;8&lt;/key&gt;&lt;/foreign-keys&gt;&lt;ref-type name="Journal Article"&gt;17&lt;/ref-type&gt;&lt;contributors&gt;&lt;authors&gt;&lt;author&gt;Rowe, Gilbert T.&lt;/author&gt;&lt;author&gt;Fernando, Harshica&lt;/author&gt;&lt;author&gt;Elferink, Cornelis&lt;/author&gt;&lt;author&gt;Ansari, G. A. Shakeel&lt;/author&gt;&lt;author&gt;Sullivan, John&lt;/author&gt;&lt;author&gt;Heathman, Thomas&lt;/author&gt;&lt;author&gt;Quigg, Antonietta&lt;/author&gt;&lt;author&gt;Petronella Croisant, Sharon&lt;/author&gt;&lt;author&gt;Wade, Terry L.&lt;/author&gt;&lt;author&gt;Santschi, Peter H.&lt;/author&gt;&lt;/authors&gt;&lt;/contributors&gt;&lt;titles&gt;&lt;title&gt;Polycyclic aromatic hydrocarbons (PAHs) cycling and fates in Galveston Bay, Texas, USA&lt;/title&gt;&lt;secondary-title&gt;PLOS ONE&lt;/secondary-title&gt;&lt;/titles&gt;&lt;periodical&gt;&lt;full-title&gt;PLOS ONE&lt;/full-title&gt;&lt;/periodical&gt;&lt;pages&gt;e0243734&lt;/pages&gt;&lt;volume&gt;15&lt;/volume&gt;&lt;number&gt;12&lt;/number&gt;&lt;dates&gt;&lt;year&gt;2021&lt;/year&gt;&lt;/dates&gt;&lt;publisher&gt;Public Library of Science&lt;/publisher&gt;&lt;urls&gt;&lt;related-urls&gt;&lt;url&gt;https://doi.org/10.1371/journal.pone.0243734&lt;/url&gt;&lt;/related-urls&gt;&lt;/urls&gt;&lt;electronic-resource-num&gt;10.1371/journal.pone.0243734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Rowe et al., 202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17EF1C4B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67E67FF9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0C85863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4</w:t>
            </w:r>
          </w:p>
        </w:tc>
        <w:tc>
          <w:tcPr>
            <w:tcW w:w="1654" w:type="dxa"/>
            <w:noWrap/>
            <w:hideMark/>
          </w:tcPr>
          <w:p w14:paraId="70F39B2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C93915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14000 ng/g oil</w:t>
            </w:r>
          </w:p>
        </w:tc>
        <w:tc>
          <w:tcPr>
            <w:tcW w:w="1080" w:type="dxa"/>
            <w:noWrap/>
            <w:hideMark/>
          </w:tcPr>
          <w:p w14:paraId="543C7C2B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2F74603A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1E9C6C6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71F7BBBA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47E9C8A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3B3F092C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C4FAEBA" w14:textId="55A3043E" w:rsidR="00B35FD3" w:rsidRPr="00BA2B73" w:rsidRDefault="00882A71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Yin&lt;/Author&gt;&lt;Year&gt;2015&lt;/Year&gt;&lt;RecNum&gt;9&lt;/RecNum&gt;&lt;DisplayText&gt;(Yin et al., 2015)&lt;/DisplayText&gt;&lt;record&gt;&lt;rec-number&gt;9&lt;/rec-number&gt;&lt;foreign-keys&gt;&lt;key app="EN" db-id="tdfdsa2t8tvaf1etxa5vf5d659w0w20wrxvd" timestamp="1744989208"&gt;9&lt;/key&gt;&lt;/foreign-keys&gt;&lt;ref-type name="Journal Article"&gt;17&lt;/ref-type&gt;&lt;contributors&gt;&lt;authors&gt;&lt;author&gt;Yin, Fang&lt;/author&gt;&lt;author&gt;Hayworth, Joel S.&lt;/author&gt;&lt;author&gt;Clement, T. Prabhakar&lt;/author&gt;&lt;/authors&gt;&lt;/contributors&gt;&lt;titles&gt;&lt;title&gt;A Tale of Two Recent Spills—Comparison of 2014 Galveston Bay and 2010 Deepwater Horizon Oil Spill Residues&lt;/title&gt;&lt;secondary-title&gt;PLOS ONE&lt;/secondary-title&gt;&lt;/titles&gt;&lt;periodical&gt;&lt;full-title&gt;PLOS ONE&lt;/full-title&gt;&lt;/periodical&gt;&lt;pages&gt;e0118098&lt;/pages&gt;&lt;volume&gt;10&lt;/volume&gt;&lt;number&gt;2&lt;/number&gt;&lt;dates&gt;&lt;year&gt;2015&lt;/year&gt;&lt;/dates&gt;&lt;publisher&gt;Public Library of Science&lt;/publisher&gt;&lt;urls&gt;&lt;related-urls&gt;&lt;url&gt;https://doi.org/10.1371/journal.pone.0118098&lt;/url&gt;&lt;/related-urls&gt;&lt;/urls&gt;&lt;electronic-resource-num&gt;10.1371/journal.pone.011809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Yin et al., 2015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407543E1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4B1D3380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A4D8F91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4</w:t>
            </w:r>
          </w:p>
        </w:tc>
        <w:tc>
          <w:tcPr>
            <w:tcW w:w="1654" w:type="dxa"/>
            <w:noWrap/>
            <w:hideMark/>
          </w:tcPr>
          <w:p w14:paraId="4C896DE4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F4990DB" w14:textId="6C84DB1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</w:t>
            </w:r>
            <w:r w:rsidR="00C00196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 ng/</w:t>
            </w:r>
            <w:r w:rsidR="00C00196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</w:t>
            </w:r>
          </w:p>
        </w:tc>
        <w:tc>
          <w:tcPr>
            <w:tcW w:w="1080" w:type="dxa"/>
            <w:noWrap/>
            <w:hideMark/>
          </w:tcPr>
          <w:p w14:paraId="5446F0E8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094DBD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29C2554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F4DF83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D37CF5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27A95F96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7C4B58A" w14:textId="62EE1576" w:rsidR="00B35FD3" w:rsidRPr="00BA2B73" w:rsidRDefault="007A6FB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Williams.&lt;/Author&gt;&lt;Year&gt;2017&lt;/Year&gt;&lt;RecNum&gt;10&lt;/RecNum&gt;&lt;DisplayText&gt;(Williams. et al., 2017)&lt;/DisplayText&gt;&lt;record&gt;&lt;rec-number&gt;10&lt;/rec-number&gt;&lt;foreign-keys&gt;&lt;key app="EN" db-id="tdfdsa2t8tvaf1etxa5vf5d659w0w20wrxvd" timestamp="1744989229"&gt;10&lt;/key&gt;&lt;/foreign-keys&gt;&lt;ref-type name="Journal Article"&gt;17&lt;/ref-type&gt;&lt;contributors&gt;&lt;authors&gt;&lt;author&gt;Williams.&lt;/author&gt;&lt;author&gt;Bacosa, Hernando P.&lt;/author&gt;&lt;author&gt;Quigg, Antonietta&lt;/author&gt;&lt;/authors&gt;&lt;/contributors&gt;&lt;titles&gt;&lt;title&gt;The impact of dissolved inorganic nitrogen and phosphorous on responses of microbial plankton to the Texas City “Y” oil spill in Galveston Bay, Texas (USA)&lt;/title&gt;&lt;secondary-title&gt;Marine Pollution Bulletin&lt;/secondary-title&gt;&lt;/titles&gt;&lt;periodical&gt;&lt;full-title&gt;Marine Pollution Bulletin&lt;/full-title&gt;&lt;/periodical&gt;&lt;pages&gt;32-44&lt;/pages&gt;&lt;volume&gt;121&lt;/volume&gt;&lt;number&gt;1&lt;/number&gt;&lt;keywords&gt;&lt;keyword&gt;Oil spill&lt;/keyword&gt;&lt;keyword&gt;Microbial ecology&lt;/keyword&gt;&lt;keyword&gt;Flow cytometry&lt;/keyword&gt;&lt;keyword&gt;Microbial physiology&lt;/keyword&gt;&lt;keyword&gt;Nutrients&lt;/keyword&gt;&lt;/keywords&gt;&lt;dates&gt;&lt;year&gt;2017&lt;/year&gt;&lt;pub-dates&gt;&lt;date&gt;2017/08/15/&lt;/date&gt;&lt;/pub-dates&gt;&lt;/dates&gt;&lt;isbn&gt;0025-326X&lt;/isbn&gt;&lt;urls&gt;&lt;related-urls&gt;&lt;url&gt;https://www.sciencedirect.com/science/article/pii/S0025326X17304198&lt;/url&gt;&lt;/related-urls&gt;&lt;/urls&gt;&lt;electronic-resource-num&gt;https://doi.org/10.1016/j.marpolbul.2017.05.033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477B27"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Williams. et al., 2017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2F3FC532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6DB9D2EC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CDD8CD1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1654" w:type="dxa"/>
            <w:noWrap/>
            <w:hideMark/>
          </w:tcPr>
          <w:p w14:paraId="2A6FE2C0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215ABBC4" w14:textId="1BF8708B" w:rsidR="00B35FD3" w:rsidRPr="00BA2B73" w:rsidRDefault="008E1DC2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</w:t>
            </w:r>
            <w:r w:rsidR="00B35FD3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- 175 ng/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</w:t>
            </w:r>
          </w:p>
        </w:tc>
        <w:tc>
          <w:tcPr>
            <w:tcW w:w="1080" w:type="dxa"/>
            <w:noWrap/>
            <w:hideMark/>
          </w:tcPr>
          <w:p w14:paraId="30E203C7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69B7BE42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490AE96E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42A9F9A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DDC3E16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10ED969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05B5EC88" w14:textId="023E8421" w:rsidR="00B35FD3" w:rsidRPr="00BA2B73" w:rsidRDefault="007A6FB5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teichen&lt;/Author&gt;&lt;Year&gt;2020&lt;/Year&gt;&lt;RecNum&gt;11&lt;/RecNum&gt;&lt;DisplayText&gt;(Steichen et al., 2020)&lt;/DisplayText&gt;&lt;record&gt;&lt;rec-number&gt;11&lt;/rec-number&gt;&lt;foreign-keys&gt;&lt;key app="EN" db-id="tdfdsa2t8tvaf1etxa5vf5d659w0w20wrxvd" timestamp="1744989294"&gt;11&lt;/key&gt;&lt;/foreign-keys&gt;&lt;ref-type name="Journal Article"&gt;17&lt;/ref-type&gt;&lt;contributors&gt;&lt;authors&gt;&lt;author&gt;Steichen, Jamie L&lt;/author&gt;&lt;author&gt;Labonté, Jessica M&lt;/author&gt;&lt;author&gt;Windham, Rachel&lt;/author&gt;&lt;author&gt;Hala, David&lt;/author&gt;&lt;author&gt;Kaiser, Karl&lt;/author&gt;&lt;author&gt;Setta, Samantha&lt;/author&gt;&lt;author&gt;Faulkner, Patricia C&lt;/author&gt;&lt;author&gt;Bacosa, Hernando&lt;/author&gt;&lt;author&gt;Yan, Ge&lt;/author&gt;&lt;author&gt;Kamalanathan, Manoj&lt;/author&gt;&lt;/authors&gt;&lt;/contributors&gt;&lt;titles&gt;&lt;title&gt;Microbial, physical, and chemical changes in Galveston Bay following an extreme flooding event, Hurricane Harvey&lt;/title&gt;&lt;secondary-title&gt;Frontiers in Marine Science&lt;/secondary-title&gt;&lt;/titles&gt;&lt;periodical&gt;&lt;full-title&gt;Frontiers in Marine Science&lt;/full-title&gt;&lt;/periodical&gt;&lt;pages&gt;186&lt;/pages&gt;&lt;volume&gt;7&lt;/volume&gt;&lt;dates&gt;&lt;year&gt;2020&lt;/year&gt;&lt;/dates&gt;&lt;isbn&gt;2296-774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teichen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605D7471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C7CD3F3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BDBE161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1654" w:type="dxa"/>
            <w:noWrap/>
            <w:hideMark/>
          </w:tcPr>
          <w:p w14:paraId="5D620062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3B587A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362188D4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9.2 ng/g DW</w:t>
            </w:r>
          </w:p>
        </w:tc>
        <w:tc>
          <w:tcPr>
            <w:tcW w:w="1170" w:type="dxa"/>
            <w:noWrap/>
            <w:hideMark/>
          </w:tcPr>
          <w:p w14:paraId="3F8AF639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5114ADF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2161CA19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3F92E8DD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45461C8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DC10159" w14:textId="052B2298" w:rsidR="00B35FD3" w:rsidRPr="00BA2B73" w:rsidRDefault="007A6FB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Camargo&lt;/Author&gt;&lt;Year&gt;2021&lt;/Year&gt;&lt;RecNum&gt;12&lt;/RecNum&gt;&lt;DisplayText&gt;(Camargo et al., 2021)&lt;/DisplayText&gt;&lt;record&gt;&lt;rec-number&gt;12&lt;/rec-number&gt;&lt;foreign-keys&gt;&lt;key app="EN" db-id="tdfdsa2t8tvaf1etxa5vf5d659w0w20wrxvd" timestamp="1744989314"&gt;12&lt;/key&gt;&lt;/foreign-keys&gt;&lt;ref-type name="Journal Article"&gt;17&lt;/ref-type&gt;&lt;contributors&gt;&lt;authors&gt;&lt;author&gt;Camargo, Krisa&lt;/author&gt;&lt;author&gt;Sericano, Jose L.&lt;/author&gt;&lt;author&gt;Bhandari, Sharmilla&lt;/author&gt;&lt;author&gt;Hoelscher, Christena&lt;/author&gt;&lt;author&gt;McDonald, Thomas J.&lt;/author&gt;&lt;author&gt;Chiu, Weihsueh A.&lt;/author&gt;&lt;author&gt;Wade, Terry L.&lt;/author&gt;&lt;author&gt;Dellapenna, Timothy M.&lt;/author&gt;&lt;author&gt;Liu, Yina&lt;/author&gt;&lt;author&gt;Knap, Anthony H.&lt;/author&gt;&lt;/authors&gt;&lt;/contributors&gt;&lt;titles&gt;&lt;title&gt;Polycyclic aromatic hydrocarbon status in post-hurricane Harvey sediments: Considerations for environmental sampling in the Galveston Bay/Houston Ship Channel region&lt;/title&gt;&lt;secondary-title&gt;Marine Pollution Bulletin&lt;/secondary-title&gt;&lt;/titles&gt;&lt;periodical&gt;&lt;full-title&gt;Marine Pollution Bulletin&lt;/full-title&gt;&lt;/periodical&gt;&lt;pages&gt;111872&lt;/pages&gt;&lt;volume&gt;162&lt;/volume&gt;&lt;keywords&gt;&lt;keyword&gt;Sediments&lt;/keyword&gt;&lt;keyword&gt;Sediment quality&lt;/keyword&gt;&lt;keyword&gt;Galveston Bay&lt;/keyword&gt;&lt;keyword&gt;Houston Ship Channel polycyclic aromatic hydrocarbons (PAHs)&lt;/keyword&gt;&lt;keyword&gt;Sediment cores&lt;/keyword&gt;&lt;keyword&gt;Spatial distribution&lt;/keyword&gt;&lt;/keywords&gt;&lt;dates&gt;&lt;year&gt;2021&lt;/year&gt;&lt;pub-dates&gt;&lt;date&gt;2021/01/01/&lt;/date&gt;&lt;/pub-dates&gt;&lt;/dates&gt;&lt;isbn&gt;0025-326X&lt;/isbn&gt;&lt;urls&gt;&lt;related-urls&gt;&lt;url&gt;https://www.sciencedirect.com/science/article/pii/S0025326X20309905&lt;/url&gt;&lt;/related-urls&gt;&lt;/urls&gt;&lt;electronic-resource-num&gt;https://doi.org/10.1016/j.marpolbul.2020.111872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Camargo et al., 2021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0FC908E5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7C490D55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9916081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1654" w:type="dxa"/>
            <w:noWrap/>
            <w:hideMark/>
          </w:tcPr>
          <w:p w14:paraId="792FFA9E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0AE83B9" w14:textId="7221F6C0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="008E1DC2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 ng/</w:t>
            </w:r>
            <w:r w:rsidR="008E1DC2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</w:t>
            </w:r>
          </w:p>
        </w:tc>
        <w:tc>
          <w:tcPr>
            <w:tcW w:w="1080" w:type="dxa"/>
            <w:noWrap/>
            <w:hideMark/>
          </w:tcPr>
          <w:p w14:paraId="020021A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5A17EE8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6326188B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47886E2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57F5B577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3AD005F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1EF3F349" w14:textId="59D5088B" w:rsidR="00B35FD3" w:rsidRPr="00BA2B73" w:rsidRDefault="007A6FB5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Bacosa&lt;/Author&gt;&lt;Year&gt;2020&lt;/Year&gt;&lt;RecNum&gt;13&lt;/RecNum&gt;&lt;DisplayText&gt;(Bacosa et al., 2020)&lt;/DisplayText&gt;&lt;record&gt;&lt;rec-number&gt;13&lt;/rec-number&gt;&lt;foreign-keys&gt;&lt;key app="EN" db-id="tdfdsa2t8tvaf1etxa5vf5d659w0w20wrxvd" timestamp="1744989337"&gt;13&lt;/key&gt;&lt;/foreign-keys&gt;&lt;ref-type name="Journal Article"&gt;17&lt;/ref-type&gt;&lt;contributors&gt;&lt;authors&gt;&lt;author&gt;Bacosa, Hernando P.&lt;/author&gt;&lt;author&gt;Steichen, Jamie&lt;/author&gt;&lt;author&gt;Kamalanathan, Manoj&lt;/author&gt;&lt;author&gt;Windham, Rachel&lt;/author&gt;&lt;author&gt;Lubguban, Arnold&lt;/author&gt;&lt;author&gt;Labonté, Jessica M.&lt;/author&gt;&lt;author&gt;Kaiser, Karl&lt;/author&gt;&lt;author&gt;Hala, David&lt;/author&gt;&lt;author&gt;Santschi, Peter H.&lt;/author&gt;&lt;author&gt;Quigg, Antonietta&lt;/author&gt;&lt;/authors&gt;&lt;/contributors&gt;&lt;titles&gt;&lt;title&gt;Polycyclic aromatic hydrocarbons (PAHs) and putative PAH-degrading bacteria in Galveston Bay, TX (USA), following Hurricane Harvey (2017)&lt;/title&gt;&lt;secondary-title&gt;Environmental Science and Pollution Research&lt;/secondary-title&gt;&lt;/titles&gt;&lt;periodical&gt;&lt;full-title&gt;Environmental Science and Pollution Research&lt;/full-title&gt;&lt;/periodical&gt;&lt;pages&gt;34987-34999&lt;/pages&gt;&lt;volume&gt;27&lt;/volume&gt;&lt;number&gt;28&lt;/number&gt;&lt;dates&gt;&lt;year&gt;2020&lt;/year&gt;&lt;pub-dates&gt;&lt;date&gt;2020/10/01&lt;/date&gt;&lt;/pub-dates&gt;&lt;/dates&gt;&lt;isbn&gt;1614-7499&lt;/isbn&gt;&lt;urls&gt;&lt;related-urls&gt;&lt;url&gt;https://doi.org/10.1007/s11356-020-09754-5&lt;/url&gt;&lt;/related-urls&gt;&lt;/urls&gt;&lt;electronic-resource-num&gt;10.1007/s11356-020-09754-5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Bacosa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34622A03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2E66F6B5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F135C77" w14:textId="237659D1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6831A8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noWrap/>
            <w:hideMark/>
          </w:tcPr>
          <w:p w14:paraId="64CF0B7C" w14:textId="23D6D4FA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75F86E1C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56A50EBF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1533A8DB" w14:textId="7C4EFF61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328.7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9.73 ng/g DW (Gaf</w:t>
            </w:r>
            <w:r w:rsidR="00CD64A9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305" w:type="dxa"/>
            <w:noWrap/>
            <w:hideMark/>
          </w:tcPr>
          <w:p w14:paraId="79E18982" w14:textId="68A3328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50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97.92 g</w:t>
            </w:r>
          </w:p>
        </w:tc>
        <w:tc>
          <w:tcPr>
            <w:tcW w:w="1350" w:type="dxa"/>
            <w:noWrap/>
            <w:hideMark/>
          </w:tcPr>
          <w:p w14:paraId="5C654A05" w14:textId="1C94D3C8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644.72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61.99 ng/g DW (Gaf</w:t>
            </w:r>
            <w:r w:rsidR="00CD64A9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800" w:type="dxa"/>
            <w:noWrap/>
            <w:hideMark/>
          </w:tcPr>
          <w:p w14:paraId="34D57D28" w14:textId="6CA487B8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608.51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5.72 ng/g DW (</w:t>
            </w:r>
            <w:proofErr w:type="spell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Crassotrea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virginica)</w:t>
            </w:r>
          </w:p>
        </w:tc>
        <w:tc>
          <w:tcPr>
            <w:tcW w:w="1125" w:type="dxa"/>
            <w:noWrap/>
            <w:hideMark/>
          </w:tcPr>
          <w:p w14:paraId="7D2F2B1D" w14:textId="0058B4F9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2.8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.19 g</w:t>
            </w:r>
          </w:p>
        </w:tc>
        <w:tc>
          <w:tcPr>
            <w:tcW w:w="1078" w:type="dxa"/>
          </w:tcPr>
          <w:p w14:paraId="1595F199" w14:textId="227C9BFA" w:rsidR="00B35FD3" w:rsidRPr="00BA2B73" w:rsidRDefault="00E6221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This </w:t>
            </w:r>
            <w:r w:rsidR="002B19A6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tudy</w:t>
            </w:r>
          </w:p>
        </w:tc>
      </w:tr>
      <w:tr w:rsidR="000D0920" w:rsidRPr="00BA2B73" w14:paraId="0948DBE5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4F28E1B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842738E" w14:textId="63C871F3" w:rsidR="002B19A6" w:rsidRPr="00BA2B73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6831A8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noWrap/>
            <w:hideMark/>
          </w:tcPr>
          <w:p w14:paraId="0857EEF3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0768405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4DB37FF1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7A402F5E" w14:textId="6DEB6376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252.06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6.44 ng/g DW (Red drum)</w:t>
            </w:r>
          </w:p>
        </w:tc>
        <w:tc>
          <w:tcPr>
            <w:tcW w:w="1305" w:type="dxa"/>
            <w:noWrap/>
            <w:hideMark/>
          </w:tcPr>
          <w:p w14:paraId="0B661BCB" w14:textId="4A40C8A2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611.4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85.61 g</w:t>
            </w:r>
          </w:p>
        </w:tc>
        <w:tc>
          <w:tcPr>
            <w:tcW w:w="1350" w:type="dxa"/>
            <w:noWrap/>
            <w:hideMark/>
          </w:tcPr>
          <w:p w14:paraId="6744EAEC" w14:textId="15EBF798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3995.9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182.84 ng/g DW (Red drum)</w:t>
            </w:r>
          </w:p>
        </w:tc>
        <w:tc>
          <w:tcPr>
            <w:tcW w:w="1800" w:type="dxa"/>
            <w:noWrap/>
            <w:hideMark/>
          </w:tcPr>
          <w:p w14:paraId="59F55811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125" w:type="dxa"/>
            <w:noWrap/>
            <w:hideMark/>
          </w:tcPr>
          <w:p w14:paraId="287FA1CB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 </w:t>
            </w:r>
          </w:p>
        </w:tc>
        <w:tc>
          <w:tcPr>
            <w:tcW w:w="1078" w:type="dxa"/>
          </w:tcPr>
          <w:p w14:paraId="436EB5FF" w14:textId="69DD469E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8E5883" w:rsidRPr="00BA2B73" w14:paraId="035CA6E3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bottom w:val="single" w:sz="4" w:space="0" w:color="auto"/>
            </w:tcBorders>
            <w:noWrap/>
            <w:hideMark/>
          </w:tcPr>
          <w:p w14:paraId="4B289504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noWrap/>
            <w:hideMark/>
          </w:tcPr>
          <w:p w14:paraId="6EE99676" w14:textId="6A5CD3EE" w:rsidR="002B19A6" w:rsidRPr="00BA2B73" w:rsidRDefault="002B19A6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6831A8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tcBorders>
              <w:bottom w:val="single" w:sz="4" w:space="0" w:color="auto"/>
            </w:tcBorders>
            <w:noWrap/>
            <w:hideMark/>
          </w:tcPr>
          <w:p w14:paraId="123E2F2C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hideMark/>
          </w:tcPr>
          <w:p w14:paraId="76A459A9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hideMark/>
          </w:tcPr>
          <w:p w14:paraId="1A10AED2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hideMark/>
          </w:tcPr>
          <w:p w14:paraId="0D0F5CAC" w14:textId="0C0D934E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605.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9.08 n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305" w:type="dxa"/>
            <w:tcBorders>
              <w:bottom w:val="single" w:sz="4" w:space="0" w:color="auto"/>
            </w:tcBorders>
            <w:noWrap/>
            <w:hideMark/>
          </w:tcPr>
          <w:p w14:paraId="2162F6AC" w14:textId="50E39724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071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7.23 g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noWrap/>
            <w:hideMark/>
          </w:tcPr>
          <w:p w14:paraId="6C9DE332" w14:textId="6A3EFD59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651.56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76.38 n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 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noWrap/>
            <w:hideMark/>
          </w:tcPr>
          <w:p w14:paraId="0021F6A5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noWrap/>
            <w:hideMark/>
          </w:tcPr>
          <w:p w14:paraId="3C73A1D2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078" w:type="dxa"/>
            <w:tcBorders>
              <w:bottom w:val="single" w:sz="4" w:space="0" w:color="auto"/>
            </w:tcBorders>
          </w:tcPr>
          <w:p w14:paraId="3B13D845" w14:textId="01532EAB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8E5883" w:rsidRPr="00BA2B73" w14:paraId="50994A84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47B0173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  <w:t>Gulf of Mexico (GOM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DF347FB" w14:textId="10659C30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91D52A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F8D52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915A55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E73C2BB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02638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B081DC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F94D0B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078" w:type="dxa"/>
            <w:tcBorders>
              <w:top w:val="single" w:sz="4" w:space="0" w:color="auto"/>
              <w:bottom w:val="single" w:sz="4" w:space="0" w:color="auto"/>
            </w:tcBorders>
          </w:tcPr>
          <w:p w14:paraId="2B17F185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8E5883" w:rsidRPr="00BA2B73" w14:paraId="0AE2C5AD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auto"/>
            </w:tcBorders>
            <w:noWrap/>
            <w:hideMark/>
          </w:tcPr>
          <w:p w14:paraId="35BF70A7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ransas Bay</w:t>
            </w:r>
          </w:p>
        </w:tc>
        <w:tc>
          <w:tcPr>
            <w:tcW w:w="536" w:type="dxa"/>
            <w:tcBorders>
              <w:top w:val="single" w:sz="4" w:space="0" w:color="auto"/>
            </w:tcBorders>
            <w:noWrap/>
            <w:hideMark/>
          </w:tcPr>
          <w:p w14:paraId="0C519707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71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311BB1A6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14:paraId="0E7AF96F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1EBFDFC8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14:paraId="41F8C7EF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tcBorders>
              <w:top w:val="single" w:sz="4" w:space="0" w:color="auto"/>
            </w:tcBorders>
            <w:noWrap/>
            <w:hideMark/>
          </w:tcPr>
          <w:p w14:paraId="001AF239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  <w:noWrap/>
            <w:hideMark/>
          </w:tcPr>
          <w:p w14:paraId="24CB126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  <w:noWrap/>
            <w:hideMark/>
          </w:tcPr>
          <w:p w14:paraId="1D8CEA62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 ng/g D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noWrap/>
            <w:hideMark/>
          </w:tcPr>
          <w:p w14:paraId="5AAF78AE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  <w:tcBorders>
              <w:top w:val="single" w:sz="4" w:space="0" w:color="auto"/>
            </w:tcBorders>
          </w:tcPr>
          <w:p w14:paraId="18B5A0B4" w14:textId="6413C35F" w:rsidR="00B35FD3" w:rsidRPr="00BA2B73" w:rsidRDefault="00680000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ittinger&lt;/Author&gt;&lt;Year&gt;1985&lt;/Year&gt;&lt;RecNum&gt;1&lt;/RecNum&gt;&lt;DisplayText&gt;(Pittinger et al., 1985)&lt;/DisplayText&gt;&lt;record&gt;&lt;rec-number&gt;1&lt;/rec-number&gt;&lt;foreign-keys&gt;&lt;key app="EN" db-id="tdfdsa2t8tvaf1etxa5vf5d659w0w20wrxvd" timestamp="1744987438"&gt;1&lt;/key&gt;&lt;/foreign-keys&gt;&lt;ref-type name="Journal Article"&gt;17&lt;/ref-type&gt;&lt;contributors&gt;&lt;authors&gt;&lt;author&gt;Pittinger, Charles A.&lt;/author&gt;&lt;author&gt;Buikema, Arthur L., Jr.&lt;/author&gt;&lt;author&gt;Hornor, Sally G.&lt;/author&gt;&lt;author&gt;Young, Roderick W.&lt;/author&gt;&lt;/authors&gt;&lt;/contributors&gt;&lt;titles&gt;&lt;title&gt;Variation in tissue burdens of polycyclic aromatic hydrocarbons in indigenous and relocated oysters&lt;/title&gt;&lt;secondary-title&gt;Environmental Toxicology and Chemistry&lt;/secondary-title&gt;&lt;/titles&gt;&lt;periodical&gt;&lt;full-title&gt;Environmental Toxicology and Chemistry&lt;/full-title&gt;&lt;/periodical&gt;&lt;pages&gt;379-387&lt;/pages&gt;&lt;volume&gt;4&lt;/volume&gt;&lt;number&gt;3&lt;/number&gt;&lt;dates&gt;&lt;year&gt;1985&lt;/year&gt;&lt;/dates&gt;&lt;isbn&gt;0730-7268&lt;/isbn&gt;&lt;urls&gt;&lt;related-urls&gt;&lt;url&gt;https://doi.org/10.1002/etc.5620040313&lt;/url&gt;&lt;/related-urls&gt;&lt;/urls&gt;&lt;electronic-resource-num&gt;10.1002/etc.5620040313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ittinger et al., 1985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D0920" w:rsidRPr="00BA2B73" w14:paraId="34ECA86D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8C63EBC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noWrap/>
            <w:hideMark/>
          </w:tcPr>
          <w:p w14:paraId="286197AD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98</w:t>
            </w:r>
          </w:p>
        </w:tc>
        <w:tc>
          <w:tcPr>
            <w:tcW w:w="1654" w:type="dxa"/>
            <w:noWrap/>
            <w:hideMark/>
          </w:tcPr>
          <w:p w14:paraId="43049878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225A1E85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76518F82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5 ng/g</w:t>
            </w:r>
          </w:p>
        </w:tc>
        <w:tc>
          <w:tcPr>
            <w:tcW w:w="1170" w:type="dxa"/>
            <w:noWrap/>
            <w:hideMark/>
          </w:tcPr>
          <w:p w14:paraId="31FB5B1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12E2A51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BE39F53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0663E95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548F625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1BBCCC0C" w14:textId="6EF08827" w:rsidR="00B35FD3" w:rsidRPr="00BA2B73" w:rsidRDefault="00680000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Geiselbrecht Allison&lt;/Author&gt;&lt;Year&gt;1998&lt;/Year&gt;&lt;RecNum&gt;15&lt;/RecNum&gt;&lt;DisplayText&gt;(Geiselbrecht Allison et al., 1998)&lt;/DisplayText&gt;&lt;record&gt;&lt;rec-number&gt;15&lt;/rec-number&gt;&lt;foreign-keys&gt;&lt;key app="EN" db-id="tdfdsa2t8tvaf1etxa5vf5d659w0w20wrxvd" timestamp="1744989398"&gt;15&lt;/key&gt;&lt;/foreign-keys&gt;&lt;ref-type name="Journal Article"&gt;17&lt;/ref-type&gt;&lt;contributors&gt;&lt;authors&gt;&lt;author&gt;Geiselbrecht Allison, D.&lt;/author&gt;&lt;author&gt;Hedlund Brian, P.&lt;/author&gt;&lt;author&gt;Tichi Mary, A.&lt;/author&gt;&lt;author&gt;Staley, J. T.&lt;/author&gt;&lt;/authors&gt;&lt;/contributors&gt;&lt;titles&gt;&lt;title&gt;Isolation of Marine Polycyclic Aromatic Hydrocarbon (PAH)-Degrading Cycloclasticus Strains from the Gulf of Mexico and Comparison of Their PAH Degradation Ability with That of Puget Sound Cycloclasticus Strains&lt;/title&gt;&lt;secondary-title&gt;Applied and Environmental Microbiology&lt;/secondary-title&gt;&lt;/titles&gt;&lt;periodical&gt;&lt;full-title&gt;Applied and Environmental Microbiology&lt;/full-title&gt;&lt;/periodical&gt;&lt;pages&gt;4703-4710&lt;/pages&gt;&lt;volume&gt;64&lt;/volume&gt;&lt;number&gt;12&lt;/number&gt;&lt;dates&gt;&lt;year&gt;1998&lt;/year&gt;&lt;pub-dates&gt;&lt;date&gt;1998/12/01&lt;/date&gt;&lt;/pub-dates&gt;&lt;/dates&gt;&lt;publisher&gt;American Society for Microbiology&lt;/publisher&gt;&lt;urls&gt;&lt;related-urls&gt;&lt;url&gt;https://doi.org/10.1128/AEM.64.12.4703-4710.1998&lt;/url&gt;&lt;/related-urls&gt;&lt;/urls&gt;&lt;electronic-resource-num&gt;10.1128/AEM.64.12.4703-4710.1998&lt;/electronic-resource-num&gt;&lt;access-date&gt;2025/04/18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Geiselbrecht Allison et al., 199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6FC74CBF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76061CAF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orpus Christi Bay</w:t>
            </w:r>
          </w:p>
        </w:tc>
        <w:tc>
          <w:tcPr>
            <w:tcW w:w="536" w:type="dxa"/>
            <w:noWrap/>
            <w:hideMark/>
          </w:tcPr>
          <w:p w14:paraId="63876387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654" w:type="dxa"/>
            <w:noWrap/>
            <w:hideMark/>
          </w:tcPr>
          <w:p w14:paraId="5C0218E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0519 ng/L</w:t>
            </w:r>
          </w:p>
        </w:tc>
        <w:tc>
          <w:tcPr>
            <w:tcW w:w="1170" w:type="dxa"/>
          </w:tcPr>
          <w:p w14:paraId="1AA1449F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5782D845" w14:textId="267CBE6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51AFB44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5CA48A4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2F5A526A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371866F4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2F6D6D9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14111E62" w14:textId="03571852" w:rsidR="00B35FD3" w:rsidRPr="00BA2B73" w:rsidRDefault="00AC2022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1A0E2C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Park&lt;/Author&gt;&lt;Year&gt;2001&lt;/Year&gt;&lt;RecNum&gt;5&lt;/RecNum&gt;&lt;DisplayText&gt;(Park et al., 2001b)&lt;/DisplayText&gt;&lt;record&gt;&lt;rec-number&gt;5&lt;/rec-number&gt;&lt;foreign-keys&gt;&lt;key app="EN" db-id="tdfdsa2t8tvaf1etxa5vf5d659w0w20wrxvd" timestamp="1744989059"&gt;5&lt;/key&gt;&lt;/foreign-keys&gt;&lt;ref-type name="Journal Article"&gt;17&lt;/ref-type&gt;&lt;contributors&gt;&lt;authors&gt;&lt;author&gt;Park, June-Soo&lt;/author&gt;&lt;author&gt;Wade, Terry L.&lt;/author&gt;&lt;author&gt;Sweet, Stephen&lt;/author&gt;&lt;/authors&gt;&lt;/contributors&gt;&lt;titles&gt;&lt;title&gt;Atmospheric distribution of polycyclic aromatic hydrocarbons and deposition to Galveston Bay, Texas, USA&lt;/title&gt;&lt;secondary-title&gt;Atmospheric Environment&lt;/secondary-title&gt;&lt;/titles&gt;&lt;periodical&gt;&lt;full-title&gt;Atmospheric Environment&lt;/full-title&gt;&lt;/periodical&gt;&lt;pages&gt;3241-3249&lt;/pages&gt;&lt;volume&gt;35&lt;/volume&gt;&lt;number&gt;19&lt;/number&gt;&lt;keywords&gt;&lt;keyword&gt;Polycyclic aromatic hydrocarbons (PAHs)&lt;/keyword&gt;&lt;keyword&gt;Wet deposition&lt;/keyword&gt;&lt;keyword&gt;Dry deposition&lt;/keyword&gt;&lt;keyword&gt;Air–sea gas exchange&lt;/keyword&gt;&lt;keyword&gt;Galveston Bay.&lt;/keyword&gt;&lt;/keywords&gt;&lt;dates&gt;&lt;year&gt;2001&lt;/year&gt;&lt;pub-dates&gt;&lt;date&gt;2001/07/01/&lt;/date&gt;&lt;/pub-dates&gt;&lt;/dates&gt;&lt;isbn&gt;1352-2310&lt;/isbn&gt;&lt;urls&gt;&lt;related-urls&gt;&lt;url&gt;https://www.sciencedirect.com/science/article/pii/S1352231001000802&lt;/url&gt;&lt;/related-urls&gt;&lt;/urls&gt;&lt;electronic-resource-num&gt;https://doi.org/10.1016/S1352-2310(01)00080-2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1A0E2C"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Park et al., 2001b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0B9958B8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</w:tcPr>
          <w:p w14:paraId="2E5C020A" w14:textId="09385AA5" w:rsidR="00906768" w:rsidRPr="00BA2B73" w:rsidRDefault="009129E7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OM</w:t>
            </w:r>
          </w:p>
        </w:tc>
        <w:tc>
          <w:tcPr>
            <w:tcW w:w="536" w:type="dxa"/>
            <w:noWrap/>
          </w:tcPr>
          <w:p w14:paraId="1AC7102D" w14:textId="21082C59" w:rsidR="00906768" w:rsidRPr="00BA2B73" w:rsidRDefault="009129E7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08</w:t>
            </w:r>
          </w:p>
        </w:tc>
        <w:tc>
          <w:tcPr>
            <w:tcW w:w="1654" w:type="dxa"/>
            <w:noWrap/>
          </w:tcPr>
          <w:p w14:paraId="61C46051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</w:tcPr>
          <w:p w14:paraId="45AFF8B0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</w:tcPr>
          <w:p w14:paraId="0AE45C0C" w14:textId="39928A7B" w:rsidR="00906768" w:rsidRPr="00BA2B73" w:rsidRDefault="009129E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0 ng/g</w:t>
            </w:r>
          </w:p>
        </w:tc>
        <w:tc>
          <w:tcPr>
            <w:tcW w:w="1170" w:type="dxa"/>
            <w:noWrap/>
          </w:tcPr>
          <w:p w14:paraId="75ABDF3F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05" w:type="dxa"/>
            <w:noWrap/>
          </w:tcPr>
          <w:p w14:paraId="5DA05824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</w:tcPr>
          <w:p w14:paraId="6B62386A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</w:tcPr>
          <w:p w14:paraId="321B2475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</w:tcPr>
          <w:p w14:paraId="56527059" w14:textId="77777777" w:rsidR="00906768" w:rsidRPr="00BA2B73" w:rsidRDefault="0090676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8" w:type="dxa"/>
          </w:tcPr>
          <w:p w14:paraId="33ACE9FD" w14:textId="5E38EA28" w:rsidR="00906768" w:rsidRPr="00BA2B73" w:rsidRDefault="00852971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Wade&lt;/Author&gt;&lt;Year&gt;2008&lt;/Year&gt;&lt;RecNum&gt;89&lt;/RecNum&gt;&lt;DisplayText&gt;(Wade et al., 2008)&lt;/DisplayText&gt;&lt;record&gt;&lt;rec-number&gt;89&lt;/rec-number&gt;&lt;foreign-keys&gt;&lt;key app="EN" db-id="tdfdsa2t8tvaf1etxa5vf5d659w0w20wrxvd" timestamp="1750809903"&gt;89&lt;/key&gt;&lt;/foreign-keys&gt;&lt;ref-type name="Journal Article"&gt;17&lt;/ref-type&gt;&lt;contributors&gt;&lt;authors&gt;&lt;author&gt;Wade, Terry L&lt;/author&gt;&lt;author&gt;Soliman, Yousra&lt;/author&gt;&lt;author&gt;Sweet, Stephen T&lt;/author&gt;&lt;author&gt;Wolff, Gary A&lt;/author&gt;&lt;author&gt;Presley, Bobby J&lt;/author&gt;&lt;/authors&gt;&lt;/contributors&gt;&lt;titles&gt;&lt;title&gt;Trace elements and polycyclic aromatic hydrocarbons (PAHs) concentrations in deep Gulf of Mexico sediments&lt;/title&gt;&lt;secondary-title&gt;Deep Sea Research Part II: Topical Studies in Oceanography&lt;/secondary-title&gt;&lt;/titles&gt;&lt;periodical&gt;&lt;full-title&gt;Deep Sea Research Part II: Topical Studies in Oceanography&lt;/full-title&gt;&lt;/periodical&gt;&lt;pages&gt;2585-2593&lt;/pages&gt;&lt;volume&gt;55&lt;/volume&gt;&lt;number&gt;24-26&lt;/number&gt;&lt;dates&gt;&lt;year&gt;2008&lt;/year&gt;&lt;/dates&gt;&lt;isbn&gt;0967-064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Wade et al., 2008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530A4CCD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4BD82F9A" w14:textId="3C8F3EED" w:rsidR="00B35FD3" w:rsidRPr="00BA2B73" w:rsidRDefault="007401FC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eepwater Horizon Spill (</w:t>
            </w:r>
            <w:r w:rsidR="00B35FD3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HS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536" w:type="dxa"/>
            <w:noWrap/>
            <w:hideMark/>
          </w:tcPr>
          <w:p w14:paraId="3FA6F64B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0</w:t>
            </w:r>
          </w:p>
        </w:tc>
        <w:tc>
          <w:tcPr>
            <w:tcW w:w="1654" w:type="dxa"/>
            <w:noWrap/>
            <w:hideMark/>
          </w:tcPr>
          <w:p w14:paraId="034382CD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FFDA6FF" w14:textId="7F16B4C6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 ng/</w:t>
            </w:r>
            <w:r w:rsidR="00CC5422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</w:t>
            </w:r>
          </w:p>
        </w:tc>
        <w:tc>
          <w:tcPr>
            <w:tcW w:w="1080" w:type="dxa"/>
            <w:noWrap/>
            <w:hideMark/>
          </w:tcPr>
          <w:p w14:paraId="50FC6B24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8,725 ng/g</w:t>
            </w:r>
          </w:p>
        </w:tc>
        <w:tc>
          <w:tcPr>
            <w:tcW w:w="1170" w:type="dxa"/>
            <w:noWrap/>
            <w:hideMark/>
          </w:tcPr>
          <w:p w14:paraId="7EA72123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.952 ng/g WW</w:t>
            </w:r>
          </w:p>
        </w:tc>
        <w:tc>
          <w:tcPr>
            <w:tcW w:w="1305" w:type="dxa"/>
            <w:noWrap/>
            <w:hideMark/>
          </w:tcPr>
          <w:p w14:paraId="6CAF2C7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74A52C3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1955C1DB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38532A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57F45268" w14:textId="19D8491C" w:rsidR="00B35FD3" w:rsidRPr="00BA2B73" w:rsidRDefault="00AC2022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Sammarco&lt;/Author&gt;&lt;Year&gt;2013&lt;/Year&gt;&lt;RecNum&gt;17&lt;/RecNum&gt;&lt;DisplayText&gt;(Sammarco et al., 2013)&lt;/DisplayText&gt;&lt;record&gt;&lt;rec-number&gt;17&lt;/rec-number&gt;&lt;foreign-keys&gt;&lt;key app="EN" db-id="tdfdsa2t8tvaf1etxa5vf5d659w0w20wrxvd" timestamp="1744989444"&gt;17&lt;/key&gt;&lt;/foreign-keys&gt;&lt;ref-type name="Journal Article"&gt;17&lt;/ref-type&gt;&lt;contributors&gt;&lt;authors&gt;&lt;author&gt;Sammarco, Paul W.&lt;/author&gt;&lt;author&gt;Kolian, Steve R.&lt;/author&gt;&lt;author&gt;Warby, Richard A. F.&lt;/author&gt;&lt;author&gt;Bouldin, Jennifer L.&lt;/author&gt;&lt;author&gt;Subra, Wilma A.&lt;/author&gt;&lt;author&gt;Porter, Scott A.&lt;/author&gt;&lt;/authors&gt;&lt;/contributors&gt;&lt;titles&gt;&lt;title&gt;Distribution and concentrations of petroleum hydrocarbons associated with the BP/Deepwater Horizon Oil Spill, Gulf of Mexico&lt;/title&gt;&lt;secondary-title&gt;Marine Pollution Bulletin&lt;/secondary-title&gt;&lt;/titles&gt;&lt;periodical&gt;&lt;full-title&gt;Marine Pollution Bulletin&lt;/full-title&gt;&lt;/periodical&gt;&lt;pages&gt;129-143&lt;/pages&gt;&lt;volume&gt;73&lt;/volume&gt;&lt;number&gt;1&lt;/number&gt;&lt;keywords&gt;&lt;keyword&gt;BP/Deepwater Horizon&lt;/keyword&gt;&lt;keyword&gt;Gulf of Mexico&lt;/keyword&gt;&lt;keyword&gt;Oil spill&lt;/keyword&gt;&lt;keyword&gt;Petroleum hydrocarbons&lt;/keyword&gt;&lt;keyword&gt;Sediment&lt;/keyword&gt;&lt;keyword&gt;Seafood&lt;/keyword&gt;&lt;/keywords&gt;&lt;dates&gt;&lt;year&gt;2013&lt;/year&gt;&lt;pub-dates&gt;&lt;date&gt;2013/08/15/&lt;/date&gt;&lt;/pub-dates&gt;&lt;/dates&gt;&lt;isbn&gt;0025-326X&lt;/isbn&gt;&lt;urls&gt;&lt;related-urls&gt;&lt;url&gt;https://www.sciencedirect.com/science/article/pii/S0025326X13002762&lt;/url&gt;&lt;/related-urls&gt;&lt;/urls&gt;&lt;electronic-resource-num&gt;https://doi.org/10.1016/j.marpolbul.2013.05.02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Sammarco et al., 2013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5E6131C8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4D313953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HS</w:t>
            </w:r>
          </w:p>
        </w:tc>
        <w:tc>
          <w:tcPr>
            <w:tcW w:w="536" w:type="dxa"/>
            <w:noWrap/>
            <w:hideMark/>
          </w:tcPr>
          <w:p w14:paraId="747111B8" w14:textId="77777777" w:rsidR="00B35FD3" w:rsidRPr="00BA2B73" w:rsidRDefault="00B35FD3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0</w:t>
            </w:r>
          </w:p>
        </w:tc>
        <w:tc>
          <w:tcPr>
            <w:tcW w:w="1654" w:type="dxa"/>
            <w:noWrap/>
            <w:hideMark/>
          </w:tcPr>
          <w:p w14:paraId="30C1C79D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513B0F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651000 ng/g oil</w:t>
            </w:r>
          </w:p>
        </w:tc>
        <w:tc>
          <w:tcPr>
            <w:tcW w:w="1080" w:type="dxa"/>
            <w:noWrap/>
            <w:hideMark/>
          </w:tcPr>
          <w:p w14:paraId="2F78F941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EFF0050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27BBE4C4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6E43F5A9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noWrap/>
            <w:hideMark/>
          </w:tcPr>
          <w:p w14:paraId="40345905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66C7154B" w14:textId="77777777" w:rsidR="00B35FD3" w:rsidRPr="00BA2B73" w:rsidRDefault="00B35FD3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7E88BA54" w14:textId="7795A3CB" w:rsidR="00B35FD3" w:rsidRPr="00BA2B73" w:rsidRDefault="00AC2022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Yin&lt;/Author&gt;&lt;Year&gt;2015&lt;/Year&gt;&lt;RecNum&gt;9&lt;/RecNum&gt;&lt;DisplayText&gt;(Yin et al., 2015)&lt;/DisplayText&gt;&lt;record&gt;&lt;rec-number&gt;9&lt;/rec-number&gt;&lt;foreign-keys&gt;&lt;key app="EN" db-id="tdfdsa2t8tvaf1etxa5vf5d659w0w20wrxvd" timestamp="1744989208"&gt;9&lt;/key&gt;&lt;/foreign-keys&gt;&lt;ref-type name="Journal Article"&gt;17&lt;/ref-type&gt;&lt;contributors&gt;&lt;authors&gt;&lt;author&gt;Yin, Fang&lt;/author&gt;&lt;author&gt;Hayworth, Joel S.&lt;/author&gt;&lt;author&gt;Clement, T. Prabhakar&lt;/author&gt;&lt;/authors&gt;&lt;/contributors&gt;&lt;titles&gt;&lt;title&gt;A Tale of Two Recent Spills—Comparison of 2014 Galveston Bay and 2010 Deepwater Horizon Oil Spill Residues&lt;/title&gt;&lt;secondary-title&gt;PLOS ONE&lt;/secondary-title&gt;&lt;/titles&gt;&lt;periodical&gt;&lt;full-title&gt;PLOS ONE&lt;/full-title&gt;&lt;/periodical&gt;&lt;pages&gt;e0118098&lt;/pages&gt;&lt;volume&gt;10&lt;/volume&gt;&lt;number&gt;2&lt;/number&gt;&lt;dates&gt;&lt;year&gt;2015&lt;/year&gt;&lt;/dates&gt;&lt;publisher&gt;Public Library of Science&lt;/publisher&gt;&lt;urls&gt;&lt;related-urls&gt;&lt;url&gt;https://doi.org/10.1371/journal.pone.0118098&lt;/url&gt;&lt;/related-urls&gt;&lt;/urls&gt;&lt;electronic-resource-num&gt;10.1371/journal.pone.011809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Yin et al., 2015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0AB0D7D6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51BFBCDE" w14:textId="77777777" w:rsidR="00B35FD3" w:rsidRPr="00BA2B73" w:rsidRDefault="00B35FD3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Gulf of Mexico</w:t>
            </w:r>
          </w:p>
        </w:tc>
        <w:tc>
          <w:tcPr>
            <w:tcW w:w="536" w:type="dxa"/>
            <w:noWrap/>
            <w:hideMark/>
          </w:tcPr>
          <w:p w14:paraId="43BD6A1D" w14:textId="77777777" w:rsidR="00B35FD3" w:rsidRPr="00BA2B73" w:rsidRDefault="00B35FD3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1654" w:type="dxa"/>
            <w:noWrap/>
            <w:hideMark/>
          </w:tcPr>
          <w:p w14:paraId="549CAFBA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A0E609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349B6707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8CC54E7" w14:textId="6C150F8E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3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4 ng/g WW (Bull shark)</w:t>
            </w:r>
          </w:p>
        </w:tc>
        <w:tc>
          <w:tcPr>
            <w:tcW w:w="1305" w:type="dxa"/>
            <w:noWrap/>
            <w:hideMark/>
          </w:tcPr>
          <w:p w14:paraId="61E20831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37613DAE" w14:textId="24C7E019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6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7 ng/g WW (Bull shark)</w:t>
            </w:r>
          </w:p>
        </w:tc>
        <w:tc>
          <w:tcPr>
            <w:tcW w:w="1800" w:type="dxa"/>
            <w:noWrap/>
            <w:hideMark/>
          </w:tcPr>
          <w:p w14:paraId="28881C0C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4BA98D55" w14:textId="77777777" w:rsidR="00B35FD3" w:rsidRPr="00BA2B73" w:rsidRDefault="00B35FD3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29FE213" w14:textId="5D9AC6DF" w:rsidR="00B35FD3" w:rsidRPr="00BA2B73" w:rsidRDefault="00AC2022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7A000611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D54D38E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noWrap/>
            <w:hideMark/>
          </w:tcPr>
          <w:p w14:paraId="7A44CBDE" w14:textId="77777777" w:rsidR="002B19A6" w:rsidRPr="00BA2B73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1654" w:type="dxa"/>
            <w:noWrap/>
            <w:hideMark/>
          </w:tcPr>
          <w:p w14:paraId="3C4E0952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18C86A6E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5BA7B70E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C267DA9" w14:textId="7472F14E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5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5.7 ng/g WW (Blacktip shark)</w:t>
            </w:r>
          </w:p>
        </w:tc>
        <w:tc>
          <w:tcPr>
            <w:tcW w:w="1305" w:type="dxa"/>
            <w:noWrap/>
            <w:hideMark/>
          </w:tcPr>
          <w:p w14:paraId="7BAF939C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9BEB1FF" w14:textId="3534F69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2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6 ng/g WW (Blacktip shark)</w:t>
            </w:r>
          </w:p>
        </w:tc>
        <w:tc>
          <w:tcPr>
            <w:tcW w:w="1800" w:type="dxa"/>
            <w:noWrap/>
            <w:hideMark/>
          </w:tcPr>
          <w:p w14:paraId="43BF53E3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4BE911A8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7574507" w14:textId="7545C952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43F394E4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6DF5A2EC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noWrap/>
            <w:hideMark/>
          </w:tcPr>
          <w:p w14:paraId="0378358B" w14:textId="77777777" w:rsidR="002B19A6" w:rsidRPr="00BA2B73" w:rsidRDefault="002B19A6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1654" w:type="dxa"/>
            <w:noWrap/>
            <w:hideMark/>
          </w:tcPr>
          <w:p w14:paraId="35AAC813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73CA4BAE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32C636B1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792CEE1A" w14:textId="22D05391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8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.2 ng/g WW (Bonnethead shark)</w:t>
            </w:r>
          </w:p>
        </w:tc>
        <w:tc>
          <w:tcPr>
            <w:tcW w:w="1305" w:type="dxa"/>
            <w:noWrap/>
            <w:hideMark/>
          </w:tcPr>
          <w:p w14:paraId="4BB7586D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53C82689" w14:textId="2447B941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00</w:t>
            </w:r>
            <w:r w:rsidR="007B4711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9 ng/g WW (Bonnethead shark)</w:t>
            </w:r>
          </w:p>
        </w:tc>
        <w:tc>
          <w:tcPr>
            <w:tcW w:w="1800" w:type="dxa"/>
            <w:noWrap/>
            <w:hideMark/>
          </w:tcPr>
          <w:p w14:paraId="407B46E9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1A1BE5A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651078B5" w14:textId="44EF5E6B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2E937146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72A3C033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0F114869" w14:textId="77777777" w:rsidR="002B19A6" w:rsidRPr="00BA2B73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1654" w:type="dxa"/>
            <w:noWrap/>
            <w:hideMark/>
          </w:tcPr>
          <w:p w14:paraId="25139C91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7C6A37E5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11EF4880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23BD172A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282E76BC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198DC0EC" w14:textId="640984E2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0 ng/g (Ga</w:t>
            </w:r>
            <w:r w:rsidR="006C1B56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topsail catfish)</w:t>
            </w:r>
          </w:p>
        </w:tc>
        <w:tc>
          <w:tcPr>
            <w:tcW w:w="1800" w:type="dxa"/>
            <w:noWrap/>
            <w:hideMark/>
          </w:tcPr>
          <w:p w14:paraId="6E2EE12B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4EEBC90F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68D1CB7" w14:textId="07FBE1F4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174369BA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696D4745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20540ECA" w14:textId="77777777" w:rsidR="002B19A6" w:rsidRPr="00BA2B73" w:rsidRDefault="002B19A6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1654" w:type="dxa"/>
            <w:noWrap/>
            <w:hideMark/>
          </w:tcPr>
          <w:p w14:paraId="53C8245D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027DA7A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53F55A3A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06935018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5C746735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78A848D2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50 ng/g (Red drum)</w:t>
            </w:r>
          </w:p>
        </w:tc>
        <w:tc>
          <w:tcPr>
            <w:tcW w:w="1800" w:type="dxa"/>
            <w:noWrap/>
            <w:hideMark/>
          </w:tcPr>
          <w:p w14:paraId="6AFEA80F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0A075CD7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57815269" w14:textId="2A732B00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6B6DE32D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103BC769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605DBB85" w14:textId="77777777" w:rsidR="002B19A6" w:rsidRPr="00BA2B73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1654" w:type="dxa"/>
            <w:noWrap/>
            <w:hideMark/>
          </w:tcPr>
          <w:p w14:paraId="06EFB5E3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5216D67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5E6EDB23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5DD9BBEF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050BA116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2A2F73A1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00 ng/g (Gar)</w:t>
            </w:r>
          </w:p>
        </w:tc>
        <w:tc>
          <w:tcPr>
            <w:tcW w:w="1800" w:type="dxa"/>
            <w:noWrap/>
            <w:hideMark/>
          </w:tcPr>
          <w:p w14:paraId="7973A886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74137217" w14:textId="77777777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290CCEFF" w14:textId="7808EB99" w:rsidR="002B19A6" w:rsidRPr="00BA2B73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906768" w:rsidRPr="00BA2B73" w14:paraId="4F4F57FD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71B12DAE" w14:textId="77777777" w:rsidR="002B19A6" w:rsidRPr="00BA2B73" w:rsidRDefault="002B19A6" w:rsidP="00362AD1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353261A0" w14:textId="77777777" w:rsidR="002B19A6" w:rsidRPr="00BA2B73" w:rsidRDefault="002B19A6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1654" w:type="dxa"/>
            <w:noWrap/>
            <w:hideMark/>
          </w:tcPr>
          <w:p w14:paraId="68D802E0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41F33DB7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2B93765D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5330A24E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05" w:type="dxa"/>
            <w:noWrap/>
            <w:hideMark/>
          </w:tcPr>
          <w:p w14:paraId="0BCF5FFC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noWrap/>
            <w:hideMark/>
          </w:tcPr>
          <w:p w14:paraId="2DA1EB43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00 ng/g (</w:t>
            </w:r>
            <w:proofErr w:type="spellStart"/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ullshark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800" w:type="dxa"/>
            <w:noWrap/>
            <w:hideMark/>
          </w:tcPr>
          <w:p w14:paraId="37CB4354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25" w:type="dxa"/>
            <w:noWrap/>
            <w:hideMark/>
          </w:tcPr>
          <w:p w14:paraId="16E415C6" w14:textId="77777777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78" w:type="dxa"/>
          </w:tcPr>
          <w:p w14:paraId="47241BE7" w14:textId="64CB4243" w:rsidR="002B19A6" w:rsidRPr="00BA2B73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="000A222A"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8E5883" w:rsidRPr="00BA2B73" w14:paraId="3CD3B1AA" w14:textId="77777777" w:rsidTr="00E007D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31EF7468" w14:textId="77777777" w:rsidR="002B19A6" w:rsidRPr="007401FC" w:rsidRDefault="002B19A6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noWrap/>
            <w:hideMark/>
          </w:tcPr>
          <w:p w14:paraId="4A51780C" w14:textId="00F4BD24" w:rsidR="002B19A6" w:rsidRPr="007401FC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</w:t>
            </w:r>
            <w:r w:rsidR="00144958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noWrap/>
            <w:hideMark/>
          </w:tcPr>
          <w:p w14:paraId="32773C07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23469FF4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67730B16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437D34B7" w14:textId="7C52B0DA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24.4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3.00 ng/g DW (Ga</w:t>
            </w:r>
            <w:r w:rsidR="006C1B56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topsail catfish)</w:t>
            </w:r>
          </w:p>
        </w:tc>
        <w:tc>
          <w:tcPr>
            <w:tcW w:w="1305" w:type="dxa"/>
            <w:noWrap/>
            <w:hideMark/>
          </w:tcPr>
          <w:p w14:paraId="355C35A2" w14:textId="49BE3963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5.8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3.92 g</w:t>
            </w:r>
          </w:p>
        </w:tc>
        <w:tc>
          <w:tcPr>
            <w:tcW w:w="1350" w:type="dxa"/>
            <w:noWrap/>
            <w:hideMark/>
          </w:tcPr>
          <w:p w14:paraId="2D8269EF" w14:textId="08F8A7A4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80.08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.98 ng/g DW (Ga</w:t>
            </w:r>
            <w:r w:rsidR="006C1B56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topsail catfish)</w:t>
            </w:r>
          </w:p>
        </w:tc>
        <w:tc>
          <w:tcPr>
            <w:tcW w:w="1800" w:type="dxa"/>
            <w:noWrap/>
            <w:hideMark/>
          </w:tcPr>
          <w:p w14:paraId="7F26C6BE" w14:textId="494C16CE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30.5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.87 ng/g DW (Crassostrea virginica)</w:t>
            </w:r>
          </w:p>
        </w:tc>
        <w:tc>
          <w:tcPr>
            <w:tcW w:w="1125" w:type="dxa"/>
            <w:noWrap/>
            <w:hideMark/>
          </w:tcPr>
          <w:p w14:paraId="0DA36DD3" w14:textId="70537406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.6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.52 g</w:t>
            </w:r>
          </w:p>
        </w:tc>
        <w:tc>
          <w:tcPr>
            <w:tcW w:w="1078" w:type="dxa"/>
          </w:tcPr>
          <w:p w14:paraId="51B8E270" w14:textId="450E62F6" w:rsidR="002B19A6" w:rsidRPr="007401FC" w:rsidRDefault="00477B27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906768" w:rsidRPr="00BA2B73" w14:paraId="6B7761B2" w14:textId="77777777" w:rsidTr="00E007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noWrap/>
            <w:hideMark/>
          </w:tcPr>
          <w:p w14:paraId="20538B78" w14:textId="77777777" w:rsidR="002B19A6" w:rsidRPr="007401FC" w:rsidRDefault="002B19A6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noWrap/>
            <w:hideMark/>
          </w:tcPr>
          <w:p w14:paraId="401A43B9" w14:textId="7B4B5242" w:rsidR="002B19A6" w:rsidRPr="007401FC" w:rsidRDefault="002B19A6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</w:t>
            </w:r>
            <w:r w:rsidR="00144958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noWrap/>
            <w:hideMark/>
          </w:tcPr>
          <w:p w14:paraId="4AA4F4D6" w14:textId="77777777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noWrap/>
            <w:hideMark/>
          </w:tcPr>
          <w:p w14:paraId="35518D69" w14:textId="77777777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080" w:type="dxa"/>
            <w:noWrap/>
            <w:hideMark/>
          </w:tcPr>
          <w:p w14:paraId="14AABC8E" w14:textId="77777777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170" w:type="dxa"/>
            <w:noWrap/>
            <w:hideMark/>
          </w:tcPr>
          <w:p w14:paraId="75104B08" w14:textId="280BE72D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198.91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7.94 ng/g DW (Red drum)</w:t>
            </w:r>
          </w:p>
        </w:tc>
        <w:tc>
          <w:tcPr>
            <w:tcW w:w="1305" w:type="dxa"/>
            <w:noWrap/>
            <w:hideMark/>
          </w:tcPr>
          <w:p w14:paraId="0D1B5BA2" w14:textId="19E174BA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20.71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38.90 g</w:t>
            </w:r>
          </w:p>
        </w:tc>
        <w:tc>
          <w:tcPr>
            <w:tcW w:w="1350" w:type="dxa"/>
            <w:noWrap/>
            <w:hideMark/>
          </w:tcPr>
          <w:p w14:paraId="6D9714B7" w14:textId="757020C5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2817.79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142.15 ng/g DW (Red drum)</w:t>
            </w:r>
          </w:p>
        </w:tc>
        <w:tc>
          <w:tcPr>
            <w:tcW w:w="1800" w:type="dxa"/>
            <w:noWrap/>
            <w:hideMark/>
          </w:tcPr>
          <w:p w14:paraId="58029987" w14:textId="77777777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125" w:type="dxa"/>
            <w:noWrap/>
            <w:hideMark/>
          </w:tcPr>
          <w:p w14:paraId="0EFB68CE" w14:textId="77777777" w:rsidR="002B19A6" w:rsidRPr="007401FC" w:rsidRDefault="002B19A6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 </w:t>
            </w:r>
          </w:p>
        </w:tc>
        <w:tc>
          <w:tcPr>
            <w:tcW w:w="1078" w:type="dxa"/>
          </w:tcPr>
          <w:p w14:paraId="5DF06C4B" w14:textId="0ADE0A5F" w:rsidR="002B19A6" w:rsidRPr="007401FC" w:rsidRDefault="00571CEF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8E5883" w:rsidRPr="00BA2B73" w14:paraId="467C1CA2" w14:textId="77777777" w:rsidTr="00E007D5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bottom w:val="single" w:sz="4" w:space="0" w:color="auto"/>
            </w:tcBorders>
            <w:noWrap/>
            <w:hideMark/>
          </w:tcPr>
          <w:p w14:paraId="5DEBCB72" w14:textId="77777777" w:rsidR="002B19A6" w:rsidRPr="007401FC" w:rsidRDefault="002B19A6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noWrap/>
            <w:hideMark/>
          </w:tcPr>
          <w:p w14:paraId="39E8AFE7" w14:textId="523FC8A1" w:rsidR="002B19A6" w:rsidRPr="007401FC" w:rsidRDefault="002B19A6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</w:t>
            </w:r>
            <w:r w:rsidR="00144958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654" w:type="dxa"/>
            <w:tcBorders>
              <w:bottom w:val="single" w:sz="4" w:space="0" w:color="auto"/>
            </w:tcBorders>
            <w:noWrap/>
            <w:hideMark/>
          </w:tcPr>
          <w:p w14:paraId="2EB10271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hideMark/>
          </w:tcPr>
          <w:p w14:paraId="57B77481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hideMark/>
          </w:tcPr>
          <w:p w14:paraId="33FD4F55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hideMark/>
          </w:tcPr>
          <w:p w14:paraId="17D93AE3" w14:textId="1CCD1CEC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96.4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3.26 ng/g DW 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305" w:type="dxa"/>
            <w:tcBorders>
              <w:bottom w:val="single" w:sz="4" w:space="0" w:color="auto"/>
            </w:tcBorders>
            <w:noWrap/>
            <w:hideMark/>
          </w:tcPr>
          <w:p w14:paraId="03B4C320" w14:textId="21D4540A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97.78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53.53 g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noWrap/>
            <w:hideMark/>
          </w:tcPr>
          <w:p w14:paraId="48AE5FFE" w14:textId="0A62D32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812.69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63.38 ng/g DW 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30A711D6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125" w:type="dxa"/>
            <w:tcBorders>
              <w:bottom w:val="single" w:sz="4" w:space="0" w:color="auto"/>
            </w:tcBorders>
            <w:noWrap/>
            <w:hideMark/>
          </w:tcPr>
          <w:p w14:paraId="37FBF2DB" w14:textId="77777777" w:rsidR="002B19A6" w:rsidRPr="007401FC" w:rsidRDefault="002B19A6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078" w:type="dxa"/>
            <w:tcBorders>
              <w:bottom w:val="single" w:sz="4" w:space="0" w:color="auto"/>
            </w:tcBorders>
          </w:tcPr>
          <w:p w14:paraId="57A094DF" w14:textId="1E28B55D" w:rsidR="002B19A6" w:rsidRPr="007401FC" w:rsidRDefault="00571CEF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</w:tbl>
    <w:p w14:paraId="226342BA" w14:textId="77777777" w:rsidR="00675B74" w:rsidRPr="00BA2B73" w:rsidRDefault="00675B74" w:rsidP="00362AD1">
      <w:pPr>
        <w:spacing w:line="240" w:lineRule="auto"/>
        <w:rPr>
          <w:rFonts w:ascii="Times New Roman" w:hAnsi="Times New Roman" w:cs="Times New Roman"/>
        </w:rPr>
      </w:pPr>
    </w:p>
    <w:p w14:paraId="61906C4A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519264BC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4F45187C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48F997B9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36336980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0FC6C02E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37D70363" w14:textId="77777777" w:rsidR="00D72F68" w:rsidRPr="00BA2B73" w:rsidRDefault="00D72F68" w:rsidP="00362AD1">
      <w:pPr>
        <w:spacing w:line="240" w:lineRule="auto"/>
        <w:rPr>
          <w:rFonts w:ascii="Times New Roman" w:hAnsi="Times New Roman" w:cs="Times New Roman"/>
        </w:rPr>
      </w:pPr>
    </w:p>
    <w:p w14:paraId="2D3D7A8F" w14:textId="075437D2" w:rsidR="003E5A57" w:rsidRPr="00BA2B73" w:rsidRDefault="007174A5" w:rsidP="00362AD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AD6BC5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E5A57" w:rsidRPr="00BA2B73">
        <w:rPr>
          <w:rFonts w:ascii="Times New Roman" w:hAnsi="Times New Roman" w:cs="Times New Roman"/>
          <w:sz w:val="24"/>
          <w:szCs w:val="24"/>
        </w:rPr>
        <w:t xml:space="preserve">Concentration of 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>total PCB</w:t>
      </w:r>
      <w:r w:rsidR="003E5A57" w:rsidRPr="00BA2B73">
        <w:rPr>
          <w:rFonts w:ascii="Times New Roman" w:hAnsi="Times New Roman" w:cs="Times New Roman"/>
          <w:sz w:val="24"/>
          <w:szCs w:val="24"/>
        </w:rPr>
        <w:t xml:space="preserve"> found in various biotic and abiotic matrix collected from Galveston Bay</w:t>
      </w:r>
      <w:r w:rsidR="00DB0B62" w:rsidRPr="00BA2B73">
        <w:rPr>
          <w:rFonts w:ascii="Times New Roman" w:hAnsi="Times New Roman" w:cs="Times New Roman"/>
          <w:sz w:val="24"/>
          <w:szCs w:val="24"/>
        </w:rPr>
        <w:t xml:space="preserve"> </w:t>
      </w:r>
      <w:r w:rsidR="003E5A57" w:rsidRPr="00BA2B73">
        <w:rPr>
          <w:rFonts w:ascii="Times New Roman" w:hAnsi="Times New Roman" w:cs="Times New Roman"/>
          <w:sz w:val="24"/>
          <w:szCs w:val="24"/>
        </w:rPr>
        <w:t>as well as the Gulf of Mexico and its bays, organized by year.</w:t>
      </w:r>
    </w:p>
    <w:tbl>
      <w:tblPr>
        <w:tblStyle w:val="PlainTable5"/>
        <w:tblW w:w="13408" w:type="dxa"/>
        <w:tblInd w:w="-180" w:type="dxa"/>
        <w:tblLook w:val="04A0" w:firstRow="1" w:lastRow="0" w:firstColumn="1" w:lastColumn="0" w:noHBand="0" w:noVBand="1"/>
      </w:tblPr>
      <w:tblGrid>
        <w:gridCol w:w="1125"/>
        <w:gridCol w:w="536"/>
        <w:gridCol w:w="1214"/>
        <w:gridCol w:w="736"/>
        <w:gridCol w:w="856"/>
        <w:gridCol w:w="1260"/>
        <w:gridCol w:w="1184"/>
        <w:gridCol w:w="1245"/>
        <w:gridCol w:w="1260"/>
        <w:gridCol w:w="944"/>
        <w:gridCol w:w="1961"/>
        <w:gridCol w:w="1229"/>
      </w:tblGrid>
      <w:tr w:rsidR="000F43A4" w:rsidRPr="00BA2B73" w14:paraId="5DE7EE14" w14:textId="77777777" w:rsidTr="00F10D0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125" w:type="dxa"/>
            <w:tcBorders>
              <w:top w:val="single" w:sz="4" w:space="0" w:color="auto"/>
            </w:tcBorders>
            <w:noWrap/>
            <w:hideMark/>
          </w:tcPr>
          <w:p w14:paraId="78EA268F" w14:textId="77777777" w:rsidR="00675B74" w:rsidRPr="00BA2B73" w:rsidRDefault="00675B74" w:rsidP="00362AD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 xml:space="preserve">Location </w:t>
            </w:r>
          </w:p>
        </w:tc>
        <w:tc>
          <w:tcPr>
            <w:tcW w:w="536" w:type="dxa"/>
            <w:tcBorders>
              <w:top w:val="single" w:sz="4" w:space="0" w:color="auto"/>
            </w:tcBorders>
            <w:noWrap/>
            <w:hideMark/>
          </w:tcPr>
          <w:p w14:paraId="49D630C3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Year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noWrap/>
            <w:hideMark/>
          </w:tcPr>
          <w:p w14:paraId="39198993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Air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23BF92FD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Water</w:t>
            </w: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0776AB70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ediment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6E9B8BA7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 xml:space="preserve">Fish Muscle 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04966B3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ody weight</w:t>
            </w:r>
          </w:p>
        </w:tc>
        <w:tc>
          <w:tcPr>
            <w:tcW w:w="1245" w:type="dxa"/>
            <w:tcBorders>
              <w:top w:val="single" w:sz="4" w:space="0" w:color="auto"/>
            </w:tcBorders>
            <w:noWrap/>
            <w:hideMark/>
          </w:tcPr>
          <w:p w14:paraId="7AF5C38E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Fish Liver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415C1952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Oyster</w:t>
            </w:r>
          </w:p>
        </w:tc>
        <w:tc>
          <w:tcPr>
            <w:tcW w:w="944" w:type="dxa"/>
            <w:tcBorders>
              <w:top w:val="single" w:sz="4" w:space="0" w:color="auto"/>
            </w:tcBorders>
            <w:noWrap/>
            <w:hideMark/>
          </w:tcPr>
          <w:p w14:paraId="054426A6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ody weight</w:t>
            </w:r>
          </w:p>
        </w:tc>
        <w:tc>
          <w:tcPr>
            <w:tcW w:w="1961" w:type="dxa"/>
            <w:tcBorders>
              <w:top w:val="single" w:sz="4" w:space="0" w:color="auto"/>
            </w:tcBorders>
            <w:noWrap/>
            <w:hideMark/>
          </w:tcPr>
          <w:p w14:paraId="228B6933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ird</w:t>
            </w:r>
          </w:p>
        </w:tc>
        <w:tc>
          <w:tcPr>
            <w:tcW w:w="1087" w:type="dxa"/>
            <w:tcBorders>
              <w:top w:val="single" w:sz="4" w:space="0" w:color="auto"/>
            </w:tcBorders>
          </w:tcPr>
          <w:p w14:paraId="594F9A86" w14:textId="77777777" w:rsidR="00675B74" w:rsidRPr="00BA2B73" w:rsidRDefault="00675B74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References</w:t>
            </w:r>
          </w:p>
        </w:tc>
      </w:tr>
      <w:tr w:rsidR="006774F9" w:rsidRPr="00BA2B73" w14:paraId="010C5BA7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0369240F" w14:textId="0D71A0E7" w:rsidR="006774F9" w:rsidRPr="00BA2B73" w:rsidRDefault="006774F9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7398F83C" w14:textId="2553B3C0" w:rsidR="006774F9" w:rsidRPr="00BA2B73" w:rsidRDefault="006774F9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</w:t>
            </w:r>
            <w:r w:rsidR="00460C7F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1214" w:type="dxa"/>
            <w:noWrap/>
          </w:tcPr>
          <w:p w14:paraId="4E781D1E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7101E388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7082DE3A" w14:textId="7E1D7624" w:rsidR="006774F9" w:rsidRPr="00BA2B73" w:rsidRDefault="008C7991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≤</w:t>
            </w:r>
            <w:r w:rsidR="00F1188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3.8 ng/g</w:t>
            </w:r>
          </w:p>
        </w:tc>
        <w:tc>
          <w:tcPr>
            <w:tcW w:w="1260" w:type="dxa"/>
            <w:noWrap/>
          </w:tcPr>
          <w:p w14:paraId="679440CB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3D8690FA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6E748981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07CC0D08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3A1CA66D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7829781D" w14:textId="77777777" w:rsidR="006774F9" w:rsidRPr="00BA2B73" w:rsidRDefault="006774F9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9F1EC8A" w14:textId="7637FEC2" w:rsidR="006774F9" w:rsidRPr="00BA2B73" w:rsidRDefault="009231E2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resley&lt;/Author&gt;&lt;Year&gt;1998&lt;/Year&gt;&lt;RecNum&gt;73&lt;/RecNum&gt;&lt;DisplayText&gt;(Presley et al., 1998)&lt;/DisplayText&gt;&lt;record&gt;&lt;rec-number&gt;73&lt;/rec-number&gt;&lt;foreign-keys&gt;&lt;key app="EN" db-id="tdfdsa2t8tvaf1etxa5vf5d659w0w20wrxvd" timestamp="1750369618"&gt;73&lt;/key&gt;&lt;/foreign-keys&gt;&lt;ref-type name="Report"&gt;27&lt;/ref-type&gt;&lt;contributors&gt;&lt;authors&gt;&lt;author&gt;Presley, BJ&lt;/author&gt;&lt;author&gt;Wade, TL&lt;/author&gt;&lt;author&gt;Santschi, P&lt;/author&gt;&lt;author&gt;Baskaran, M&lt;/author&gt;&lt;/authors&gt;&lt;/contributors&gt;&lt;titles&gt;&lt;title&gt;Historical contamination of Mississippi River Delta, Tampa Bay, and Galveston Bay sediments&lt;/title&gt;&lt;/titles&gt;&lt;dates&gt;&lt;year&gt;1998&lt;/year&gt;&lt;/dates&gt;&lt;urls&gt;&lt;related-urls&gt;&lt;url&gt;https://repository.library.noaa.gov/view/noaa/30783/noaa_30783_DS1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resley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51C58" w:rsidRPr="00BA2B73" w14:paraId="7F6369FE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0148139A" w14:textId="0A27AB0C" w:rsidR="00751C58" w:rsidRPr="00BA2B73" w:rsidRDefault="002B3752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4524ADF9" w14:textId="41F144F1" w:rsidR="00751C58" w:rsidRPr="00BA2B73" w:rsidRDefault="00B66FC2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65</w:t>
            </w:r>
          </w:p>
        </w:tc>
        <w:tc>
          <w:tcPr>
            <w:tcW w:w="1214" w:type="dxa"/>
            <w:noWrap/>
          </w:tcPr>
          <w:p w14:paraId="2B32F7AF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5D54CBCA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191AEEB5" w14:textId="16D7E055" w:rsidR="00751C58" w:rsidRPr="00BA2B73" w:rsidRDefault="0016178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0</w:t>
            </w:r>
            <w:r w:rsidR="00DA54D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0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ng/g</w:t>
            </w:r>
          </w:p>
        </w:tc>
        <w:tc>
          <w:tcPr>
            <w:tcW w:w="1260" w:type="dxa"/>
            <w:noWrap/>
          </w:tcPr>
          <w:p w14:paraId="394465EE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10071C94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7BE00752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5C85BF69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120D0B45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19760DAA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0F7040E" w14:textId="456B8041" w:rsidR="00751C58" w:rsidRPr="00BA2B73" w:rsidRDefault="00DA54DC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51C58" w:rsidRPr="00BA2B73" w14:paraId="6CC0F892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4B781C1A" w14:textId="758D7FD0" w:rsidR="00E93975" w:rsidRPr="00BA2B73" w:rsidRDefault="00E93975" w:rsidP="00E93975">
            <w:pPr>
              <w:rPr>
                <w:rFonts w:ascii="Times New Roman" w:eastAsia="Times New Roman" w:hAnsi="Times New Roman" w:cs="Times New Roman"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9DAE5AA" w14:textId="416DA38A" w:rsidR="00751C58" w:rsidRPr="00BA2B73" w:rsidRDefault="00A758ED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</w:t>
            </w:r>
            <w:r w:rsidR="00724854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1214" w:type="dxa"/>
            <w:noWrap/>
          </w:tcPr>
          <w:p w14:paraId="3DA98AE4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2C422864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01145CD3" w14:textId="30C0B6A4" w:rsidR="00751C58" w:rsidRPr="00BA2B73" w:rsidRDefault="00C0052F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7-114</w:t>
            </w:r>
            <w:r w:rsidR="00DA54D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ng/g </w:t>
            </w:r>
          </w:p>
        </w:tc>
        <w:tc>
          <w:tcPr>
            <w:tcW w:w="1260" w:type="dxa"/>
            <w:noWrap/>
          </w:tcPr>
          <w:p w14:paraId="0539ABA0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1079C99C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2B38124A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1226653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3FBC481B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3527185D" w14:textId="77777777" w:rsidR="00751C58" w:rsidRPr="00BA2B73" w:rsidRDefault="00751C5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7DE787C" w14:textId="6CA345D8" w:rsidR="00751C58" w:rsidRPr="00BA2B73" w:rsidRDefault="00DA54DC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38F3D86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4641E961" w14:textId="5105DF4B" w:rsidR="00751C58" w:rsidRPr="00BA2B73" w:rsidRDefault="00E93975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9A30BD2" w14:textId="352708C6" w:rsidR="00751C58" w:rsidRPr="00BA2B73" w:rsidRDefault="00724854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72</w:t>
            </w:r>
          </w:p>
        </w:tc>
        <w:tc>
          <w:tcPr>
            <w:tcW w:w="1214" w:type="dxa"/>
            <w:noWrap/>
          </w:tcPr>
          <w:p w14:paraId="2F097279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1879571D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020FAE22" w14:textId="06A623F3" w:rsidR="00751C58" w:rsidRPr="00BA2B73" w:rsidRDefault="00DA54DC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0.0 ng/g</w:t>
            </w:r>
          </w:p>
        </w:tc>
        <w:tc>
          <w:tcPr>
            <w:tcW w:w="1260" w:type="dxa"/>
            <w:noWrap/>
          </w:tcPr>
          <w:p w14:paraId="2E98037A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18CA30D9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1FC0B0ED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E504180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27ED9754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60D34476" w14:textId="77777777" w:rsidR="00751C58" w:rsidRPr="00BA2B73" w:rsidRDefault="00751C58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3F63FA1" w14:textId="7F60E3B9" w:rsidR="00751C58" w:rsidRPr="00BA2B73" w:rsidRDefault="00DA54DC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5A94557D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1E17947D" w14:textId="4CDC0C68" w:rsidR="00BB08C7" w:rsidRPr="00BA2B73" w:rsidRDefault="00BB08C7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09A8538F" w14:textId="796A7C56" w:rsidR="00BB08C7" w:rsidRPr="00BA2B73" w:rsidRDefault="00143BA2" w:rsidP="00362AD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72</w:t>
            </w:r>
          </w:p>
        </w:tc>
        <w:tc>
          <w:tcPr>
            <w:tcW w:w="1214" w:type="dxa"/>
            <w:noWrap/>
          </w:tcPr>
          <w:p w14:paraId="199A47C1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4EBF706F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21492A71" w14:textId="3FEF7395" w:rsidR="00BB08C7" w:rsidRPr="00BA2B73" w:rsidRDefault="00A61BC5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.5 ng/g</w:t>
            </w:r>
          </w:p>
        </w:tc>
        <w:tc>
          <w:tcPr>
            <w:tcW w:w="1260" w:type="dxa"/>
            <w:noWrap/>
          </w:tcPr>
          <w:p w14:paraId="0EEDFBE8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5AE5B85D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9DEB3C2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FA2E980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17E4AD0B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3ACF34CC" w14:textId="77777777" w:rsidR="00BB08C7" w:rsidRPr="00BA2B73" w:rsidRDefault="00BB08C7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A29399F" w14:textId="0D09B3E4" w:rsidR="00BB08C7" w:rsidRPr="00BA2B73" w:rsidRDefault="00AF67A8" w:rsidP="00362A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24854" w:rsidRPr="00BA2B73" w14:paraId="4C1A1DAA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6B78725C" w14:textId="58AC5A08" w:rsidR="00724854" w:rsidRPr="00BA2B73" w:rsidRDefault="00724854" w:rsidP="00362AD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06C824CB" w14:textId="6C86CC0D" w:rsidR="00724854" w:rsidRPr="00BA2B73" w:rsidRDefault="00724854" w:rsidP="00362AD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78</w:t>
            </w:r>
          </w:p>
        </w:tc>
        <w:tc>
          <w:tcPr>
            <w:tcW w:w="1214" w:type="dxa"/>
            <w:noWrap/>
          </w:tcPr>
          <w:p w14:paraId="47382C7A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510F2F04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4E8B9F78" w14:textId="11C69BED" w:rsidR="00724854" w:rsidRPr="00BA2B73" w:rsidRDefault="0053323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.0 ng/g</w:t>
            </w:r>
          </w:p>
        </w:tc>
        <w:tc>
          <w:tcPr>
            <w:tcW w:w="1260" w:type="dxa"/>
            <w:noWrap/>
          </w:tcPr>
          <w:p w14:paraId="5D719177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68E65805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67CBB731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0D3FCAEA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3582D00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8C34978" w14:textId="77777777" w:rsidR="00724854" w:rsidRPr="00BA2B73" w:rsidRDefault="0072485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06E64CBA" w14:textId="5A2096BF" w:rsidR="00724854" w:rsidRPr="00BA2B73" w:rsidRDefault="00533234" w:rsidP="00362A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51C58" w:rsidRPr="00BA2B73" w14:paraId="5AB50136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5A281505" w14:textId="772506A4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4EBB57E0" w14:textId="79A71BD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78</w:t>
            </w:r>
          </w:p>
        </w:tc>
        <w:tc>
          <w:tcPr>
            <w:tcW w:w="1214" w:type="dxa"/>
            <w:noWrap/>
          </w:tcPr>
          <w:p w14:paraId="04271E4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6BC0F42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6462CFF5" w14:textId="34653E6A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.0 ng/g</w:t>
            </w:r>
          </w:p>
        </w:tc>
        <w:tc>
          <w:tcPr>
            <w:tcW w:w="1260" w:type="dxa"/>
            <w:noWrap/>
          </w:tcPr>
          <w:p w14:paraId="3DD0E3E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11C44FC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335D2A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2DFE59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52782BF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673BBFE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A3EEA72" w14:textId="5A4CC5B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36635145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4237570C" w14:textId="7EC75C88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0133236" w14:textId="4A8847BF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1214" w:type="dxa"/>
            <w:noWrap/>
          </w:tcPr>
          <w:p w14:paraId="5B7A2D1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791FAAC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4EE7B10B" w14:textId="269B34EE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.5 ng/g</w:t>
            </w:r>
          </w:p>
        </w:tc>
        <w:tc>
          <w:tcPr>
            <w:tcW w:w="1260" w:type="dxa"/>
            <w:noWrap/>
          </w:tcPr>
          <w:p w14:paraId="297FCC8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26D67FE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0DF6B75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4CE42AF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85145E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10F4B38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696E887" w14:textId="615835D8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6CF191F6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3A8FD153" w14:textId="0CCECC9B" w:rsidR="00D67BE3" w:rsidRPr="00BA2B73" w:rsidRDefault="00D67BE3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3A5E25FC" w14:textId="6D33F54A" w:rsidR="00D67BE3" w:rsidRPr="00BA2B73" w:rsidRDefault="00D67BE3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4</w:t>
            </w:r>
          </w:p>
        </w:tc>
        <w:tc>
          <w:tcPr>
            <w:tcW w:w="1214" w:type="dxa"/>
            <w:noWrap/>
          </w:tcPr>
          <w:p w14:paraId="48E3FD4D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6D795B1F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63A9A088" w14:textId="6C6A75F1" w:rsidR="00D67BE3" w:rsidRPr="00BA2B73" w:rsidRDefault="00612CDA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8.0 ng/g</w:t>
            </w:r>
          </w:p>
        </w:tc>
        <w:tc>
          <w:tcPr>
            <w:tcW w:w="1260" w:type="dxa"/>
            <w:noWrap/>
          </w:tcPr>
          <w:p w14:paraId="7D806D60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42F0F243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08ACDE1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58090CE6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E40BD6D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4AFF1B0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CD7C6C7" w14:textId="4A5ADD0A" w:rsidR="00D67BE3" w:rsidRPr="00BA2B73" w:rsidRDefault="00612CDA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51C58" w:rsidRPr="00BA2B73" w14:paraId="731F672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6077799D" w14:textId="45BBD2D4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2816FF3" w14:textId="2CFBA49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5</w:t>
            </w:r>
          </w:p>
        </w:tc>
        <w:tc>
          <w:tcPr>
            <w:tcW w:w="1214" w:type="dxa"/>
            <w:noWrap/>
          </w:tcPr>
          <w:p w14:paraId="1AB0970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039F4BB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1127EF8B" w14:textId="57451174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.2 ng/g</w:t>
            </w:r>
          </w:p>
        </w:tc>
        <w:tc>
          <w:tcPr>
            <w:tcW w:w="1260" w:type="dxa"/>
            <w:noWrap/>
          </w:tcPr>
          <w:p w14:paraId="441D4EF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336BE8D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4DCFA0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15B6A0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1AFF27F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9AC387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F0021D9" w14:textId="7FEE7370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2FB40546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5A56895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5A9E482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6</w:t>
            </w:r>
          </w:p>
        </w:tc>
        <w:tc>
          <w:tcPr>
            <w:tcW w:w="1214" w:type="dxa"/>
            <w:noWrap/>
            <w:hideMark/>
          </w:tcPr>
          <w:p w14:paraId="71B03AE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0D0641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259BCA3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8 ng/g</w:t>
            </w:r>
          </w:p>
        </w:tc>
        <w:tc>
          <w:tcPr>
            <w:tcW w:w="1260" w:type="dxa"/>
            <w:noWrap/>
            <w:hideMark/>
          </w:tcPr>
          <w:p w14:paraId="64A8E13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3DD3E66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053AA97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6847FA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14228E8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0CC1940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957931F" w14:textId="6C618342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0A887C35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83B0F65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CCA5BAC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6</w:t>
            </w:r>
          </w:p>
        </w:tc>
        <w:tc>
          <w:tcPr>
            <w:tcW w:w="1214" w:type="dxa"/>
            <w:noWrap/>
            <w:hideMark/>
          </w:tcPr>
          <w:p w14:paraId="7A2BC85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CB1E9B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05F837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7B436DC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64D76DA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3797150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A0FB56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07AFA2F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80B9014" w14:textId="4020B625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440-6990 ng/g WW (Black skimmer, gull, 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O. Cormorant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- carcass)</w:t>
            </w:r>
          </w:p>
        </w:tc>
        <w:tc>
          <w:tcPr>
            <w:tcW w:w="1087" w:type="dxa"/>
          </w:tcPr>
          <w:p w14:paraId="6EA351DD" w14:textId="350C6F34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6&lt;/Year&gt;&lt;RecNum&gt;22&lt;/RecNum&gt;&lt;DisplayText&gt;(King &amp;amp; Krynitsky, 1986)&lt;/DisplayText&gt;&lt;record&gt;&lt;rec-number&gt;22&lt;/rec-number&gt;&lt;foreign-keys&gt;&lt;key app="EN" db-id="tdfdsa2t8tvaf1etxa5vf5d659w0w20wrxvd" timestamp="1745010859"&gt;22&lt;/key&gt;&lt;/foreign-keys&gt;&lt;ref-type name="Journal Article"&gt;17&lt;/ref-type&gt;&lt;contributors&gt;&lt;authors&gt;&lt;author&gt;King, Kirke A&lt;/author&gt;&lt;author&gt;Krynitsky, Alexander J&lt;/author&gt;&lt;/authors&gt;&lt;/contributors&gt;&lt;titles&gt;&lt;title&gt;Population trends, reproductive success, and organochlorine chemical contaminants in waterbirds nesting in Galveston Bay, Texas&lt;/title&gt;&lt;secondary-title&gt;Archives of environmental contamination and toxicology&lt;/secondary-title&gt;&lt;/titles&gt;&lt;periodical&gt;&lt;full-title&gt;Archives of environmental contamination and toxicology&lt;/full-title&gt;&lt;/periodical&gt;&lt;pages&gt;367-376&lt;/pages&gt;&lt;volume&gt;15&lt;/volume&gt;&lt;number&gt;4&lt;/number&gt;&lt;dates&gt;&lt;year&gt;1986&lt;/year&gt;&lt;/dates&gt;&lt;isbn&gt;0090-4341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 &amp; Krynitsky, 1986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528156E3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111A68A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D2ED932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6</w:t>
            </w:r>
          </w:p>
        </w:tc>
        <w:tc>
          <w:tcPr>
            <w:tcW w:w="1214" w:type="dxa"/>
            <w:noWrap/>
            <w:hideMark/>
          </w:tcPr>
          <w:p w14:paraId="594F1D9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4B2E2BA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454E6A2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C4C5AD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4846258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4619844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5BF47D6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4D7B713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13B34FE8" w14:textId="41F875F2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040-4310 ng/g WW (Black skimmer, gull, 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O. Cormorant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- egg)</w:t>
            </w:r>
          </w:p>
        </w:tc>
        <w:tc>
          <w:tcPr>
            <w:tcW w:w="1087" w:type="dxa"/>
          </w:tcPr>
          <w:p w14:paraId="610D3399" w14:textId="65259191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6&lt;/Year&gt;&lt;RecNum&gt;22&lt;/RecNum&gt;&lt;DisplayText&gt;(King &amp;amp; Krynitsky, 1986)&lt;/DisplayText&gt;&lt;record&gt;&lt;rec-number&gt;22&lt;/rec-number&gt;&lt;foreign-keys&gt;&lt;key app="EN" db-id="tdfdsa2t8tvaf1etxa5vf5d659w0w20wrxvd" timestamp="1745010859"&gt;22&lt;/key&gt;&lt;/foreign-keys&gt;&lt;ref-type name="Journal Article"&gt;17&lt;/ref-type&gt;&lt;contributors&gt;&lt;authors&gt;&lt;author&gt;King, Kirke A&lt;/author&gt;&lt;author&gt;Krynitsky, Alexander J&lt;/author&gt;&lt;/authors&gt;&lt;/contributors&gt;&lt;titles&gt;&lt;title&gt;Population trends, reproductive success, and organochlorine chemical contaminants in waterbirds nesting in Galveston Bay, Texas&lt;/title&gt;&lt;secondary-title&gt;Archives of environmental contamination and toxicology&lt;/secondary-title&gt;&lt;/titles&gt;&lt;periodical&gt;&lt;full-title&gt;Archives of environmental contamination and toxicology&lt;/full-title&gt;&lt;/periodical&gt;&lt;pages&gt;367-376&lt;/pages&gt;&lt;volume&gt;15&lt;/volume&gt;&lt;number&gt;4&lt;/number&gt;&lt;dates&gt;&lt;year&gt;1986&lt;/year&gt;&lt;/dates&gt;&lt;isbn&gt;0090-4341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 &amp; Krynitsky, 1986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542F60C0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6EF284B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FE99950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7</w:t>
            </w:r>
          </w:p>
        </w:tc>
        <w:tc>
          <w:tcPr>
            <w:tcW w:w="1214" w:type="dxa"/>
            <w:noWrap/>
            <w:hideMark/>
          </w:tcPr>
          <w:p w14:paraId="1FAB8AA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2F1D99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334676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3 ng/g</w:t>
            </w:r>
          </w:p>
        </w:tc>
        <w:tc>
          <w:tcPr>
            <w:tcW w:w="1260" w:type="dxa"/>
            <w:noWrap/>
            <w:hideMark/>
          </w:tcPr>
          <w:p w14:paraId="6C70423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29AA449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0415A59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D7DE10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712DACB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0047E20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0B67EE7" w14:textId="6E37ACEE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40A79DE8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1FD8F7F9" w14:textId="2C4024D9" w:rsidR="00D67BE3" w:rsidRPr="00BA2B73" w:rsidRDefault="00D67BE3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1ADCA9F" w14:textId="015918FF" w:rsidR="00D67BE3" w:rsidRPr="00BA2B73" w:rsidRDefault="00D67BE3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8</w:t>
            </w:r>
          </w:p>
        </w:tc>
        <w:tc>
          <w:tcPr>
            <w:tcW w:w="1214" w:type="dxa"/>
            <w:noWrap/>
          </w:tcPr>
          <w:p w14:paraId="63431452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1F6F7079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113A8DE7" w14:textId="3274D866" w:rsidR="00D67BE3" w:rsidRPr="00BA2B73" w:rsidRDefault="00737FBA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6.0 ng/g</w:t>
            </w:r>
          </w:p>
        </w:tc>
        <w:tc>
          <w:tcPr>
            <w:tcW w:w="1260" w:type="dxa"/>
            <w:noWrap/>
          </w:tcPr>
          <w:p w14:paraId="0E629663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773001AB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07BCF5AF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7729F816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201F6911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700E7B6D" w14:textId="77777777" w:rsidR="00D67BE3" w:rsidRPr="00BA2B73" w:rsidRDefault="00D67BE3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6A20506" w14:textId="76002243" w:rsidR="00D67BE3" w:rsidRPr="00BA2B73" w:rsidRDefault="00737FBA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152B0F58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89F7F2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9DD564D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8</w:t>
            </w:r>
          </w:p>
        </w:tc>
        <w:tc>
          <w:tcPr>
            <w:tcW w:w="1214" w:type="dxa"/>
            <w:noWrap/>
            <w:hideMark/>
          </w:tcPr>
          <w:p w14:paraId="1B44BA1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36A3D05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457C2DC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0 ng/g</w:t>
            </w:r>
          </w:p>
        </w:tc>
        <w:tc>
          <w:tcPr>
            <w:tcW w:w="1260" w:type="dxa"/>
            <w:noWrap/>
            <w:hideMark/>
          </w:tcPr>
          <w:p w14:paraId="47F4665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0607AD1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F87304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053079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7C577EA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43A1BE9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F1A0B2A" w14:textId="301D6C7C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548BF630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FF8689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67D0C5C9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4F40AFE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FA9CCE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3026571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13 ng/g</w:t>
            </w:r>
          </w:p>
        </w:tc>
        <w:tc>
          <w:tcPr>
            <w:tcW w:w="1260" w:type="dxa"/>
            <w:noWrap/>
            <w:hideMark/>
          </w:tcPr>
          <w:p w14:paraId="49E6F3F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3C2A9EA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4A14540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8E8DD6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8825CC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C2D5BF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32EC6C3" w14:textId="65215D7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511F26B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187076F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2D91A2CD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471F529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7B1171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FCFC72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119639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60 ng/g WW (Tidewater silverside)</w:t>
            </w:r>
          </w:p>
        </w:tc>
        <w:tc>
          <w:tcPr>
            <w:tcW w:w="1184" w:type="dxa"/>
            <w:noWrap/>
            <w:hideMark/>
          </w:tcPr>
          <w:p w14:paraId="260F5C8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56 g</w:t>
            </w:r>
          </w:p>
        </w:tc>
        <w:tc>
          <w:tcPr>
            <w:tcW w:w="1245" w:type="dxa"/>
            <w:noWrap/>
            <w:hideMark/>
          </w:tcPr>
          <w:p w14:paraId="365D360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0EE90F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4B3C5F8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62A557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011D0395" w14:textId="21713180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9&lt;/Year&gt;&lt;RecNum&gt;24&lt;/RecNum&gt;&lt;DisplayText&gt;(King, 1989)&lt;/DisplayText&gt;&lt;record&gt;&lt;rec-number&gt;24&lt;/rec-number&gt;&lt;foreign-keys&gt;&lt;key app="EN" db-id="tdfdsa2t8tvaf1etxa5vf5d659w0w20wrxvd" timestamp="1745010956"&gt;24&lt;/key&gt;&lt;/foreign-keys&gt;&lt;ref-type name="Journal Article"&gt;17&lt;/ref-type&gt;&lt;contributors&gt;&lt;authors&gt;&lt;author&gt;King, Kirke A&lt;/author&gt;&lt;/authors&gt;&lt;/contributors&gt;&lt;titles&gt;&lt;title&gt;Food habits and organochlorine contaminants in the diet of Black Skimmers, Galveston Bay, Texas, USA&lt;/title&gt;&lt;secondary-title&gt;Colonial Waterbirds&lt;/secondary-title&gt;&lt;/titles&gt;&lt;periodical&gt;&lt;full-title&gt;Colonial Waterbirds&lt;/full-title&gt;&lt;/periodical&gt;&lt;pages&gt;109-112&lt;/pages&gt;&lt;dates&gt;&lt;year&gt;1989&lt;/year&gt;&lt;/dates&gt;&lt;isbn&gt;0738-6028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, 198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7DD9EE9E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31C640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6335BB3A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1F5C8EB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3CDCCD5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DBF476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E23BD8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40 ng/g WW (Sheepshead minnow)</w:t>
            </w:r>
          </w:p>
        </w:tc>
        <w:tc>
          <w:tcPr>
            <w:tcW w:w="1184" w:type="dxa"/>
            <w:noWrap/>
            <w:hideMark/>
          </w:tcPr>
          <w:p w14:paraId="2C2A75A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.02 g</w:t>
            </w:r>
          </w:p>
        </w:tc>
        <w:tc>
          <w:tcPr>
            <w:tcW w:w="1245" w:type="dxa"/>
            <w:noWrap/>
            <w:hideMark/>
          </w:tcPr>
          <w:p w14:paraId="73F0557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60ABEB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45437D9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4937225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32E2F50" w14:textId="3865DB83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9&lt;/Year&gt;&lt;RecNum&gt;24&lt;/RecNum&gt;&lt;DisplayText&gt;(King, 1989)&lt;/DisplayText&gt;&lt;record&gt;&lt;rec-number&gt;24&lt;/rec-number&gt;&lt;foreign-keys&gt;&lt;key app="EN" db-id="tdfdsa2t8tvaf1etxa5vf5d659w0w20wrxvd" timestamp="1745010956"&gt;24&lt;/key&gt;&lt;/foreign-keys&gt;&lt;ref-type name="Journal Article"&gt;17&lt;/ref-type&gt;&lt;contributors&gt;&lt;authors&gt;&lt;author&gt;King, Kirke A&lt;/author&gt;&lt;/authors&gt;&lt;/contributors&gt;&lt;titles&gt;&lt;title&gt;Food habits and organochlorine contaminants in the diet of Black Skimmers, Galveston Bay, Texas, USA&lt;/title&gt;&lt;secondary-title&gt;Colonial Waterbirds&lt;/secondary-title&gt;&lt;/titles&gt;&lt;periodical&gt;&lt;full-title&gt;Colonial Waterbirds&lt;/full-title&gt;&lt;/periodical&gt;&lt;pages&gt;109-112&lt;/pages&gt;&lt;dates&gt;&lt;year&gt;1989&lt;/year&gt;&lt;/dates&gt;&lt;isbn&gt;0738-6028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, 198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09DEC303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CA42C72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149CD6F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775AE1C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4939F6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E57EB3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DE890D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0 ng/g WW (Striped mullet)</w:t>
            </w:r>
          </w:p>
        </w:tc>
        <w:tc>
          <w:tcPr>
            <w:tcW w:w="1184" w:type="dxa"/>
            <w:noWrap/>
            <w:hideMark/>
          </w:tcPr>
          <w:p w14:paraId="0E09C12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.37 g</w:t>
            </w:r>
          </w:p>
        </w:tc>
        <w:tc>
          <w:tcPr>
            <w:tcW w:w="1245" w:type="dxa"/>
            <w:noWrap/>
            <w:hideMark/>
          </w:tcPr>
          <w:p w14:paraId="2744CE5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5AD98A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3FC63AD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32CB89A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456D36DE" w14:textId="4E3ECEFA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9&lt;/Year&gt;&lt;RecNum&gt;24&lt;/RecNum&gt;&lt;DisplayText&gt;(King, 1989)&lt;/DisplayText&gt;&lt;record&gt;&lt;rec-number&gt;24&lt;/rec-number&gt;&lt;foreign-keys&gt;&lt;key app="EN" db-id="tdfdsa2t8tvaf1etxa5vf5d659w0w20wrxvd" timestamp="1745010956"&gt;24&lt;/key&gt;&lt;/foreign-keys&gt;&lt;ref-type name="Journal Article"&gt;17&lt;/ref-type&gt;&lt;contributors&gt;&lt;authors&gt;&lt;author&gt;King, Kirke A&lt;/author&gt;&lt;/authors&gt;&lt;/contributors&gt;&lt;titles&gt;&lt;title&gt;Food habits and organochlorine contaminants in the diet of Black Skimmers, Galveston Bay, Texas, USA&lt;/title&gt;&lt;secondary-title&gt;Colonial Waterbirds&lt;/secondary-title&gt;&lt;/titles&gt;&lt;periodical&gt;&lt;full-title&gt;Colonial Waterbirds&lt;/full-title&gt;&lt;/periodical&gt;&lt;pages&gt;109-112&lt;/pages&gt;&lt;dates&gt;&lt;year&gt;1989&lt;/year&gt;&lt;/dates&gt;&lt;isbn&gt;0738-6028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, 198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2953FB5E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1EBEDD5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Galveston Bay</w:t>
            </w:r>
          </w:p>
        </w:tc>
        <w:tc>
          <w:tcPr>
            <w:tcW w:w="536" w:type="dxa"/>
            <w:noWrap/>
            <w:hideMark/>
          </w:tcPr>
          <w:p w14:paraId="130FD082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60BED3A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3CBACD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7B2FD9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78B74DE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50 ng/g WW (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Gulf killifish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84" w:type="dxa"/>
            <w:noWrap/>
            <w:hideMark/>
          </w:tcPr>
          <w:p w14:paraId="2B33FAF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.31 g</w:t>
            </w:r>
          </w:p>
        </w:tc>
        <w:tc>
          <w:tcPr>
            <w:tcW w:w="1245" w:type="dxa"/>
            <w:noWrap/>
            <w:hideMark/>
          </w:tcPr>
          <w:p w14:paraId="042FDF8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B9EF2F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5BDAEA8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8643B3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840CF0D" w14:textId="73B0729C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9&lt;/Year&gt;&lt;RecNum&gt;24&lt;/RecNum&gt;&lt;DisplayText&gt;(King, 1989)&lt;/DisplayText&gt;&lt;record&gt;&lt;rec-number&gt;24&lt;/rec-number&gt;&lt;foreign-keys&gt;&lt;key app="EN" db-id="tdfdsa2t8tvaf1etxa5vf5d659w0w20wrxvd" timestamp="1745010956"&gt;24&lt;/key&gt;&lt;/foreign-keys&gt;&lt;ref-type name="Journal Article"&gt;17&lt;/ref-type&gt;&lt;contributors&gt;&lt;authors&gt;&lt;author&gt;King, Kirke A&lt;/author&gt;&lt;/authors&gt;&lt;/contributors&gt;&lt;titles&gt;&lt;title&gt;Food habits and organochlorine contaminants in the diet of Black Skimmers, Galveston Bay, Texas, USA&lt;/title&gt;&lt;secondary-title&gt;Colonial Waterbirds&lt;/secondary-title&gt;&lt;/titles&gt;&lt;periodical&gt;&lt;full-title&gt;Colonial Waterbirds&lt;/full-title&gt;&lt;/periodical&gt;&lt;pages&gt;109-112&lt;/pages&gt;&lt;dates&gt;&lt;year&gt;1989&lt;/year&gt;&lt;/dates&gt;&lt;isbn&gt;0738-6028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, 198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22FE2733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15DF103B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297E5B10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9</w:t>
            </w:r>
          </w:p>
        </w:tc>
        <w:tc>
          <w:tcPr>
            <w:tcW w:w="1214" w:type="dxa"/>
            <w:noWrap/>
            <w:hideMark/>
          </w:tcPr>
          <w:p w14:paraId="6F782E0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08BC69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3D4EAAA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DF4D49C" w14:textId="643E69F0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  <w:t>220 ng/g WW (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Gulf m</w:t>
            </w:r>
            <w:r w:rsidR="00A30E7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e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nhaden</w:t>
            </w: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  <w:t>)</w:t>
            </w:r>
          </w:p>
        </w:tc>
        <w:tc>
          <w:tcPr>
            <w:tcW w:w="1184" w:type="dxa"/>
            <w:noWrap/>
            <w:hideMark/>
          </w:tcPr>
          <w:p w14:paraId="048D0A4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.96 g</w:t>
            </w:r>
          </w:p>
        </w:tc>
        <w:tc>
          <w:tcPr>
            <w:tcW w:w="1245" w:type="dxa"/>
            <w:noWrap/>
            <w:hideMark/>
          </w:tcPr>
          <w:p w14:paraId="31D0736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4E80AF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74F86ED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9C0AC7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FA4DEA4" w14:textId="2BE8E71B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King&lt;/Author&gt;&lt;Year&gt;1989&lt;/Year&gt;&lt;RecNum&gt;24&lt;/RecNum&gt;&lt;DisplayText&gt;(King, 1989)&lt;/DisplayText&gt;&lt;record&gt;&lt;rec-number&gt;24&lt;/rec-number&gt;&lt;foreign-keys&gt;&lt;key app="EN" db-id="tdfdsa2t8tvaf1etxa5vf5d659w0w20wrxvd" timestamp="1745010956"&gt;24&lt;/key&gt;&lt;/foreign-keys&gt;&lt;ref-type name="Journal Article"&gt;17&lt;/ref-type&gt;&lt;contributors&gt;&lt;authors&gt;&lt;author&gt;King, Kirke A&lt;/author&gt;&lt;/authors&gt;&lt;/contributors&gt;&lt;titles&gt;&lt;title&gt;Food habits and organochlorine contaminants in the diet of Black Skimmers, Galveston Bay, Texas, USA&lt;/title&gt;&lt;secondary-title&gt;Colonial Waterbirds&lt;/secondary-title&gt;&lt;/titles&gt;&lt;periodical&gt;&lt;full-title&gt;Colonial Waterbirds&lt;/full-title&gt;&lt;/periodical&gt;&lt;pages&gt;109-112&lt;/pages&gt;&lt;dates&gt;&lt;year&gt;1989&lt;/year&gt;&lt;/dates&gt;&lt;isbn&gt;0738-6028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King, 198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755B32B0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1630973E" w14:textId="52E67EC9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6126E7AF" w14:textId="761606AC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1214" w:type="dxa"/>
            <w:noWrap/>
          </w:tcPr>
          <w:p w14:paraId="2C930D5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2073007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76E4E057" w14:textId="630C4715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.8 ng/g</w:t>
            </w:r>
          </w:p>
        </w:tc>
        <w:tc>
          <w:tcPr>
            <w:tcW w:w="1260" w:type="dxa"/>
            <w:noWrap/>
          </w:tcPr>
          <w:p w14:paraId="457F5C0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41FA13B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1D4376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55DC93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9FD7E0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3CD7AE3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943B3F3" w14:textId="1CAF90FF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003E5431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0B329F7B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01CDDE5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1214" w:type="dxa"/>
            <w:noWrap/>
            <w:hideMark/>
          </w:tcPr>
          <w:p w14:paraId="5E79541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6F9C9FA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6A659B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9 ng/g</w:t>
            </w:r>
          </w:p>
        </w:tc>
        <w:tc>
          <w:tcPr>
            <w:tcW w:w="1260" w:type="dxa"/>
            <w:noWrap/>
            <w:hideMark/>
          </w:tcPr>
          <w:p w14:paraId="16CD497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5C87BDE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5E8D542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EE26B6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7F40402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5EEB5A8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05FE1A29" w14:textId="31FF4172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24854" w:rsidRPr="00BA2B73" w14:paraId="76905EEC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2307F3D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498E4424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1</w:t>
            </w:r>
          </w:p>
        </w:tc>
        <w:tc>
          <w:tcPr>
            <w:tcW w:w="1214" w:type="dxa"/>
            <w:noWrap/>
            <w:hideMark/>
          </w:tcPr>
          <w:p w14:paraId="71D9006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2CF15BC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425A3AD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5 ng/g</w:t>
            </w:r>
          </w:p>
        </w:tc>
        <w:tc>
          <w:tcPr>
            <w:tcW w:w="1260" w:type="dxa"/>
            <w:noWrap/>
            <w:hideMark/>
          </w:tcPr>
          <w:p w14:paraId="1A90B66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3CB36FC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4AD3182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F517BB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1404BBA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149FE62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54C98D7" w14:textId="277C8D2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3266DE4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4E7D93FA" w14:textId="21938379" w:rsidR="00A837ED" w:rsidRPr="00BA2B73" w:rsidRDefault="00A837ED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42A2AA19" w14:textId="35537AA9" w:rsidR="00A837ED" w:rsidRPr="00BA2B73" w:rsidRDefault="00A837ED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1214" w:type="dxa"/>
            <w:noWrap/>
          </w:tcPr>
          <w:p w14:paraId="75645779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257CA75B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3A2D2533" w14:textId="649181A0" w:rsidR="00A837ED" w:rsidRPr="00BA2B73" w:rsidRDefault="000A093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3.5 ng/g</w:t>
            </w:r>
          </w:p>
        </w:tc>
        <w:tc>
          <w:tcPr>
            <w:tcW w:w="1260" w:type="dxa"/>
            <w:noWrap/>
          </w:tcPr>
          <w:p w14:paraId="70F8F8E1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1A70CA66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74116BDD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5B64020F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26AFCE32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1861859" w14:textId="77777777" w:rsidR="00A837ED" w:rsidRPr="00BA2B73" w:rsidRDefault="00A837ED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060F369" w14:textId="7EDCE923" w:rsidR="00A837ED" w:rsidRPr="00BA2B73" w:rsidRDefault="000A093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27D909EB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1B967661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648176A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1214" w:type="dxa"/>
            <w:noWrap/>
            <w:hideMark/>
          </w:tcPr>
          <w:p w14:paraId="46B735D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D996E8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231B00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8 ng/g</w:t>
            </w:r>
          </w:p>
        </w:tc>
        <w:tc>
          <w:tcPr>
            <w:tcW w:w="1260" w:type="dxa"/>
            <w:noWrap/>
            <w:hideMark/>
          </w:tcPr>
          <w:p w14:paraId="47398EC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0627F4B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45E2E6D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CBEBD5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2C71A5E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1EF5F10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C2C3ACF" w14:textId="08F032E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36A03796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C5E335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4E5836D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1214" w:type="dxa"/>
            <w:noWrap/>
            <w:hideMark/>
          </w:tcPr>
          <w:p w14:paraId="03EFC41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20436C5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5A1383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4F5E58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08724BB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23CED09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5025246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7-1100 ng/g D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944" w:type="dxa"/>
            <w:noWrap/>
            <w:hideMark/>
          </w:tcPr>
          <w:p w14:paraId="3BF213F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50F53D2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B36F6A0" w14:textId="38E25E6B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ericano&lt;/Author&gt;&lt;Year&gt;1992&lt;/Year&gt;&lt;RecNum&gt;26&lt;/RecNum&gt;&lt;DisplayText&gt;(Sericano et al., 1992)&lt;/DisplayText&gt;&lt;record&gt;&lt;rec-number&gt;26&lt;/rec-number&gt;&lt;foreign-keys&gt;&lt;key app="EN" db-id="tdfdsa2t8tvaf1etxa5vf5d659w0w20wrxvd" timestamp="1745011018"&gt;26&lt;/key&gt;&lt;/foreign-keys&gt;&lt;ref-type name="Journal Article"&gt;17&lt;/ref-type&gt;&lt;contributors&gt;&lt;authors&gt;&lt;author&gt;Sericano, JoséL&lt;/author&gt;&lt;author&gt;Wade, Terry L&lt;/author&gt;&lt;author&gt;El-Husseini, Amani M&lt;/author&gt;&lt;author&gt;Brooks, James M&lt;/author&gt;&lt;/authors&gt;&lt;/contributors&gt;&lt;titles&gt;&lt;title&gt;Environmental significance of the uptake and depuration of planar PCB congeners by the American oyster (Crassostrea virginica)&lt;/title&gt;&lt;secondary-title&gt;Marine pollution bulletin&lt;/secondary-title&gt;&lt;/titles&gt;&lt;periodical&gt;&lt;full-title&gt;Marine Pollution Bulletin&lt;/full-title&gt;&lt;/periodical&gt;&lt;pages&gt;537-543&lt;/pages&gt;&lt;volume&gt;24&lt;/volume&gt;&lt;number&gt;11&lt;/number&gt;&lt;dates&gt;&lt;year&gt;1992&lt;/year&gt;&lt;/dates&gt;&lt;isbn&gt;0025-326X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ericano et al., 1992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4F56E7D6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B8138DA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676EE859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3</w:t>
            </w:r>
          </w:p>
        </w:tc>
        <w:tc>
          <w:tcPr>
            <w:tcW w:w="1214" w:type="dxa"/>
            <w:noWrap/>
            <w:hideMark/>
          </w:tcPr>
          <w:p w14:paraId="24D4806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74F336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474E36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6 ng/g</w:t>
            </w:r>
          </w:p>
        </w:tc>
        <w:tc>
          <w:tcPr>
            <w:tcW w:w="1260" w:type="dxa"/>
            <w:noWrap/>
            <w:hideMark/>
          </w:tcPr>
          <w:p w14:paraId="13446AC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42C0A93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7428457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7FD158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532FEAA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04915B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ED36859" w14:textId="6199E43F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3A4B3F9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408DDD9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333B741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3</w:t>
            </w:r>
          </w:p>
        </w:tc>
        <w:tc>
          <w:tcPr>
            <w:tcW w:w="1214" w:type="dxa"/>
            <w:noWrap/>
            <w:hideMark/>
          </w:tcPr>
          <w:p w14:paraId="220A284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AB7385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1F8CBE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0B236C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6FED3BE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7B20CAB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40CA8D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9.3-53.8 ng/g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944" w:type="dxa"/>
            <w:noWrap/>
            <w:hideMark/>
          </w:tcPr>
          <w:p w14:paraId="64B51C8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.6 g</w:t>
            </w:r>
          </w:p>
        </w:tc>
        <w:tc>
          <w:tcPr>
            <w:tcW w:w="1961" w:type="dxa"/>
            <w:noWrap/>
            <w:hideMark/>
          </w:tcPr>
          <w:p w14:paraId="13149FF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949ABA9" w14:textId="149A0D71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Ellis&lt;/Author&gt;&lt;Year&gt;1993&lt;/Year&gt;&lt;RecNum&gt;27&lt;/RecNum&gt;&lt;DisplayText&gt;(Ellis et al., 1993)&lt;/DisplayText&gt;&lt;record&gt;&lt;rec-number&gt;27&lt;/rec-number&gt;&lt;foreign-keys&gt;&lt;key app="EN" db-id="tdfdsa2t8tvaf1etxa5vf5d659w0w20wrxvd" timestamp="1745011042"&gt;27&lt;/key&gt;&lt;/foreign-keys&gt;&lt;ref-type name="Journal Article"&gt;17&lt;/ref-type&gt;&lt;contributors&gt;&lt;authors&gt;&lt;author&gt;Ellis, Matthew S&lt;/author&gt;&lt;author&gt;Choi, Kwang-Sik&lt;/author&gt;&lt;author&gt;Wade, Terry L&lt;/author&gt;&lt;author&gt;Powell, Eric N&lt;/author&gt;&lt;author&gt;Jackson, Thomas J&lt;/author&gt;&lt;author&gt;Lewis, Donald H&lt;/author&gt;&lt;/authors&gt;&lt;/contributors&gt;&lt;titles&gt;&lt;title&gt;Sources of local variation in polynuclear aromatic hydrocarbon and pesticide body burden in oysters (Crassostrea virginica) from Galveston Bay, Texas&lt;/title&gt;&lt;secondary-title&gt;Comparative Biochemistry and Physiology Part C: Pharmacology, Toxicology and Endocrinology&lt;/secondary-title&gt;&lt;/titles&gt;&lt;periodical&gt;&lt;full-title&gt;Comparative Biochemistry and Physiology Part C: Pharmacology, Toxicology and Endocrinology&lt;/full-title&gt;&lt;/periodical&gt;&lt;pages&gt;689-698&lt;/pages&gt;&lt;volume&gt;106&lt;/volume&gt;&lt;number&gt;3&lt;/number&gt;&lt;dates&gt;&lt;year&gt;1993&lt;/year&gt;&lt;/dates&gt;&lt;isbn&gt;0742-8413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Ellis et al., 199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4781D833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3D2A152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283CC75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3</w:t>
            </w:r>
          </w:p>
        </w:tc>
        <w:tc>
          <w:tcPr>
            <w:tcW w:w="1214" w:type="dxa"/>
            <w:noWrap/>
            <w:hideMark/>
          </w:tcPr>
          <w:p w14:paraId="4547A68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68CB826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2564D3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3DDC9E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0E971A8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55E179B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606748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91.67 ng/g D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944" w:type="dxa"/>
            <w:noWrap/>
            <w:hideMark/>
          </w:tcPr>
          <w:p w14:paraId="00B1819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34C44A5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9644A43" w14:textId="6131D36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ericano&lt;/Author&gt;&lt;Year&gt;1994&lt;/Year&gt;&lt;RecNum&gt;43&lt;/RecNum&gt;&lt;DisplayText&gt;(Sericano et al., 1994)&lt;/DisplayText&gt;&lt;record&gt;&lt;rec-number&gt;43&lt;/rec-number&gt;&lt;foreign-keys&gt;&lt;key app="EN" db-id="tdfdsa2t8tvaf1etxa5vf5d659w0w20wrxvd" timestamp="1745016201"&gt;43&lt;/key&gt;&lt;/foreign-keys&gt;&lt;ref-type name="Journal Article"&gt;17&lt;/ref-type&gt;&lt;contributors&gt;&lt;authors&gt;&lt;author&gt;Sericano, Jose L.&lt;/author&gt;&lt;author&gt;Wade, Terry L.&lt;/author&gt;&lt;author&gt;Brooks, James M.&lt;/author&gt;&lt;author&gt;Safe, Stephen H.&lt;/author&gt;&lt;/authors&gt;&lt;/contributors&gt;&lt;titles&gt;&lt;title&gt;Toxicological significance of non-, mono- and di-ortho-substituted polychlorinated biphenyls in oysters from galveston and tampa bays&lt;/title&gt;&lt;secondary-title&gt;Environmental Toxicology and Chemistry&lt;/secondary-title&gt;&lt;/titles&gt;&lt;periodical&gt;&lt;full-title&gt;Environmental Toxicology and Chemistry&lt;/full-title&gt;&lt;/periodical&gt;&lt;pages&gt;1797-1803&lt;/pages&gt;&lt;volume&gt;13&lt;/volume&gt;&lt;number&gt;11&lt;/number&gt;&lt;dates&gt;&lt;year&gt;1994&lt;/year&gt;&lt;/dates&gt;&lt;isbn&gt;0730-7268&lt;/isbn&gt;&lt;urls&gt;&lt;related-urls&gt;&lt;url&gt;https://onlinelibrary.wiley.com/doi/abs/10.1002/etc.5620131111&lt;/url&gt;&lt;/related-urls&gt;&lt;/urls&gt;&lt;electronic-resource-num&gt;https://doi.org/10.1002/etc.562013111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ericano et al., 1994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7E15C4B4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B4FF53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258027C3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4</w:t>
            </w:r>
          </w:p>
        </w:tc>
        <w:tc>
          <w:tcPr>
            <w:tcW w:w="1214" w:type="dxa"/>
            <w:noWrap/>
            <w:hideMark/>
          </w:tcPr>
          <w:p w14:paraId="40822E5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D37C86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400FA4E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6 ng/g</w:t>
            </w:r>
          </w:p>
        </w:tc>
        <w:tc>
          <w:tcPr>
            <w:tcW w:w="1260" w:type="dxa"/>
            <w:noWrap/>
            <w:hideMark/>
          </w:tcPr>
          <w:p w14:paraId="3336266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3F6D351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5B9B434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E708E9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F1A757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5185A5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24FE51F" w14:textId="22027324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Jackson&lt;/Author&gt;&lt;Year&gt;1998&lt;/Year&gt;&lt;RecNum&gt;2&lt;/RecNum&gt;&lt;DisplayText&gt;(Jackson et al., 1998)&lt;/DisplayText&gt;&lt;record&gt;&lt;rec-number&gt;2&lt;/rec-number&gt;&lt;foreign-keys&gt;&lt;key app="EN" db-id="tdfdsa2t8tvaf1etxa5vf5d659w0w20wrxvd" timestamp="1744988888"&gt;2&lt;/key&gt;&lt;/foreign-keys&gt;&lt;ref-type name="Journal Article"&gt;17&lt;/ref-type&gt;&lt;contributors&gt;&lt;authors&gt;&lt;author&gt;Jackson, Thomas J.&lt;/author&gt;&lt;author&gt;Wade, Terry L.&lt;/author&gt;&lt;author&gt;Sericano, José L.&lt;/author&gt;&lt;author&gt;Brooks, James M.&lt;/author&gt;&lt;author&gt;Wong, Jennifer M.&lt;/author&gt;&lt;author&gt;Garcia-Romero, Bernardo&lt;/author&gt;&lt;author&gt;McDonald, Thomas J.&lt;/author&gt;&lt;/authors&gt;&lt;/contributors&gt;&lt;titles&gt;&lt;title&gt;Galveston Bay: Temporal changes in the concentrations of trace organic contaminants in national status and trends oysters (1986–1994)&lt;/title&gt;&lt;secondary-title&gt;Estuaries&lt;/secondary-title&gt;&lt;/titles&gt;&lt;periodical&gt;&lt;full-title&gt;Estuaries&lt;/full-title&gt;&lt;/periodical&gt;&lt;pages&gt;718-730&lt;/pages&gt;&lt;volume&gt;21&lt;/volume&gt;&lt;number&gt;4&lt;/number&gt;&lt;dates&gt;&lt;year&gt;1998&lt;/year&gt;&lt;pub-dates&gt;&lt;date&gt;1998/12/01&lt;/date&gt;&lt;/pub-dates&gt;&lt;/dates&gt;&lt;isbn&gt;0160-8347&lt;/isbn&gt;&lt;urls&gt;&lt;related-urls&gt;&lt;url&gt;https://doi.org/10.2307/1353276&lt;/url&gt;&lt;/related-urls&gt;&lt;/urls&gt;&lt;electronic-resource-num&gt;10.2307/135327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Jackson et al.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67BE3" w:rsidRPr="00BA2B73" w14:paraId="7AC1D81B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42823B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2EE830A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6</w:t>
            </w:r>
          </w:p>
        </w:tc>
        <w:tc>
          <w:tcPr>
            <w:tcW w:w="1214" w:type="dxa"/>
            <w:noWrap/>
            <w:hideMark/>
          </w:tcPr>
          <w:p w14:paraId="0325D78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DC9EEB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26D6F34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.1-18.8 ng/g</w:t>
            </w:r>
          </w:p>
        </w:tc>
        <w:tc>
          <w:tcPr>
            <w:tcW w:w="1260" w:type="dxa"/>
            <w:noWrap/>
            <w:hideMark/>
          </w:tcPr>
          <w:p w14:paraId="1F40397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7DE8A2E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0BE659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22-3,600 ng/g (Hardhead catfish)</w:t>
            </w:r>
          </w:p>
        </w:tc>
        <w:tc>
          <w:tcPr>
            <w:tcW w:w="1260" w:type="dxa"/>
            <w:noWrap/>
            <w:hideMark/>
          </w:tcPr>
          <w:p w14:paraId="034D0EE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3E40953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4EA96A2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45923DE" w14:textId="71DB5E6C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illett&lt;/Author&gt;&lt;Year&gt;1997&lt;/Year&gt;&lt;RecNum&gt;3&lt;/RecNum&gt;&lt;DisplayText&gt;(Willett et al., 1997)&lt;/DisplayText&gt;&lt;record&gt;&lt;rec-number&gt;3&lt;/rec-number&gt;&lt;foreign-keys&gt;&lt;key app="EN" db-id="tdfdsa2t8tvaf1etxa5vf5d659w0w20wrxvd" timestamp="1744988916"&gt;3&lt;/key&gt;&lt;/foreign-keys&gt;&lt;ref-type name="Journal Article"&gt;17&lt;/ref-type&gt;&lt;contributors&gt;&lt;authors&gt;&lt;author&gt;Willett, Kristine L&lt;/author&gt;&lt;author&gt;McDonald, Susanne J&lt;/author&gt;&lt;author&gt;Steinberg, Michael A&lt;/author&gt;&lt;author&gt;Beatty, Karla B&lt;/author&gt;&lt;author&gt;Kennicutt, Mahlon C&lt;/author&gt;&lt;author&gt;Safe, Stephen H&lt;/author&gt;&lt;/authors&gt;&lt;/contributors&gt;&lt;titles&gt;&lt;title&gt;Biomarker sensitivity for polynuclear aromatic hydrocarbon contamination in two marine fish species collected in Galveston Bay, Texas&lt;/title&gt;&lt;secondary-title&gt;Environmental Toxicology and Chemistry&lt;/secondary-title&gt;&lt;/titles&gt;&lt;periodical&gt;&lt;full-title&gt;Environmental Toxicology and Chemistry&lt;/full-title&gt;&lt;/periodical&gt;&lt;pages&gt;1472-1479&lt;/pages&gt;&lt;volume&gt;16&lt;/volume&gt;&lt;number&gt;7&lt;/number&gt;&lt;dates&gt;&lt;year&gt;1997&lt;/year&gt;&lt;/dates&gt;&lt;isbn&gt;0730-7268&lt;/isbn&gt;&lt;urls&gt;&lt;related-urls&gt;&lt;url&gt;https://doi.org/10.1002/etc.5620160721&lt;/url&gt;&lt;/related-urls&gt;&lt;/urls&gt;&lt;electronic-resource-num&gt;10.1002/etc.56201607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ett et al., 1997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3E1934D9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98C898D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F85EF45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6</w:t>
            </w:r>
          </w:p>
        </w:tc>
        <w:tc>
          <w:tcPr>
            <w:tcW w:w="1214" w:type="dxa"/>
            <w:noWrap/>
            <w:hideMark/>
          </w:tcPr>
          <w:p w14:paraId="7038E61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1DFA06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B1A458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9EADE6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1264023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21B6EE0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80-1,323 ng/g (Croaker)</w:t>
            </w:r>
          </w:p>
        </w:tc>
        <w:tc>
          <w:tcPr>
            <w:tcW w:w="1260" w:type="dxa"/>
            <w:noWrap/>
            <w:hideMark/>
          </w:tcPr>
          <w:p w14:paraId="01D62C6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1073400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306CB5C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5872EBF" w14:textId="114A6E2F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illett&lt;/Author&gt;&lt;Year&gt;1997&lt;/Year&gt;&lt;RecNum&gt;3&lt;/RecNum&gt;&lt;DisplayText&gt;(Willett et al., 1997)&lt;/DisplayText&gt;&lt;record&gt;&lt;rec-number&gt;3&lt;/rec-number&gt;&lt;foreign-keys&gt;&lt;key app="EN" db-id="tdfdsa2t8tvaf1etxa5vf5d659w0w20wrxvd" timestamp="1744988916"&gt;3&lt;/key&gt;&lt;/foreign-keys&gt;&lt;ref-type name="Journal Article"&gt;17&lt;/ref-type&gt;&lt;contributors&gt;&lt;authors&gt;&lt;author&gt;Willett, Kristine L&lt;/author&gt;&lt;author&gt;McDonald, Susanne J&lt;/author&gt;&lt;author&gt;Steinberg, Michael A&lt;/author&gt;&lt;author&gt;Beatty, Karla B&lt;/author&gt;&lt;author&gt;Kennicutt, Mahlon C&lt;/author&gt;&lt;author&gt;Safe, Stephen H&lt;/author&gt;&lt;/authors&gt;&lt;/contributors&gt;&lt;titles&gt;&lt;title&gt;Biomarker sensitivity for polynuclear aromatic hydrocarbon contamination in two marine fish species collected in Galveston Bay, Texas&lt;/title&gt;&lt;secondary-title&gt;Environmental Toxicology and Chemistry&lt;/secondary-title&gt;&lt;/titles&gt;&lt;periodical&gt;&lt;full-title&gt;Environmental Toxicology and Chemistry&lt;/full-title&gt;&lt;/periodical&gt;&lt;pages&gt;1472-1479&lt;/pages&gt;&lt;volume&gt;16&lt;/volume&gt;&lt;number&gt;7&lt;/number&gt;&lt;dates&gt;&lt;year&gt;1997&lt;/year&gt;&lt;/dates&gt;&lt;isbn&gt;0730-7268&lt;/isbn&gt;&lt;urls&gt;&lt;related-urls&gt;&lt;url&gt;https://doi.org/10.1002/etc.5620160721&lt;/url&gt;&lt;/related-urls&gt;&lt;/urls&gt;&lt;electronic-resource-num&gt;10.1002/etc.56201607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ett et al., 1997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412D8FBC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0C955964" w14:textId="1DB7FD96" w:rsidR="00A837ED" w:rsidRPr="00BA2B73" w:rsidRDefault="00A837ED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8931A28" w14:textId="0A96C5AD" w:rsidR="00A837ED" w:rsidRPr="00BA2B73" w:rsidRDefault="00CD1BD1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1214" w:type="dxa"/>
            <w:noWrap/>
          </w:tcPr>
          <w:p w14:paraId="1E5F5FA7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4BE54B74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368C8D6A" w14:textId="55BBD711" w:rsidR="00A837ED" w:rsidRPr="00BA2B73" w:rsidRDefault="002A25C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.5 ng/g</w:t>
            </w:r>
          </w:p>
        </w:tc>
        <w:tc>
          <w:tcPr>
            <w:tcW w:w="1260" w:type="dxa"/>
            <w:noWrap/>
          </w:tcPr>
          <w:p w14:paraId="4919E10B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00DB2C0E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7335CC61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71EEA763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B9879F9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538C2CC8" w14:textId="77777777" w:rsidR="00A837ED" w:rsidRPr="00BA2B73" w:rsidRDefault="00A837ED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439EE114" w14:textId="067F111D" w:rsidR="00A837ED" w:rsidRPr="00BA2B73" w:rsidRDefault="002A25C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171EA376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680D2C0A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C5F7936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1214" w:type="dxa"/>
            <w:noWrap/>
            <w:hideMark/>
          </w:tcPr>
          <w:p w14:paraId="55B9F6F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A434BB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2BCDFA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.73 ng/g</w:t>
            </w:r>
          </w:p>
        </w:tc>
        <w:tc>
          <w:tcPr>
            <w:tcW w:w="1260" w:type="dxa"/>
            <w:noWrap/>
            <w:hideMark/>
          </w:tcPr>
          <w:p w14:paraId="02DE107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1C2B9C6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501BBAB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52D7D2A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3CB9436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2A5AE3F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BE83AA4" w14:textId="0B3F1A25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88608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Lauenstein&lt;/Author&gt;&lt;Year&gt;1998&lt;/Year&gt;&lt;RecNum&gt;4&lt;/RecNum&gt;&lt;DisplayText&gt;(Lauenstein &amp;amp; Cantillo, 1998)&lt;/DisplayText&gt;&lt;record&gt;&lt;rec-number&gt;4&lt;/rec-number&gt;&lt;foreign-keys&gt;&lt;key app="EN" db-id="tdfdsa2t8tvaf1etxa5vf5d659w0w20wrxvd" timestamp="1744989028"&gt;4&lt;/key&gt;&lt;/foreign-keys&gt;&lt;ref-type name="Web Page"&gt;12&lt;/ref-type&gt;&lt;contributors&gt;&lt;authors&gt;&lt;author&gt;Lauenstein, GG&lt;/author&gt;&lt;author&gt;Cantillo, Adriana Y&lt;/author&gt;&lt;/authors&gt;&lt;/contributors&gt;&lt;titles&gt;&lt;title&gt;Sampling and analytical methods of the national status and trends program mussel watch project: 1993-1996 update&lt;/title&gt;&lt;/titles&gt;&lt;dates&gt;&lt;year&gt;1998&lt;/year&gt;&lt;/dates&gt;&lt;urls&gt;&lt;related-urls&gt;&lt;url&gt;https://repository.library.noaa.gov/view/noaa/22776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Lauenstein &amp; Cantillo, 199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D1BD1" w:rsidRPr="00BA2B73" w14:paraId="4105FF2D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2C5AA610" w14:textId="2891379A" w:rsidR="00CD1BD1" w:rsidRPr="00BA2B73" w:rsidRDefault="00CD1BD1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2CA18496" w14:textId="7BAC78E0" w:rsidR="00CD1BD1" w:rsidRPr="00BA2B73" w:rsidRDefault="00CD1BD1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</w:tcPr>
          <w:p w14:paraId="4B6840FD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79920339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71928F53" w14:textId="533A54D8" w:rsidR="00CD1BD1" w:rsidRPr="00BA2B73" w:rsidRDefault="002A25C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</w:t>
            </w:r>
            <w:r w:rsidR="00FC59F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-45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ng/g</w:t>
            </w:r>
          </w:p>
        </w:tc>
        <w:tc>
          <w:tcPr>
            <w:tcW w:w="1260" w:type="dxa"/>
            <w:noWrap/>
          </w:tcPr>
          <w:p w14:paraId="1E915977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4921FCE0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7EF04A1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67915380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4D3D4C7C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3AC1BF8" w14:textId="77777777" w:rsidR="00CD1BD1" w:rsidRPr="00BA2B73" w:rsidRDefault="00CD1BD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CB9DAA7" w14:textId="40BDEA50" w:rsidR="00CD1BD1" w:rsidRPr="00BA2B73" w:rsidRDefault="002A25C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hler&lt;/Author&gt;&lt;Year&gt;2003&lt;/Year&gt;&lt;RecNum&gt;88&lt;/RecNum&gt;&lt;DisplayText&gt;(Mahler &amp;amp; Van Metre, 2003)&lt;/DisplayText&gt;&lt;record&gt;&lt;rec-number&gt;88&lt;/rec-number&gt;&lt;foreign-keys&gt;&lt;key app="EN" db-id="tdfdsa2t8tvaf1etxa5vf5d659w0w20wrxvd" timestamp="1750808139"&gt;88&lt;/key&gt;&lt;/foreign-keys&gt;&lt;ref-type name="Report"&gt;27&lt;/ref-type&gt;&lt;contributors&gt;&lt;authors&gt;&lt;author&gt;Mahler, Barbara&lt;/author&gt;&lt;author&gt;Van Metre, Peter&lt;/author&gt;&lt;/authors&gt;&lt;/contributors&gt;&lt;titles&gt;&lt;title&gt;A chronicle of organochlorine contamination in Clear Creek, Galveston and Harris Counties, Texas, 1960-2002, as recorded in sediment cores&lt;/title&gt;&lt;/titles&gt;&lt;dates&gt;&lt;year&gt;2003&lt;/year&gt;&lt;/dates&gt;&lt;publisher&gt;US Geological Survey&lt;/publisher&gt;&lt;isbn&gt;2327-693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hler &amp; Van Metre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616CDF64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0D719F57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AFA8C4B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  <w:hideMark/>
          </w:tcPr>
          <w:p w14:paraId="58E5023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0011361 ng/L</w:t>
            </w:r>
          </w:p>
        </w:tc>
        <w:tc>
          <w:tcPr>
            <w:tcW w:w="736" w:type="dxa"/>
            <w:noWrap/>
            <w:hideMark/>
          </w:tcPr>
          <w:p w14:paraId="64930A8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808350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DE873F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09B68E5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3B7FB34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D0DF83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0BF964F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9A3875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18CCBA3" w14:textId="211C5381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ark&lt;/Author&gt;&lt;Year&gt;2001&lt;/Year&gt;&lt;RecNum&gt;31&lt;/RecNum&gt;&lt;DisplayText&gt;(Park et al., 2001a)&lt;/DisplayText&gt;&lt;record&gt;&lt;rec-number&gt;31&lt;/rec-number&gt;&lt;foreign-keys&gt;&lt;key app="EN" db-id="tdfdsa2t8tvaf1etxa5vf5d659w0w20wrxvd" timestamp="1745011132"&gt;31&lt;/key&gt;&lt;/foreign-keys&gt;&lt;ref-type name="Journal Article"&gt;17&lt;/ref-type&gt;&lt;contributors&gt;&lt;authors&gt;&lt;author&gt;Park, June-Soo&lt;/author&gt;&lt;author&gt;Wade, Terry L&lt;/author&gt;&lt;author&gt;Sweet, Stephen&lt;/author&gt;&lt;/authors&gt;&lt;/contributors&gt;&lt;titles&gt;&lt;title&gt;Atmospheric deposition of organochlorine contaminants to Galveston Bay, Texas&lt;/title&gt;&lt;secondary-title&gt;Atmospheric Environment&lt;/secondary-title&gt;&lt;/titles&gt;&lt;periodical&gt;&lt;full-title&gt;Atmospheric Environment&lt;/full-title&gt;&lt;/periodical&gt;&lt;pages&gt;3315-3324&lt;/pages&gt;&lt;volume&gt;35&lt;/volume&gt;&lt;number&gt;19&lt;/number&gt;&lt;dates&gt;&lt;year&gt;2001&lt;/year&gt;&lt;/dates&gt;&lt;isbn&gt;1352-2310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ark et al., 2001a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D1BD1" w:rsidRPr="00BA2B73" w14:paraId="1ABC21DE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8C2DB7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66B3448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  <w:hideMark/>
          </w:tcPr>
          <w:p w14:paraId="69C1A13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4453C7B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D21FC3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7BD6AFE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7627723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256338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004744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5ED894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4B85F8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,390 ng/g WW (</w:t>
            </w: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Neotropic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cormorant, egg)</w:t>
            </w:r>
          </w:p>
        </w:tc>
        <w:tc>
          <w:tcPr>
            <w:tcW w:w="1087" w:type="dxa"/>
          </w:tcPr>
          <w:p w14:paraId="1036A09B" w14:textId="36343EF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Frank&lt;/Author&gt;&lt;Year&gt;2001&lt;/Year&gt;&lt;RecNum&gt;32&lt;/RecNum&gt;&lt;DisplayText&gt;(Frank et al., 2001)&lt;/DisplayText&gt;&lt;record&gt;&lt;rec-number&gt;32&lt;/rec-number&gt;&lt;foreign-keys&gt;&lt;key app="EN" db-id="tdfdsa2t8tvaf1etxa5vf5d659w0w20wrxvd" timestamp="1745011161"&gt;32&lt;/key&gt;&lt;/foreign-keys&gt;&lt;ref-type name="Journal Article"&gt;17&lt;/ref-type&gt;&lt;contributors&gt;&lt;authors&gt;&lt;author&gt;Frank, Donell S&lt;/author&gt;&lt;author&gt;Mora, Miguel A&lt;/author&gt;&lt;author&gt;Sericano, Jose L&lt;/author&gt;&lt;author&gt;Blankenship, Alan L&lt;/author&gt;&lt;author&gt;Kannan, Kurunthachalam&lt;/author&gt;&lt;author&gt;Giesy, John P&lt;/author&gt;&lt;/authors&gt;&lt;/contributors&gt;&lt;titles&gt;&lt;title&gt;Persistent organochlorine pollutants in eggs of colonial waterbirds from Galveston Bay and East Texas, USA&lt;/title&gt;&lt;secondary-title&gt;Environmental Toxicology and Chemistry&lt;/secondary-title&gt;&lt;/titles&gt;&lt;periodical&gt;&lt;full-title&gt;Environmental Toxicology and Chemistry&lt;/full-title&gt;&lt;/periodical&gt;&lt;pages&gt;608-617&lt;/pages&gt;&lt;volume&gt;20&lt;/volume&gt;&lt;number&gt;3&lt;/number&gt;&lt;dates&gt;&lt;year&gt;2001&lt;/year&gt;&lt;/dates&gt;&lt;isbn&gt;0730-7268&lt;/isbn&gt;&lt;urls&gt;&lt;related-urls&gt;&lt;url&gt;https://doi.org/10.1002/etc.5620200321&lt;/url&gt;&lt;/related-urls&gt;&lt;/urls&gt;&lt;electronic-resource-num&gt;10.1002/etc.56202003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Frank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7E1E872F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E6C0708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51569F63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  <w:hideMark/>
          </w:tcPr>
          <w:p w14:paraId="032D7E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368E5B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A405F0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289F14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40F9799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3DB9B4E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85DB3B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5DC5783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BA1709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,100 ng/g WW (Black-crowned night heron, egg)</w:t>
            </w:r>
          </w:p>
        </w:tc>
        <w:tc>
          <w:tcPr>
            <w:tcW w:w="1087" w:type="dxa"/>
          </w:tcPr>
          <w:p w14:paraId="7B68CA1C" w14:textId="2EC618D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Frank&lt;/Author&gt;&lt;Year&gt;2001&lt;/Year&gt;&lt;RecNum&gt;32&lt;/RecNum&gt;&lt;DisplayText&gt;(Frank et al., 2001)&lt;/DisplayText&gt;&lt;record&gt;&lt;rec-number&gt;32&lt;/rec-number&gt;&lt;foreign-keys&gt;&lt;key app="EN" db-id="tdfdsa2t8tvaf1etxa5vf5d659w0w20wrxvd" timestamp="1745011161"&gt;32&lt;/key&gt;&lt;/foreign-keys&gt;&lt;ref-type name="Journal Article"&gt;17&lt;/ref-type&gt;&lt;contributors&gt;&lt;authors&gt;&lt;author&gt;Frank, Donell S&lt;/author&gt;&lt;author&gt;Mora, Miguel A&lt;/author&gt;&lt;author&gt;Sericano, Jose L&lt;/author&gt;&lt;author&gt;Blankenship, Alan L&lt;/author&gt;&lt;author&gt;Kannan, Kurunthachalam&lt;/author&gt;&lt;author&gt;Giesy, John P&lt;/author&gt;&lt;/authors&gt;&lt;/contributors&gt;&lt;titles&gt;&lt;title&gt;Persistent organochlorine pollutants in eggs of colonial waterbirds from Galveston Bay and East Texas, USA&lt;/title&gt;&lt;secondary-title&gt;Environmental Toxicology and Chemistry&lt;/secondary-title&gt;&lt;/titles&gt;&lt;periodical&gt;&lt;full-title&gt;Environmental Toxicology and Chemistry&lt;/full-title&gt;&lt;/periodical&gt;&lt;pages&gt;608-617&lt;/pages&gt;&lt;volume&gt;20&lt;/volume&gt;&lt;number&gt;3&lt;/number&gt;&lt;dates&gt;&lt;year&gt;2001&lt;/year&gt;&lt;/dates&gt;&lt;isbn&gt;0730-7268&lt;/isbn&gt;&lt;urls&gt;&lt;related-urls&gt;&lt;url&gt;https://doi.org/10.1002/etc.5620200321&lt;/url&gt;&lt;/related-urls&gt;&lt;/urls&gt;&lt;electronic-resource-num&gt;10.1002/etc.56202003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Frank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D1BD1" w:rsidRPr="00BA2B73" w14:paraId="5A629040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4350F61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Galveston Bay</w:t>
            </w:r>
          </w:p>
        </w:tc>
        <w:tc>
          <w:tcPr>
            <w:tcW w:w="536" w:type="dxa"/>
            <w:noWrap/>
            <w:hideMark/>
          </w:tcPr>
          <w:p w14:paraId="329BFF70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  <w:hideMark/>
          </w:tcPr>
          <w:p w14:paraId="25A347A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3FF9A1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FC763C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F4CD4E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6190F13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1083C85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AAA86C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B00745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0B7B88A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,510 ng/g WW (Great egret, egg)</w:t>
            </w:r>
          </w:p>
        </w:tc>
        <w:tc>
          <w:tcPr>
            <w:tcW w:w="1087" w:type="dxa"/>
          </w:tcPr>
          <w:p w14:paraId="1D36CCFC" w14:textId="22CECE26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Frank&lt;/Author&gt;&lt;Year&gt;2001&lt;/Year&gt;&lt;RecNum&gt;32&lt;/RecNum&gt;&lt;DisplayText&gt;(Frank et al., 2001)&lt;/DisplayText&gt;&lt;record&gt;&lt;rec-number&gt;32&lt;/rec-number&gt;&lt;foreign-keys&gt;&lt;key app="EN" db-id="tdfdsa2t8tvaf1etxa5vf5d659w0w20wrxvd" timestamp="1745011161"&gt;32&lt;/key&gt;&lt;/foreign-keys&gt;&lt;ref-type name="Journal Article"&gt;17&lt;/ref-type&gt;&lt;contributors&gt;&lt;authors&gt;&lt;author&gt;Frank, Donell S&lt;/author&gt;&lt;author&gt;Mora, Miguel A&lt;/author&gt;&lt;author&gt;Sericano, Jose L&lt;/author&gt;&lt;author&gt;Blankenship, Alan L&lt;/author&gt;&lt;author&gt;Kannan, Kurunthachalam&lt;/author&gt;&lt;author&gt;Giesy, John P&lt;/author&gt;&lt;/authors&gt;&lt;/contributors&gt;&lt;titles&gt;&lt;title&gt;Persistent organochlorine pollutants in eggs of colonial waterbirds from Galveston Bay and East Texas, USA&lt;/title&gt;&lt;secondary-title&gt;Environmental Toxicology and Chemistry&lt;/secondary-title&gt;&lt;/titles&gt;&lt;periodical&gt;&lt;full-title&gt;Environmental Toxicology and Chemistry&lt;/full-title&gt;&lt;/periodical&gt;&lt;pages&gt;608-617&lt;/pages&gt;&lt;volume&gt;20&lt;/volume&gt;&lt;number&gt;3&lt;/number&gt;&lt;dates&gt;&lt;year&gt;2001&lt;/year&gt;&lt;/dates&gt;&lt;isbn&gt;0730-7268&lt;/isbn&gt;&lt;urls&gt;&lt;related-urls&gt;&lt;url&gt;https://doi.org/10.1002/etc.5620200321&lt;/url&gt;&lt;/related-urls&gt;&lt;/urls&gt;&lt;electronic-resource-num&gt;10.1002/etc.5620200321&lt;/electronic-resource-num&gt;&lt;access-date&gt;4/18/2025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Frank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12E8580E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2A109CEA" w14:textId="614D9667" w:rsidR="00883371" w:rsidRPr="00BA2B73" w:rsidRDefault="00883371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A6074FA" w14:textId="53848612" w:rsidR="00883371" w:rsidRPr="00BA2B73" w:rsidRDefault="00883371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1214" w:type="dxa"/>
            <w:noWrap/>
          </w:tcPr>
          <w:p w14:paraId="41748EF6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2F9D3BAD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3E071A30" w14:textId="13A78830" w:rsidR="00883371" w:rsidRPr="00BA2B73" w:rsidRDefault="005604C3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.8 ng/g</w:t>
            </w:r>
          </w:p>
        </w:tc>
        <w:tc>
          <w:tcPr>
            <w:tcW w:w="1260" w:type="dxa"/>
            <w:noWrap/>
          </w:tcPr>
          <w:p w14:paraId="31848213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437ED630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73EBCD9F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83C32F7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787BFE46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7D6CDBF" w14:textId="77777777" w:rsidR="00883371" w:rsidRPr="00BA2B73" w:rsidRDefault="0088337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69FFE38" w14:textId="789967E0" w:rsidR="00883371" w:rsidRPr="00BA2B73" w:rsidRDefault="005604C3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477B2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antschi&lt;/Author&gt;&lt;Year&gt;2001&lt;/Year&gt;&lt;RecNum&gt;81&lt;/RecNum&gt;&lt;DisplayText&gt;(Santschi et al., 2001)&lt;/DisplayText&gt;&lt;record&gt;&lt;rec-number&gt;81&lt;/rec-number&gt;&lt;foreign-keys&gt;&lt;key app="EN" db-id="tdfdsa2t8tvaf1etxa5vf5d659w0w20wrxvd" timestamp="1750803012"&gt;81&lt;/key&gt;&lt;/foreign-keys&gt;&lt;ref-type name="Journal Article"&gt;17&lt;/ref-type&gt;&lt;contributors&gt;&lt;authors&gt;&lt;author&gt;Santschi, Peter H&lt;/author&gt;&lt;author&gt;Presley, Bob J&lt;/author&gt;&lt;author&gt;Wade, Terry L&lt;/author&gt;&lt;author&gt;Garcia-Romero, B&lt;/author&gt;&lt;author&gt;Baskaran, Mark&lt;/author&gt;&lt;/authors&gt;&lt;/contributors&gt;&lt;titles&gt;&lt;title&gt;Historical contamination of PAHs, PCBs, DDTs, and heavy metals in Mississippi river Delta, Galveston bay and Tampa bay sediment cores&lt;/title&gt;&lt;secondary-title&gt;Marine Environmental Research&lt;/secondary-title&gt;&lt;/titles&gt;&lt;periodical&gt;&lt;full-title&gt;Marine Environmental Research&lt;/full-title&gt;&lt;/periodical&gt;&lt;pages&gt;51-79&lt;/pages&gt;&lt;volume&gt;52&lt;/volume&gt;&lt;number&gt;1&lt;/number&gt;&lt;dates&gt;&lt;year&gt;2001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antschi et al., 200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837ED" w:rsidRPr="00BA2B73" w14:paraId="0BAE18FB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1244C3A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73121CA1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2</w:t>
            </w:r>
          </w:p>
        </w:tc>
        <w:tc>
          <w:tcPr>
            <w:tcW w:w="1214" w:type="dxa"/>
            <w:noWrap/>
            <w:hideMark/>
          </w:tcPr>
          <w:p w14:paraId="18E1333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276A00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BE5ADE4" w14:textId="284D76B0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.61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.60 ng/g</w:t>
            </w:r>
          </w:p>
        </w:tc>
        <w:tc>
          <w:tcPr>
            <w:tcW w:w="1260" w:type="dxa"/>
            <w:noWrap/>
            <w:hideMark/>
          </w:tcPr>
          <w:p w14:paraId="654CE80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526D690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4A62CBEB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B35CDD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A257D6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3B49A8C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3DC762B" w14:textId="349C006D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armon&lt;/Author&gt;&lt;Year&gt;2003&lt;/Year&gt;&lt;RecNum&gt;7&lt;/RecNum&gt;&lt;DisplayText&gt;(Harmon et al., 2003)&lt;/DisplayText&gt;&lt;record&gt;&lt;rec-number&gt;7&lt;/rec-number&gt;&lt;foreign-keys&gt;&lt;key app="EN" db-id="tdfdsa2t8tvaf1etxa5vf5d659w0w20wrxvd" timestamp="1744989132"&gt;7&lt;/key&gt;&lt;/foreign-keys&gt;&lt;ref-type name="Web Page"&gt;12&lt;/ref-type&gt;&lt;contributors&gt;&lt;authors&gt;&lt;author&gt;Harmon, Michelle R&lt;/author&gt;&lt;author&gt;Pait, Anthony S&lt;/author&gt;&lt;author&gt;Hameedi, M Jawed&lt;/author&gt;&lt;/authors&gt;&lt;/contributors&gt;&lt;titles&gt;&lt;title&gt;Sediment contamination, toxicity, and macroinvertebrate infaunal community in Galveston Bay&lt;/title&gt;&lt;/titles&gt;&lt;number&gt;12/17/24&lt;/number&gt;&lt;dates&gt;&lt;year&gt;2003&lt;/year&gt;&lt;/dates&gt;&lt;urls&gt;&lt;related-urls&gt;&lt;url&gt;https://repository.library.noaa.gov/view/noaa/2413/noaa_2413_DS1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armon et al., 200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6D0A32C0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59B01711" w14:textId="229119B0" w:rsidR="00FF0511" w:rsidRPr="00BA2B73" w:rsidRDefault="00FF0511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371CB47" w14:textId="1E2949DA" w:rsidR="00FF0511" w:rsidRPr="00BA2B73" w:rsidRDefault="00FF0511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2</w:t>
            </w:r>
          </w:p>
        </w:tc>
        <w:tc>
          <w:tcPr>
            <w:tcW w:w="1214" w:type="dxa"/>
            <w:noWrap/>
          </w:tcPr>
          <w:p w14:paraId="4F905668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6F4FB808" w14:textId="495E3ACE" w:rsidR="00FF0511" w:rsidRPr="00BA2B73" w:rsidRDefault="00B56085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</w:t>
            </w:r>
            <w:r w:rsidR="00B464B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</w:t>
            </w:r>
            <w:r w:rsidR="00C257F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5</w:t>
            </w:r>
            <w:r w:rsidR="00287B6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ng/</w:t>
            </w:r>
            <w:r w:rsidR="00B464B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60540C75" w14:textId="1DAA0E33" w:rsidR="00FF0511" w:rsidRPr="00BA2B73" w:rsidRDefault="001148E4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40.3-67 </w:t>
            </w:r>
            <w:r w:rsidR="00287B6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ng/g </w:t>
            </w:r>
          </w:p>
        </w:tc>
        <w:tc>
          <w:tcPr>
            <w:tcW w:w="1260" w:type="dxa"/>
            <w:noWrap/>
          </w:tcPr>
          <w:p w14:paraId="136EC098" w14:textId="09870AC6" w:rsidR="00FF0511" w:rsidRPr="00BA2B73" w:rsidRDefault="00287B69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81.8 ng/g </w:t>
            </w:r>
          </w:p>
        </w:tc>
        <w:tc>
          <w:tcPr>
            <w:tcW w:w="1184" w:type="dxa"/>
            <w:noWrap/>
          </w:tcPr>
          <w:p w14:paraId="1ADF43C3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023760B1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1851967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0A2C599E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6276BAAB" w14:textId="77777777" w:rsidR="00FF0511" w:rsidRPr="00BA2B73" w:rsidRDefault="00FF0511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FE41BC4" w14:textId="1D019783" w:rsidR="00FF0511" w:rsidRPr="00BA2B73" w:rsidRDefault="00256A8B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Rifai&lt;/Author&gt;&lt;Year&gt;2007&lt;/Year&gt;&lt;RecNum&gt;94&lt;/RecNum&gt;&lt;DisplayText&gt;(Rifai &amp;amp; Palachek, 2007)&lt;/DisplayText&gt;&lt;record&gt;&lt;rec-number&gt;94&lt;/rec-number&gt;&lt;foreign-keys&gt;&lt;key app="EN" db-id="tdfdsa2t8tvaf1etxa5vf5d659w0w20wrxvd" timestamp="1750865974"&gt;94&lt;/key&gt;&lt;/foreign-keys&gt;&lt;ref-type name="Report"&gt;27&lt;/ref-type&gt;&lt;contributors&gt;&lt;authors&gt;&lt;author&gt;Rifai, Hanadi&lt;/author&gt;&lt;author&gt;Palachek, Randy&lt;/author&gt;&lt;/authors&gt;&lt;/contributors&gt;&lt;titles&gt;&lt;title&gt;Total maximum daily loads for PCBs in the Houston Ship Channel&lt;/title&gt;&lt;/titles&gt;&lt;dates&gt;&lt;year&gt;2007&lt;/year&gt;&lt;/dates&gt;&lt;urls&gt;&lt;related-urls&gt;&lt;url&gt;https://www.tceq.texas.gov/downloads/water-quality/tmdl/houston-ship-galveston-bay-fish-consumption-assessment-78/78-2007-july-quarterly-report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Rifai &amp; Palachek, 2007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146C9052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7DA771A4" w14:textId="0D105626" w:rsidR="00037967" w:rsidRPr="00BA2B73" w:rsidRDefault="00FF0511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1BBF8D74" w14:textId="2FF4FA27" w:rsidR="00037967" w:rsidRPr="00BA2B73" w:rsidRDefault="00FF0511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3</w:t>
            </w:r>
          </w:p>
        </w:tc>
        <w:tc>
          <w:tcPr>
            <w:tcW w:w="1214" w:type="dxa"/>
            <w:noWrap/>
          </w:tcPr>
          <w:p w14:paraId="1EA24BC5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534199FC" w14:textId="1AA1D10B" w:rsidR="00037967" w:rsidRPr="00BA2B73" w:rsidRDefault="009A03B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 w:rsidR="0099702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65 </w:t>
            </w:r>
            <w:r w:rsidR="00FF4828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ng/</w:t>
            </w:r>
            <w:r w:rsidR="0099702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16BD3516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73AA4CFA" w14:textId="6FDF3377" w:rsidR="00037967" w:rsidRPr="00BA2B73" w:rsidRDefault="00FF482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04.2 ng/g </w:t>
            </w:r>
          </w:p>
        </w:tc>
        <w:tc>
          <w:tcPr>
            <w:tcW w:w="1184" w:type="dxa"/>
            <w:noWrap/>
          </w:tcPr>
          <w:p w14:paraId="675817AB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990D6E9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04916FAE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5A76212E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00E3B9AE" w14:textId="77777777" w:rsidR="00037967" w:rsidRPr="00BA2B73" w:rsidRDefault="00037967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B570521" w14:textId="06A00FE2" w:rsidR="00037967" w:rsidRPr="00BA2B73" w:rsidRDefault="00256A8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Rifai&lt;/Author&gt;&lt;Year&gt;2007&lt;/Year&gt;&lt;RecNum&gt;94&lt;/RecNum&gt;&lt;DisplayText&gt;(Rifai &amp;amp; Palachek, 2007)&lt;/DisplayText&gt;&lt;record&gt;&lt;rec-number&gt;94&lt;/rec-number&gt;&lt;foreign-keys&gt;&lt;key app="EN" db-id="tdfdsa2t8tvaf1etxa5vf5d659w0w20wrxvd" timestamp="1750865974"&gt;94&lt;/key&gt;&lt;/foreign-keys&gt;&lt;ref-type name="Report"&gt;27&lt;/ref-type&gt;&lt;contributors&gt;&lt;authors&gt;&lt;author&gt;Rifai, Hanadi&lt;/author&gt;&lt;author&gt;Palachek, Randy&lt;/author&gt;&lt;/authors&gt;&lt;/contributors&gt;&lt;titles&gt;&lt;title&gt;Total maximum daily loads for PCBs in the Houston Ship Channel&lt;/title&gt;&lt;/titles&gt;&lt;dates&gt;&lt;year&gt;2007&lt;/year&gt;&lt;/dates&gt;&lt;urls&gt;&lt;related-urls&gt;&lt;url&gt;https://www.tceq.texas.gov/downloads/water-quality/tmdl/houston-ship-galveston-bay-fish-consumption-assessment-78/78-2007-july-quarterly-report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Rifai &amp; Palachek, 2007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673353FA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10101F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EB63894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3</w:t>
            </w:r>
          </w:p>
        </w:tc>
        <w:tc>
          <w:tcPr>
            <w:tcW w:w="1214" w:type="dxa"/>
            <w:noWrap/>
            <w:hideMark/>
          </w:tcPr>
          <w:p w14:paraId="7FA54E4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3B98CDC" w14:textId="25EAB189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49 – 12</w:t>
            </w:r>
            <w:r w:rsidR="0099702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9 ng/</w:t>
            </w:r>
            <w:r w:rsidR="0099702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  <w:hideMark/>
          </w:tcPr>
          <w:p w14:paraId="005D7FE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.18–4601 ng/g DW</w:t>
            </w:r>
          </w:p>
        </w:tc>
        <w:tc>
          <w:tcPr>
            <w:tcW w:w="1260" w:type="dxa"/>
            <w:noWrap/>
            <w:hideMark/>
          </w:tcPr>
          <w:p w14:paraId="1E00B2A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.13–1596 ng/g WW (Catfish)</w:t>
            </w:r>
          </w:p>
        </w:tc>
        <w:tc>
          <w:tcPr>
            <w:tcW w:w="1184" w:type="dxa"/>
            <w:noWrap/>
            <w:hideMark/>
          </w:tcPr>
          <w:p w14:paraId="1BD2CCE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010B4AB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93DA93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3D927EC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3817443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F9FF97E" w14:textId="75455954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AD6BC5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owell&lt;/Author&gt;&lt;Year&gt;2008&lt;/Year&gt;&lt;RecNum&gt;3&lt;/RecNum&gt;&lt;DisplayText&gt;(Howell et al., 2008)&lt;/DisplayText&gt;&lt;record&gt;&lt;rec-number&gt;3&lt;/rec-number&gt;&lt;foreign-keys&gt;&lt;key app="EN" db-id="x52dtvdzf99f5uewt26vt5s75taawzwde0e2" timestamp="1767838152"&gt;3&lt;/key&gt;&lt;/foreign-keys&gt;&lt;ref-type name="Journal Article"&gt;17&lt;/ref-type&gt;&lt;contributors&gt;&lt;authors&gt;&lt;author&gt;Howell, Nathan L&lt;/author&gt;&lt;author&gt;Suarez, Monica P&lt;/author&gt;&lt;author&gt;Rifai, Hanadi S&lt;/author&gt;&lt;author&gt;Koenig, Larry&lt;/author&gt;&lt;/authors&gt;&lt;/contributors&gt;&lt;titles&gt;&lt;title&gt;Concentrations of polychlorinated biphenyls (PCBs) in water, sediment, and aquatic biota in the Houston Ship Channel, Texas&lt;/title&gt;&lt;secondary-title&gt;Chemosphere&lt;/secondary-title&gt;&lt;/titles&gt;&lt;periodical&gt;&lt;full-title&gt;Chemosphere&lt;/full-title&gt;&lt;/periodical&gt;&lt;pages&gt;593-606&lt;/pages&gt;&lt;volume&gt;70&lt;/volume&gt;&lt;number&gt;4&lt;/number&gt;&lt;dates&gt;&lt;year&gt;2008&lt;/year&gt;&lt;/dates&gt;&lt;isbn&gt;0045-653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owell et al., 200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19E145C2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459CF1A8" w14:textId="255CC238" w:rsidR="006A08A4" w:rsidRPr="00BA2B73" w:rsidRDefault="00682342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30EFA508" w14:textId="472C2F34" w:rsidR="006A08A4" w:rsidRPr="00BA2B73" w:rsidRDefault="00682342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1214" w:type="dxa"/>
            <w:noWrap/>
          </w:tcPr>
          <w:p w14:paraId="749AE611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757902EC" w14:textId="5056BB7C" w:rsidR="006A08A4" w:rsidRPr="00BA2B73" w:rsidRDefault="00E27B46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</w:t>
            </w:r>
            <w:r w:rsidR="008E4E48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 ng/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3E72158A" w14:textId="5B53FCD0" w:rsidR="006A08A4" w:rsidRPr="00BA2B73" w:rsidRDefault="00E311AA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5,000 ng/g</w:t>
            </w:r>
          </w:p>
        </w:tc>
        <w:tc>
          <w:tcPr>
            <w:tcW w:w="1260" w:type="dxa"/>
            <w:noWrap/>
          </w:tcPr>
          <w:p w14:paraId="39B12813" w14:textId="4933C3EA" w:rsidR="006A08A4" w:rsidRPr="00BA2B73" w:rsidRDefault="009A3132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,000 ng/g</w:t>
            </w:r>
          </w:p>
        </w:tc>
        <w:tc>
          <w:tcPr>
            <w:tcW w:w="1184" w:type="dxa"/>
            <w:noWrap/>
          </w:tcPr>
          <w:p w14:paraId="5C5B2BAE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0A796B1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84CCE08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2588D88F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0DE89CA6" w14:textId="77777777" w:rsidR="006A08A4" w:rsidRPr="00BA2B73" w:rsidRDefault="006A08A4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FCE56B6" w14:textId="0F82314E" w:rsidR="006A08A4" w:rsidRPr="00BA2B73" w:rsidRDefault="009A3132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0423C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owell&lt;/Author&gt;&lt;Year&gt;2011&lt;/Year&gt;&lt;RecNum&gt;91&lt;/RecNum&gt;&lt;DisplayText&gt;(Howell, Rifai, et al., 2011)&lt;/DisplayText&gt;&lt;record&gt;&lt;rec-number&gt;91&lt;/rec-number&gt;&lt;foreign-keys&gt;&lt;key app="EN" db-id="tdfdsa2t8tvaf1etxa5vf5d659w0w20wrxvd" timestamp="1750811319"&gt;91&lt;/key&gt;&lt;/foreign-keys&gt;&lt;ref-type name="Journal Article"&gt;17&lt;/ref-type&gt;&lt;contributors&gt;&lt;authors&gt;&lt;author&gt;Howell, Nathan L&lt;/author&gt;&lt;author&gt;Rifai, Hanadi S&lt;/author&gt;&lt;author&gt;Koenig, Larry&lt;/author&gt;&lt;/authors&gt;&lt;/contributors&gt;&lt;titles&gt;&lt;title&gt;Comparative distribution, sourcing, and chemical behavior of PCDD/Fs and PCBs in an estuary environment&lt;/title&gt;&lt;secondary-title&gt;Chemosphere&lt;/secondary-title&gt;&lt;/titles&gt;&lt;periodical&gt;&lt;full-title&gt;Chemosphere&lt;/full-title&gt;&lt;/periodical&gt;&lt;pages&gt;873-881&lt;/pages&gt;&lt;volume&gt;83&lt;/volume&gt;&lt;number&gt;6&lt;/number&gt;&lt;dates&gt;&lt;year&gt;2011&lt;/year&gt;&lt;/dates&gt;&lt;isbn&gt;0045-653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0423C9"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owell, Rifai, et al., 201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7421E1F3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7298BB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4FE2BD68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1214" w:type="dxa"/>
            <w:noWrap/>
            <w:hideMark/>
          </w:tcPr>
          <w:p w14:paraId="4889204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4FA7903E" w14:textId="2DC51A31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 ng/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  <w:hideMark/>
          </w:tcPr>
          <w:p w14:paraId="6A55758F" w14:textId="0F89CBED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6.0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1.0 ng/g DW</w:t>
            </w:r>
          </w:p>
        </w:tc>
        <w:tc>
          <w:tcPr>
            <w:tcW w:w="1260" w:type="dxa"/>
            <w:noWrap/>
            <w:hideMark/>
          </w:tcPr>
          <w:p w14:paraId="6B8BE363" w14:textId="07C06CFE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37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8 ng/g WW (Catfish)</w:t>
            </w:r>
          </w:p>
        </w:tc>
        <w:tc>
          <w:tcPr>
            <w:tcW w:w="1184" w:type="dxa"/>
            <w:noWrap/>
            <w:hideMark/>
          </w:tcPr>
          <w:p w14:paraId="709F312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262D2CB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E1A0F7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38D0735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2FE6B1E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40436260" w14:textId="008848C5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Lakshmanan&lt;/Author&gt;&lt;Year&gt;2010&lt;/Year&gt;&lt;RecNum&gt;36&lt;/RecNum&gt;&lt;DisplayText&gt;(Lakshmanan et al., 2010)&lt;/DisplayText&gt;&lt;record&gt;&lt;rec-number&gt;36&lt;/rec-number&gt;&lt;foreign-keys&gt;&lt;key app="EN" db-id="tdfdsa2t8tvaf1etxa5vf5d659w0w20wrxvd" timestamp="1745011253"&gt;36&lt;/key&gt;&lt;/foreign-keys&gt;&lt;ref-type name="Journal Article"&gt;17&lt;/ref-type&gt;&lt;contributors&gt;&lt;authors&gt;&lt;author&gt;Lakshmanan, Divagar&lt;/author&gt;&lt;author&gt;Howell, Nathan L&lt;/author&gt;&lt;author&gt;Rifai, Hanadi S&lt;/author&gt;&lt;author&gt;Koenig, Larry&lt;/author&gt;&lt;/authors&gt;&lt;/contributors&gt;&lt;titles&gt;&lt;title&gt;Spatial and temporal variation of polychlorinated biphenyls in the Houston Ship Channel&lt;/title&gt;&lt;secondary-title&gt;Chemosphere&lt;/secondary-title&gt;&lt;/titles&gt;&lt;periodical&gt;&lt;full-title&gt;Chemosphere&lt;/full-title&gt;&lt;/periodical&gt;&lt;pages&gt;100-112&lt;/pages&gt;&lt;volume&gt;80&lt;/volume&gt;&lt;number&gt;2&lt;/number&gt;&lt;dates&gt;&lt;year&gt;2010&lt;/year&gt;&lt;/dates&gt;&lt;isbn&gt;0045-653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Lakshmanan et al., 201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4CABEEB1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2E628C1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62B64928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1214" w:type="dxa"/>
            <w:noWrap/>
            <w:hideMark/>
          </w:tcPr>
          <w:p w14:paraId="0621639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49F66C7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DAB546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0D1474A" w14:textId="3D1E544A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85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03 ng/g WW (Seatrout, Atlantic croaker)</w:t>
            </w:r>
          </w:p>
        </w:tc>
        <w:tc>
          <w:tcPr>
            <w:tcW w:w="1184" w:type="dxa"/>
          </w:tcPr>
          <w:p w14:paraId="08BAC26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77A895E1" w14:textId="14BF44B0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98ADB3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7F07AEF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4CFC3C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1964399" w14:textId="33B88022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Lakshmanan&lt;/Author&gt;&lt;Year&gt;2010&lt;/Year&gt;&lt;RecNum&gt;36&lt;/RecNum&gt;&lt;DisplayText&gt;(Lakshmanan et al., 2010)&lt;/DisplayText&gt;&lt;record&gt;&lt;rec-number&gt;36&lt;/rec-number&gt;&lt;foreign-keys&gt;&lt;key app="EN" db-id="tdfdsa2t8tvaf1etxa5vf5d659w0w20wrxvd" timestamp="1745011253"&gt;36&lt;/key&gt;&lt;/foreign-keys&gt;&lt;ref-type name="Journal Article"&gt;17&lt;/ref-type&gt;&lt;contributors&gt;&lt;authors&gt;&lt;author&gt;Lakshmanan, Divagar&lt;/author&gt;&lt;author&gt;Howell, Nathan L&lt;/author&gt;&lt;author&gt;Rifai, Hanadi S&lt;/author&gt;&lt;author&gt;Koenig, Larry&lt;/author&gt;&lt;/authors&gt;&lt;/contributors&gt;&lt;titles&gt;&lt;title&gt;Spatial and temporal variation of polychlorinated biphenyls in the Houston Ship Channel&lt;/title&gt;&lt;secondary-title&gt;Chemosphere&lt;/secondary-title&gt;&lt;/titles&gt;&lt;periodical&gt;&lt;full-title&gt;Chemosphere&lt;/full-title&gt;&lt;/periodical&gt;&lt;pages&gt;100-112&lt;/pages&gt;&lt;volume&gt;80&lt;/volume&gt;&lt;number&gt;2&lt;/number&gt;&lt;dates&gt;&lt;year&gt;2010&lt;/year&gt;&lt;/dates&gt;&lt;isbn&gt;0045-653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Lakshmanan et al., 201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37699B3D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53C202B8" w14:textId="2D8E58F8" w:rsidR="00B13AB8" w:rsidRPr="00BA2B73" w:rsidRDefault="00B13AB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4EF3957" w14:textId="62349565" w:rsidR="00B13AB8" w:rsidRPr="00BA2B73" w:rsidRDefault="00B13AB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1214" w:type="dxa"/>
            <w:noWrap/>
          </w:tcPr>
          <w:p w14:paraId="7877990A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1F371E0E" w14:textId="15E7CD07" w:rsidR="00B13AB8" w:rsidRPr="00BA2B73" w:rsidRDefault="00732145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6-</w:t>
            </w:r>
            <w:r w:rsidR="007F518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="007F518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 ng/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2088B7A9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7FA8731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</w:tcPr>
          <w:p w14:paraId="21213081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114E8634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0C7F3B5B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0814C9F5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209482D0" w14:textId="77777777" w:rsidR="00B13AB8" w:rsidRPr="00BA2B73" w:rsidRDefault="00B13AB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C6B31FC" w14:textId="60D1B6EF" w:rsidR="00B13AB8" w:rsidRPr="00BA2B73" w:rsidRDefault="000423C9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owell&lt;/Author&gt;&lt;Year&gt;2011&lt;/Year&gt;&lt;RecNum&gt;93&lt;/RecNum&gt;&lt;DisplayText&gt;(Howell, Lakshmanan, et al., 2011)&lt;/DisplayText&gt;&lt;record&gt;&lt;rec-number&gt;93&lt;/rec-number&gt;&lt;foreign-keys&gt;&lt;key app="EN" db-id="tdfdsa2t8tvaf1etxa5vf5d659w0w20wrxvd" timestamp="1750865614"&gt;93&lt;/key&gt;&lt;/foreign-keys&gt;&lt;ref-type name="Journal Article"&gt;17&lt;/ref-type&gt;&lt;contributors&gt;&lt;authors&gt;&lt;author&gt;Howell, Nathan L&lt;/author&gt;&lt;author&gt;Lakshmanan, Divagar&lt;/author&gt;&lt;author&gt;Rifai, Hanadi S&lt;/author&gt;&lt;author&gt;Koenig, Larry&lt;/author&gt;&lt;/authors&gt;&lt;/contributors&gt;&lt;titles&gt;&lt;title&gt;PCB dry and wet weather concentration and load comparisons in Houston-area urban channels&lt;/title&gt;&lt;secondary-title&gt;Science of the total environment&lt;/secondary-title&gt;&lt;/titles&gt;&lt;periodical&gt;&lt;full-title&gt;Science of The Total Environment&lt;/full-title&gt;&lt;/periodical&gt;&lt;pages&gt;1867-1888&lt;/pages&gt;&lt;volume&gt;409&lt;/volume&gt;&lt;number&gt;10&lt;/number&gt;&lt;dates&gt;&lt;year&gt;2011&lt;/year&gt;&lt;/dates&gt;&lt;isbn&gt;0048-9697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owell, Lakshmanan, et al., 201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9A03B7" w:rsidRPr="00BA2B73" w14:paraId="6F4E01A3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1CBBEEBC" w14:textId="2C957296" w:rsidR="0071790B" w:rsidRPr="00BA2B73" w:rsidRDefault="0071790B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70C25313" w14:textId="298AD3F5" w:rsidR="0071790B" w:rsidRPr="00BA2B73" w:rsidRDefault="0071790B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1214" w:type="dxa"/>
            <w:noWrap/>
          </w:tcPr>
          <w:p w14:paraId="69F9E341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32902F6C" w14:textId="39D83D03" w:rsidR="0071790B" w:rsidRPr="00BA2B73" w:rsidRDefault="007B0D7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-31</w:t>
            </w:r>
            <w:r w:rsidR="00DF7648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 ng/</w:t>
            </w:r>
            <w:r w:rsidR="003214E5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607810E8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792D89D7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</w:tcPr>
          <w:p w14:paraId="630DFD15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2AB2F1C3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DF1853B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2590F589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45285F16" w14:textId="77777777" w:rsidR="0071790B" w:rsidRPr="00BA2B73" w:rsidRDefault="0071790B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8D4B26C" w14:textId="052CC08B" w:rsidR="0071790B" w:rsidRPr="00BA2B73" w:rsidRDefault="00123811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alasubramani&lt;/Author&gt;&lt;Year&gt;2014&lt;/Year&gt;&lt;RecNum&gt;90&lt;/RecNum&gt;&lt;DisplayText&gt;(Balasubramani et al., 2014)&lt;/DisplayText&gt;&lt;record&gt;&lt;rec-number&gt;90&lt;/rec-number&gt;&lt;foreign-keys&gt;&lt;key app="EN" db-id="tdfdsa2t8tvaf1etxa5vf5d659w0w20wrxvd" timestamp="1750810515"&gt;90&lt;/key&gt;&lt;/foreign-keys&gt;&lt;ref-type name="Journal Article"&gt;17&lt;/ref-type&gt;&lt;contributors&gt;&lt;authors&gt;&lt;author&gt;Balasubramani, Aparna&lt;/author&gt;&lt;author&gt;Howell, Nathan L&lt;/author&gt;&lt;author&gt;Rifai, Hanadi S&lt;/author&gt;&lt;/authors&gt;&lt;/contributors&gt;&lt;titles&gt;&lt;title&gt;Polychlorinated biphenyls (PCBs) in industrial and municipal effluents: concentrations, congener profiles, and partitioning onto particulates and organic carbon&lt;/title&gt;&lt;secondary-title&gt;Science of the total environment&lt;/secondary-title&gt;&lt;/titles&gt;&lt;periodical&gt;&lt;full-title&gt;Science of The Total Environment&lt;/full-title&gt;&lt;/periodical&gt;&lt;pages&gt;702-713&lt;/pages&gt;&lt;volume&gt;473&lt;/volume&gt;&lt;dates&gt;&lt;year&gt;2014&lt;/year&gt;&lt;/dates&gt;&lt;isbn&gt;0048-9697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alasubramani et al., 2014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7FC04BB7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6A7B68E4" w14:textId="1B0012B9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1B73E22D" w14:textId="3CEFF1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1214" w:type="dxa"/>
            <w:noWrap/>
          </w:tcPr>
          <w:p w14:paraId="47B888A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0D6034C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3ED4BD2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0268A636" w14:textId="1C094D96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2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6 ng/g WW (Ga</w:t>
            </w:r>
            <w:r w:rsidR="00E76A9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ftopsail Catfish)</w:t>
            </w:r>
          </w:p>
        </w:tc>
        <w:tc>
          <w:tcPr>
            <w:tcW w:w="1184" w:type="dxa"/>
          </w:tcPr>
          <w:p w14:paraId="03BD057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0587614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35ABB05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1699804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19DA37D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39C56F1" w14:textId="3EE957D2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orth&lt;/Author&gt;&lt;Year&gt;2013&lt;/Year&gt;&lt;RecNum&gt;78&lt;/RecNum&gt;&lt;DisplayText&gt;(Worth, 2013)&lt;/DisplayText&gt;&lt;record&gt;&lt;rec-number&gt;78&lt;/rec-number&gt;&lt;foreign-keys&gt;&lt;key app="EN" db-id="tdfdsa2t8tvaf1etxa5vf5d659w0w20wrxvd" timestamp="1750798523"&gt;78&lt;/key&gt;&lt;/foreign-keys&gt;&lt;ref-type name="Report"&gt;27&lt;/ref-type&gt;&lt;contributors&gt;&lt;authors&gt;&lt;author&gt;Worth, Lake&lt;/author&gt;&lt;/authors&gt;&lt;/contributors&gt;&lt;titles&gt;&lt;title&gt;Characterization of Potential Adverse Health Effects Associated with Consuming Fish from&lt;/title&gt;&lt;/titles&gt;&lt;dates&gt;&lt;year&gt;2013&lt;/year&gt;&lt;/dates&gt;&lt;urls&gt;&lt;related-urls&gt;&lt;url&gt;https://www.dshs.texas.gov/sites/default/files/seafood/PDF2/Risk-Characterization/LakeWorthRC2016R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orth, 201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08C610B9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15935C0F" w14:textId="7B86AF4A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513F72A1" w14:textId="78FF99AC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1214" w:type="dxa"/>
            <w:noWrap/>
          </w:tcPr>
          <w:p w14:paraId="0A1D79C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27D4D73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2B50A38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4F9F6B3B" w14:textId="1A39D031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  <w:t>21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  <w:t>11 ng/g WW (Red drum)</w:t>
            </w:r>
          </w:p>
        </w:tc>
        <w:tc>
          <w:tcPr>
            <w:tcW w:w="1184" w:type="dxa"/>
          </w:tcPr>
          <w:p w14:paraId="31E19EC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245" w:type="dxa"/>
            <w:noWrap/>
          </w:tcPr>
          <w:p w14:paraId="3796460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260" w:type="dxa"/>
            <w:noWrap/>
          </w:tcPr>
          <w:p w14:paraId="1B08C0A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944" w:type="dxa"/>
            <w:noWrap/>
          </w:tcPr>
          <w:p w14:paraId="39D2844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961" w:type="dxa"/>
            <w:noWrap/>
          </w:tcPr>
          <w:p w14:paraId="5C2A776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087" w:type="dxa"/>
          </w:tcPr>
          <w:p w14:paraId="6434A1A8" w14:textId="7D1AE052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orth&lt;/Author&gt;&lt;Year&gt;2013&lt;/Year&gt;&lt;RecNum&gt;78&lt;/RecNum&gt;&lt;DisplayText&gt;(Worth, 2013)&lt;/DisplayText&gt;&lt;record&gt;&lt;rec-number&gt;78&lt;/rec-number&gt;&lt;foreign-keys&gt;&lt;key app="EN" db-id="tdfdsa2t8tvaf1etxa5vf5d659w0w20wrxvd" timestamp="1750798523"&gt;78&lt;/key&gt;&lt;/foreign-keys&gt;&lt;ref-type name="Report"&gt;27&lt;/ref-type&gt;&lt;contributors&gt;&lt;authors&gt;&lt;author&gt;Worth, Lake&lt;/author&gt;&lt;/authors&gt;&lt;/contributors&gt;&lt;titles&gt;&lt;title&gt;Characterization of Potential Adverse Health Effects Associated with Consuming Fish from&lt;/title&gt;&lt;/titles&gt;&lt;dates&gt;&lt;year&gt;2013&lt;/year&gt;&lt;/dates&gt;&lt;urls&gt;&lt;related-urls&gt;&lt;url&gt;https://www.dshs.texas.gov/sites/default/files/seafood/PDF2/Risk-Characterization/LakeWorthRC2016R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orth, 201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66134F1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207D4F44" w14:textId="534F6BAF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0256AD36" w14:textId="28E2EAB3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1214" w:type="dxa"/>
            <w:noWrap/>
          </w:tcPr>
          <w:p w14:paraId="523FAB5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6F9DD1D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</w:tcPr>
          <w:p w14:paraId="1488521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4CC30C1C" w14:textId="63FBBC0F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2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3 ng/g WW (Spotted seatrout)</w:t>
            </w:r>
          </w:p>
        </w:tc>
        <w:tc>
          <w:tcPr>
            <w:tcW w:w="1184" w:type="dxa"/>
          </w:tcPr>
          <w:p w14:paraId="71B4656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0A2714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62E0F42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6B02846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5A9F661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01D9E56" w14:textId="222456F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70165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orth&lt;/Author&gt;&lt;Year&gt;2013&lt;/Year&gt;&lt;RecNum&gt;78&lt;/RecNum&gt;&lt;DisplayText&gt;(Worth, 2013)&lt;/DisplayText&gt;&lt;record&gt;&lt;rec-number&gt;78&lt;/rec-number&gt;&lt;foreign-keys&gt;&lt;key app="EN" db-id="tdfdsa2t8tvaf1etxa5vf5d659w0w20wrxvd" timestamp="1750798523"&gt;78&lt;/key&gt;&lt;/foreign-keys&gt;&lt;ref-type name="Report"&gt;27&lt;/ref-type&gt;&lt;contributors&gt;&lt;authors&gt;&lt;author&gt;Worth, Lake&lt;/author&gt;&lt;/authors&gt;&lt;/contributors&gt;&lt;titles&gt;&lt;title&gt;Characterization of Potential Adverse Health Effects Associated with Consuming Fish from&lt;/title&gt;&lt;/titles&gt;&lt;dates&gt;&lt;year&gt;2013&lt;/year&gt;&lt;/dates&gt;&lt;urls&gt;&lt;related-urls&gt;&lt;url&gt;https://www.dshs.texas.gov/sites/default/files/seafood/PDF2/Risk-Characterization/LakeWorthRC2016R.pdf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orth, 201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5E7F86F6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AF0D949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4CCAF52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1214" w:type="dxa"/>
            <w:noWrap/>
            <w:hideMark/>
          </w:tcPr>
          <w:p w14:paraId="3B6EA28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E5EB2D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31FEF39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CD39E6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7D70B83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859392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1F184B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97D8FF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1108B9A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-55 ng/mL (Oyster catcher, blood)</w:t>
            </w:r>
          </w:p>
        </w:tc>
        <w:tc>
          <w:tcPr>
            <w:tcW w:w="1087" w:type="dxa"/>
          </w:tcPr>
          <w:p w14:paraId="16C6AA4A" w14:textId="3F694159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ora&lt;/Author&gt;&lt;Year&gt;2020&lt;/Year&gt;&lt;RecNum&gt;37&lt;/RecNum&gt;&lt;DisplayText&gt;(Mora et al., 2020)&lt;/DisplayText&gt;&lt;record&gt;&lt;rec-number&gt;37&lt;/rec-number&gt;&lt;foreign-keys&gt;&lt;key app="EN" db-id="tdfdsa2t8tvaf1etxa5vf5d659w0w20wrxvd" timestamp="1745011269"&gt;37&lt;/key&gt;&lt;/foreign-keys&gt;&lt;ref-type name="Journal Article"&gt;17&lt;/ref-type&gt;&lt;contributors&gt;&lt;authors&gt;&lt;author&gt;Mora, Miguel A&lt;/author&gt;&lt;author&gt;Heath, Susan A&lt;/author&gt;&lt;author&gt;Bohannon, Meredith&lt;/author&gt;&lt;author&gt;Bowerman, William W&lt;/author&gt;&lt;/authors&gt;&lt;/contributors&gt;&lt;titles&gt;&lt;title&gt;Organochlorine pesticides and polychlorinated biphenyls in American oystercatchers nesting along the Texas Gulf Coast&lt;/title&gt;&lt;secondary-title&gt;Waterbirds&lt;/secondary-title&gt;&lt;/titles&gt;&lt;periodical&gt;&lt;full-title&gt;Waterbirds&lt;/full-title&gt;&lt;/periodical&gt;&lt;pages&gt;292-298&lt;/pages&gt;&lt;volume&gt;43&lt;/volume&gt;&lt;number&gt;3-4&lt;/number&gt;&lt;dates&gt;&lt;year&gt;2020&lt;/year&gt;&lt;/dates&gt;&lt;isbn&gt;1524-469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ora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7F413BC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</w:tcPr>
          <w:p w14:paraId="5C22DCBE" w14:textId="0AB8F150" w:rsidR="00A2339E" w:rsidRPr="00BA2B73" w:rsidRDefault="00A2339E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</w:tcPr>
          <w:p w14:paraId="407B4156" w14:textId="402588EE" w:rsidR="00A2339E" w:rsidRPr="00BA2B73" w:rsidRDefault="00A2339E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1214" w:type="dxa"/>
            <w:noWrap/>
          </w:tcPr>
          <w:p w14:paraId="538651B0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noWrap/>
          </w:tcPr>
          <w:p w14:paraId="62F8B7C9" w14:textId="7CFB2D2C" w:rsidR="00A2339E" w:rsidRPr="00BA2B73" w:rsidRDefault="00C6360C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  <w:r w:rsidR="00CD6AD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.</w:t>
            </w:r>
            <w:r w:rsidR="00385B3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="00385B3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ng/</w:t>
            </w:r>
            <w:r w:rsidR="00CD6AD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856" w:type="dxa"/>
            <w:noWrap/>
          </w:tcPr>
          <w:p w14:paraId="7AAF749B" w14:textId="5C482120" w:rsidR="00A2339E" w:rsidRPr="00BA2B73" w:rsidRDefault="00E46D5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7,000 ng/g</w:t>
            </w:r>
          </w:p>
        </w:tc>
        <w:tc>
          <w:tcPr>
            <w:tcW w:w="1260" w:type="dxa"/>
            <w:noWrap/>
          </w:tcPr>
          <w:p w14:paraId="38194F4D" w14:textId="721E6566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</w:tcPr>
          <w:p w14:paraId="3E041384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</w:tcPr>
          <w:p w14:paraId="3D6D80ED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</w:tcPr>
          <w:p w14:paraId="2CF7D300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</w:tcPr>
          <w:p w14:paraId="3A6664BE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</w:tcPr>
          <w:p w14:paraId="05339A47" w14:textId="77777777" w:rsidR="00A2339E" w:rsidRPr="00BA2B73" w:rsidRDefault="00A2339E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7B253B0" w14:textId="636090FF" w:rsidR="00A2339E" w:rsidRPr="00BA2B73" w:rsidRDefault="0050724B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owell&lt;/Author&gt;&lt;Year&gt;2015&lt;/Year&gt;&lt;RecNum&gt;92&lt;/RecNum&gt;&lt;DisplayText&gt;(Howell &amp;amp; Rifai, 2015)&lt;/DisplayText&gt;&lt;record&gt;&lt;rec-number&gt;92&lt;/rec-number&gt;&lt;foreign-keys&gt;&lt;key app="EN" db-id="tdfdsa2t8tvaf1etxa5vf5d659w0w20wrxvd" timestamp="1750812566"&gt;92&lt;/key&gt;&lt;/foreign-keys&gt;&lt;ref-type name="Journal Article"&gt;17&lt;/ref-type&gt;&lt;contributors&gt;&lt;authors&gt;&lt;author&gt;Howell, Nathan L&lt;/author&gt;&lt;author&gt;Rifai, Hanadi S&lt;/author&gt;&lt;/authors&gt;&lt;/contributors&gt;&lt;titles&gt;&lt;title&gt;Longitudinal estimates of sediment-water diffusive flux of PCB congeners in the Houston Ship Channel&lt;/title&gt;&lt;secondary-title&gt;Estuarine, Coastal and Shelf Science&lt;/secondary-title&gt;&lt;/titles&gt;&lt;periodical&gt;&lt;full-title&gt;Estuarine, Coastal and Shelf Science&lt;/full-title&gt;&lt;/periodical&gt;&lt;pages&gt;19-27&lt;/pages&gt;&lt;volume&gt;164&lt;/volume&gt;&lt;dates&gt;&lt;year&gt;2015&lt;/year&gt;&lt;/dates&gt;&lt;isbn&gt;0272-7714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owell &amp; Rifai, 2015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321EB748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D698067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336FE4FB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214" w:type="dxa"/>
            <w:noWrap/>
            <w:hideMark/>
          </w:tcPr>
          <w:p w14:paraId="66B04AC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432573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20 ng/g PE</w:t>
            </w:r>
          </w:p>
        </w:tc>
        <w:tc>
          <w:tcPr>
            <w:tcW w:w="856" w:type="dxa"/>
            <w:noWrap/>
            <w:hideMark/>
          </w:tcPr>
          <w:p w14:paraId="6A49A4E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10 ng/g</w:t>
            </w:r>
          </w:p>
        </w:tc>
        <w:tc>
          <w:tcPr>
            <w:tcW w:w="1260" w:type="dxa"/>
            <w:noWrap/>
            <w:hideMark/>
          </w:tcPr>
          <w:p w14:paraId="2648721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650 ng/g lipid weight</w:t>
            </w:r>
          </w:p>
        </w:tc>
        <w:tc>
          <w:tcPr>
            <w:tcW w:w="1184" w:type="dxa"/>
            <w:noWrap/>
            <w:hideMark/>
          </w:tcPr>
          <w:p w14:paraId="444E727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108B08D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40DEFB5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455E282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483651C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66ED212D" w14:textId="2D6574D2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Oziolor&lt;/Author&gt;&lt;Year&gt;2018&lt;/Year&gt;&lt;RecNum&gt;38&lt;/RecNum&gt;&lt;DisplayText&gt;(Oziolor et al., 2018)&lt;/DisplayText&gt;&lt;record&gt;&lt;rec-number&gt;38&lt;/rec-number&gt;&lt;foreign-keys&gt;&lt;key app="EN" db-id="tdfdsa2t8tvaf1etxa5vf5d659w0w20wrxvd" timestamp="1745011284"&gt;38&lt;/key&gt;&lt;/foreign-keys&gt;&lt;ref-type name="Journal Article"&gt;17&lt;/ref-type&gt;&lt;contributors&gt;&lt;authors&gt;&lt;author&gt;Oziolor, Elias M&lt;/author&gt;&lt;author&gt;Apell, Jennifer N&lt;/author&gt;&lt;author&gt;Winfield, Zach C&lt;/author&gt;&lt;author&gt;Back, Jeffrey A&lt;/author&gt;&lt;author&gt;Usenko, Sascha&lt;/author&gt;&lt;author&gt;Matson, Cole W&lt;/author&gt;&lt;/authors&gt;&lt;/contributors&gt;&lt;titles&gt;&lt;title&gt;Polychlorinated biphenyl (PCB) contamination in Galveston Bay, Texas: Comparing concentrations and profiles in sediments, passive samplers, and fish&lt;/title&gt;&lt;secondary-title&gt;Environmental Pollution&lt;/secondary-title&gt;&lt;/titles&gt;&lt;periodical&gt;&lt;full-title&gt;Environmental Pollution&lt;/full-title&gt;&lt;/periodical&gt;&lt;pages&gt;609-618&lt;/pages&gt;&lt;volume&gt;236&lt;/volume&gt;&lt;dates&gt;&lt;year&gt;2018&lt;/year&gt;&lt;/dates&gt;&lt;isbn&gt;0269-7491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Oziolor et al., 201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774CE584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F6A0944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01F253D1" w14:textId="68E4ADCE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4E2BF4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214" w:type="dxa"/>
            <w:noWrap/>
            <w:hideMark/>
          </w:tcPr>
          <w:p w14:paraId="488631C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F3133C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D9C53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714A9881" w14:textId="0D404DC9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9.29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2.28 ng/g DW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(Gaf</w:t>
            </w:r>
            <w:r w:rsidR="00E76A9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184" w:type="dxa"/>
            <w:noWrap/>
            <w:hideMark/>
          </w:tcPr>
          <w:p w14:paraId="55C98EDD" w14:textId="068D9C35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150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97.92 g</w:t>
            </w:r>
          </w:p>
        </w:tc>
        <w:tc>
          <w:tcPr>
            <w:tcW w:w="1245" w:type="dxa"/>
            <w:noWrap/>
            <w:hideMark/>
          </w:tcPr>
          <w:p w14:paraId="307A93D2" w14:textId="3C2A1AB2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349.75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25.31 ng/g DW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(Ga</w:t>
            </w:r>
            <w:r w:rsidR="00E76A9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topsail catfish)</w:t>
            </w:r>
          </w:p>
        </w:tc>
        <w:tc>
          <w:tcPr>
            <w:tcW w:w="1260" w:type="dxa"/>
            <w:noWrap/>
            <w:hideMark/>
          </w:tcPr>
          <w:p w14:paraId="6985A977" w14:textId="3B1C1CAA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286.56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5.65 ng/g DW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(Crassostrea virginica)</w:t>
            </w:r>
          </w:p>
        </w:tc>
        <w:tc>
          <w:tcPr>
            <w:tcW w:w="944" w:type="dxa"/>
            <w:noWrap/>
            <w:hideMark/>
          </w:tcPr>
          <w:p w14:paraId="47C333B0" w14:textId="5AD69CE8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lastRenderedPageBreak/>
              <w:t>12.8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.19 g</w:t>
            </w:r>
          </w:p>
        </w:tc>
        <w:tc>
          <w:tcPr>
            <w:tcW w:w="1961" w:type="dxa"/>
            <w:noWrap/>
            <w:hideMark/>
          </w:tcPr>
          <w:p w14:paraId="26A2D1A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087" w:type="dxa"/>
          </w:tcPr>
          <w:p w14:paraId="4F5126DE" w14:textId="11C6A011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FF0511" w:rsidRPr="00BA2B73" w14:paraId="03CEB0A4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5C0DF51C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noWrap/>
            <w:hideMark/>
          </w:tcPr>
          <w:p w14:paraId="1E810C44" w14:textId="7FCD30BB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4E2BF4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214" w:type="dxa"/>
            <w:noWrap/>
            <w:hideMark/>
          </w:tcPr>
          <w:p w14:paraId="57C03F0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53FD85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D5AB2A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1B83B976" w14:textId="15F50C19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14.9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0.28 ng/g DW (Red drum)</w:t>
            </w:r>
          </w:p>
        </w:tc>
        <w:tc>
          <w:tcPr>
            <w:tcW w:w="1184" w:type="dxa"/>
            <w:noWrap/>
            <w:hideMark/>
          </w:tcPr>
          <w:p w14:paraId="276E97CB" w14:textId="59930510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611.4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85.61 g</w:t>
            </w:r>
          </w:p>
        </w:tc>
        <w:tc>
          <w:tcPr>
            <w:tcW w:w="1245" w:type="dxa"/>
            <w:noWrap/>
            <w:hideMark/>
          </w:tcPr>
          <w:p w14:paraId="58C21BDD" w14:textId="4131422F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630.1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12.25 ng/g DW (Red drum)</w:t>
            </w:r>
          </w:p>
        </w:tc>
        <w:tc>
          <w:tcPr>
            <w:tcW w:w="1260" w:type="dxa"/>
            <w:noWrap/>
            <w:hideMark/>
          </w:tcPr>
          <w:p w14:paraId="29B3D45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944" w:type="dxa"/>
            <w:noWrap/>
            <w:hideMark/>
          </w:tcPr>
          <w:p w14:paraId="72E4D18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961" w:type="dxa"/>
            <w:noWrap/>
            <w:hideMark/>
          </w:tcPr>
          <w:p w14:paraId="4F4751C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1087" w:type="dxa"/>
          </w:tcPr>
          <w:p w14:paraId="7E1842FC" w14:textId="2D0ED07A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FF0511" w:rsidRPr="00BA2B73" w14:paraId="7B29ACAC" w14:textId="77777777" w:rsidTr="00F10D04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tcBorders>
              <w:bottom w:val="single" w:sz="4" w:space="0" w:color="auto"/>
            </w:tcBorders>
            <w:noWrap/>
            <w:hideMark/>
          </w:tcPr>
          <w:p w14:paraId="2B5B370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noWrap/>
            <w:hideMark/>
          </w:tcPr>
          <w:p w14:paraId="655BE5C1" w14:textId="3146C79F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</w:t>
            </w:r>
            <w:r w:rsidR="004E2BF4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</w:t>
            </w:r>
          </w:p>
        </w:tc>
        <w:tc>
          <w:tcPr>
            <w:tcW w:w="1214" w:type="dxa"/>
            <w:tcBorders>
              <w:bottom w:val="single" w:sz="4" w:space="0" w:color="auto"/>
            </w:tcBorders>
            <w:noWrap/>
            <w:hideMark/>
          </w:tcPr>
          <w:p w14:paraId="118A1C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7A823E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856" w:type="dxa"/>
            <w:tcBorders>
              <w:bottom w:val="single" w:sz="4" w:space="0" w:color="auto"/>
            </w:tcBorders>
            <w:noWrap/>
            <w:hideMark/>
          </w:tcPr>
          <w:p w14:paraId="71B2E32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noWrap/>
            <w:hideMark/>
          </w:tcPr>
          <w:p w14:paraId="76C0350A" w14:textId="2164BB34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88.69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3.48 n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46BFA88F" w14:textId="1F846F2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071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7.23 g</w:t>
            </w:r>
          </w:p>
        </w:tc>
        <w:tc>
          <w:tcPr>
            <w:tcW w:w="1245" w:type="dxa"/>
            <w:tcBorders>
              <w:bottom w:val="single" w:sz="4" w:space="0" w:color="auto"/>
            </w:tcBorders>
            <w:noWrap/>
            <w:hideMark/>
          </w:tcPr>
          <w:p w14:paraId="41B24D64" w14:textId="662CD243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161.75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33.19 n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88E8D0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44" w:type="dxa"/>
            <w:tcBorders>
              <w:bottom w:val="single" w:sz="4" w:space="0" w:color="auto"/>
            </w:tcBorders>
            <w:noWrap/>
            <w:hideMark/>
          </w:tcPr>
          <w:p w14:paraId="704FCE31" w14:textId="0470DB02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961" w:type="dxa"/>
            <w:tcBorders>
              <w:bottom w:val="single" w:sz="4" w:space="0" w:color="auto"/>
            </w:tcBorders>
            <w:noWrap/>
            <w:hideMark/>
          </w:tcPr>
          <w:p w14:paraId="40A617F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  <w:tcBorders>
              <w:bottom w:val="single" w:sz="4" w:space="0" w:color="auto"/>
            </w:tcBorders>
          </w:tcPr>
          <w:p w14:paraId="3EF29422" w14:textId="0F40B972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FF0511" w:rsidRPr="00BA2B73" w14:paraId="259B01FB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D237E7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  <w:t>Gulf of Mexico (GOM)</w:t>
            </w:r>
          </w:p>
        </w:tc>
        <w:tc>
          <w:tcPr>
            <w:tcW w:w="1750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3B73E50" w14:textId="2069C6D3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7DE28A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CB55BC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3A4BB7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1B826C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B4B81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007711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899F25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96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2AB45F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auto"/>
            </w:tcBorders>
          </w:tcPr>
          <w:p w14:paraId="0FA770B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FF0511" w:rsidRPr="00BA2B73" w14:paraId="343D0122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tcBorders>
              <w:top w:val="single" w:sz="4" w:space="0" w:color="auto"/>
            </w:tcBorders>
            <w:noWrap/>
            <w:hideMark/>
          </w:tcPr>
          <w:p w14:paraId="48DB963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tcBorders>
              <w:top w:val="single" w:sz="4" w:space="0" w:color="auto"/>
            </w:tcBorders>
            <w:noWrap/>
            <w:hideMark/>
          </w:tcPr>
          <w:p w14:paraId="2B1FA25D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987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noWrap/>
            <w:hideMark/>
          </w:tcPr>
          <w:p w14:paraId="77A49B7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00ECB0E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134B0F7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419E277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tcBorders>
              <w:top w:val="single" w:sz="4" w:space="0" w:color="auto"/>
            </w:tcBorders>
            <w:noWrap/>
            <w:hideMark/>
          </w:tcPr>
          <w:p w14:paraId="6B5E067E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tcBorders>
              <w:top w:val="single" w:sz="4" w:space="0" w:color="auto"/>
            </w:tcBorders>
            <w:noWrap/>
            <w:hideMark/>
          </w:tcPr>
          <w:p w14:paraId="112BFFB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hideMark/>
          </w:tcPr>
          <w:p w14:paraId="5FFDF7B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2.3-78.6 ng/g D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 virginica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944" w:type="dxa"/>
            <w:tcBorders>
              <w:top w:val="single" w:sz="4" w:space="0" w:color="auto"/>
            </w:tcBorders>
          </w:tcPr>
          <w:p w14:paraId="27BC41D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tcBorders>
              <w:top w:val="single" w:sz="4" w:space="0" w:color="auto"/>
            </w:tcBorders>
            <w:noWrap/>
            <w:hideMark/>
          </w:tcPr>
          <w:p w14:paraId="2D14A7A2" w14:textId="550E7C1D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  <w:tcBorders>
              <w:top w:val="single" w:sz="4" w:space="0" w:color="auto"/>
            </w:tcBorders>
          </w:tcPr>
          <w:p w14:paraId="0C6FB344" w14:textId="418FD6A1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ericano&lt;/Author&gt;&lt;Year&gt;1990&lt;/Year&gt;&lt;RecNum&gt;39&lt;/RecNum&gt;&lt;DisplayText&gt;(Sericano et al., 1990)&lt;/DisplayText&gt;&lt;record&gt;&lt;rec-number&gt;39&lt;/rec-number&gt;&lt;foreign-keys&gt;&lt;key app="EN" db-id="tdfdsa2t8tvaf1etxa5vf5d659w0w20wrxvd" timestamp="1745011338"&gt;39&lt;/key&gt;&lt;/foreign-keys&gt;&lt;ref-type name="Journal Article"&gt;17&lt;/ref-type&gt;&lt;contributors&gt;&lt;authors&gt;&lt;author&gt;Sericano, JoséL&lt;/author&gt;&lt;author&gt;Atlas, Elliot L&lt;/author&gt;&lt;author&gt;Wade, Terry L&lt;/author&gt;&lt;author&gt;Brooks, James M&lt;/author&gt;&lt;/authors&gt;&lt;/contributors&gt;&lt;titles&gt;&lt;title&gt;NOAA&amp;apos;s status and trends mussel watch program: chlorinated pesticides and PCBs in oysters (Crassostrea virginica) and sediments from the Gulf of Mexico, 1986–1987&lt;/title&gt;&lt;secondary-title&gt;Marine Environmental Research&lt;/secondary-title&gt;&lt;/titles&gt;&lt;periodical&gt;&lt;full-title&gt;Marine Environmental Research&lt;/full-title&gt;&lt;/periodical&gt;&lt;pages&gt;161-203&lt;/pages&gt;&lt;volume&gt;29&lt;/volume&gt;&lt;number&gt;3&lt;/number&gt;&lt;dates&gt;&lt;year&gt;1990&lt;/year&gt;&lt;/dates&gt;&lt;isbn&gt;0141-1136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ericano et al., 199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704951B0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3614F7E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DHS</w:t>
            </w:r>
          </w:p>
        </w:tc>
        <w:tc>
          <w:tcPr>
            <w:tcW w:w="536" w:type="dxa"/>
            <w:noWrap/>
            <w:hideMark/>
          </w:tcPr>
          <w:p w14:paraId="67335BF4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1214" w:type="dxa"/>
            <w:noWrap/>
            <w:hideMark/>
          </w:tcPr>
          <w:p w14:paraId="385B8EE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2B86505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AC60A2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.2-5.4 ng/g DW</w:t>
            </w:r>
          </w:p>
        </w:tc>
        <w:tc>
          <w:tcPr>
            <w:tcW w:w="1260" w:type="dxa"/>
            <w:noWrap/>
            <w:hideMark/>
          </w:tcPr>
          <w:p w14:paraId="7A814CF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4D7394A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61A7F31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18E614E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E37B36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9E9FD2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0A1F538" w14:textId="10E795BF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Yin&lt;/Author&gt;&lt;Year&gt;2015&lt;/Year&gt;&lt;RecNum&gt;9&lt;/RecNum&gt;&lt;DisplayText&gt;(Yin et al., 2015)&lt;/DisplayText&gt;&lt;record&gt;&lt;rec-number&gt;9&lt;/rec-number&gt;&lt;foreign-keys&gt;&lt;key app="EN" db-id="tdfdsa2t8tvaf1etxa5vf5d659w0w20wrxvd" timestamp="1744989208"&gt;9&lt;/key&gt;&lt;/foreign-keys&gt;&lt;ref-type name="Journal Article"&gt;17&lt;/ref-type&gt;&lt;contributors&gt;&lt;authors&gt;&lt;author&gt;Yin, Fang&lt;/author&gt;&lt;author&gt;Hayworth, Joel S.&lt;/author&gt;&lt;author&gt;Clement, T. Prabhakar&lt;/author&gt;&lt;/authors&gt;&lt;/contributors&gt;&lt;titles&gt;&lt;title&gt;A Tale of Two Recent Spills—Comparison of 2014 Galveston Bay and 2010 Deepwater Horizon Oil Spill Residues&lt;/title&gt;&lt;secondary-title&gt;PLOS ONE&lt;/secondary-title&gt;&lt;/titles&gt;&lt;periodical&gt;&lt;full-title&gt;PLOS ONE&lt;/full-title&gt;&lt;/periodical&gt;&lt;pages&gt;e0118098&lt;/pages&gt;&lt;volume&gt;10&lt;/volume&gt;&lt;number&gt;2&lt;/number&gt;&lt;dates&gt;&lt;year&gt;2015&lt;/year&gt;&lt;/dates&gt;&lt;publisher&gt;Public Library of Science&lt;/publisher&gt;&lt;urls&gt;&lt;related-urls&gt;&lt;url&gt;https://doi.org/10.1371/journal.pone.0118098&lt;/url&gt;&lt;/related-urls&gt;&lt;/urls&gt;&lt;electronic-resource-num&gt;10.1371/journal.pone.011809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Yin et al., 2015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11F63D86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7CFBFCD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noWrap/>
            <w:hideMark/>
          </w:tcPr>
          <w:p w14:paraId="07FE06D9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214" w:type="dxa"/>
            <w:noWrap/>
            <w:hideMark/>
          </w:tcPr>
          <w:p w14:paraId="3759717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7D63031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A7AD59C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561A182" w14:textId="67BDF99D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284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2.7 ng/g WW (Bull shark)</w:t>
            </w:r>
          </w:p>
        </w:tc>
        <w:tc>
          <w:tcPr>
            <w:tcW w:w="1184" w:type="dxa"/>
            <w:noWrap/>
            <w:hideMark/>
          </w:tcPr>
          <w:p w14:paraId="7D7DB7E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5B0574FB" w14:textId="5D181C3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3600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94 ng/g WW (Bull shark)</w:t>
            </w:r>
          </w:p>
        </w:tc>
        <w:tc>
          <w:tcPr>
            <w:tcW w:w="1260" w:type="dxa"/>
            <w:noWrap/>
            <w:hideMark/>
          </w:tcPr>
          <w:p w14:paraId="7B65AD74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06BC270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B3273A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598D0499" w14:textId="291D3F88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0C39A25B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2EA2EC49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noWrap/>
            <w:hideMark/>
          </w:tcPr>
          <w:p w14:paraId="3B4F859C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214" w:type="dxa"/>
            <w:noWrap/>
            <w:hideMark/>
          </w:tcPr>
          <w:p w14:paraId="74C58A62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95AD43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C8B9973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628A79FC" w14:textId="5B4FA72B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219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4.1 ng/g WW (Blacktip shark)</w:t>
            </w:r>
          </w:p>
        </w:tc>
        <w:tc>
          <w:tcPr>
            <w:tcW w:w="1184" w:type="dxa"/>
            <w:noWrap/>
            <w:hideMark/>
          </w:tcPr>
          <w:p w14:paraId="7576B50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660AB5E3" w14:textId="67ECA06E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1110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3 ng/g WW (Blacktip shark)</w:t>
            </w:r>
          </w:p>
        </w:tc>
        <w:tc>
          <w:tcPr>
            <w:tcW w:w="1260" w:type="dxa"/>
            <w:noWrap/>
            <w:hideMark/>
          </w:tcPr>
          <w:p w14:paraId="43F0AD1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032D2D3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772C52FF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7A78ED6F" w14:textId="7859B5DC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3A3ADDEF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1A16273F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ulf of Mexico</w:t>
            </w:r>
          </w:p>
        </w:tc>
        <w:tc>
          <w:tcPr>
            <w:tcW w:w="536" w:type="dxa"/>
            <w:noWrap/>
            <w:hideMark/>
          </w:tcPr>
          <w:p w14:paraId="5EEC597A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214" w:type="dxa"/>
            <w:noWrap/>
            <w:hideMark/>
          </w:tcPr>
          <w:p w14:paraId="2C31830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027B5D23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1B0BBCA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4211772" w14:textId="7F20B42D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120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1.6 ng/g WW (Bonnethead shark)</w:t>
            </w:r>
          </w:p>
        </w:tc>
        <w:tc>
          <w:tcPr>
            <w:tcW w:w="1184" w:type="dxa"/>
            <w:noWrap/>
            <w:hideMark/>
          </w:tcPr>
          <w:p w14:paraId="048D197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3417257A" w14:textId="2301B6BA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498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0.1 ng/g WW (Bonnethead shark)</w:t>
            </w:r>
          </w:p>
        </w:tc>
        <w:tc>
          <w:tcPr>
            <w:tcW w:w="1260" w:type="dxa"/>
            <w:noWrap/>
            <w:hideMark/>
          </w:tcPr>
          <w:p w14:paraId="7705901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2B7582D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562A679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3D62AF6" w14:textId="2551B4FF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ullen&lt;/Author&gt;&lt;Year&gt;2019&lt;/Year&gt;&lt;RecNum&gt;19&lt;/RecNum&gt;&lt;DisplayText&gt;(Cullen et al., 2019)&lt;/DisplayText&gt;&lt;record&gt;&lt;rec-number&gt;19&lt;/rec-number&gt;&lt;foreign-keys&gt;&lt;key app="EN" db-id="tdfdsa2t8tvaf1etxa5vf5d659w0w20wrxvd" timestamp="1744989579"&gt;19&lt;/key&gt;&lt;/foreign-keys&gt;&lt;ref-type name="Journal Article"&gt;17&lt;/ref-type&gt;&lt;contributors&gt;&lt;authors&gt;&lt;author&gt;Cullen, Joshua A.&lt;/author&gt;&lt;author&gt;Marshall, Christopher D.&lt;/author&gt;&lt;author&gt;Hala, David&lt;/author&gt;&lt;/authors&gt;&lt;/contributors&gt;&lt;titles&gt;&lt;title&gt;Integration of multi-tissue PAH and PCB burdens with biomarker activity in three coastal shark species from the northwestern Gulf of Mexico&lt;/title&gt;&lt;secondary-title&gt;Science of The Total Environment&lt;/secondary-title&gt;&lt;/titles&gt;&lt;periodical&gt;&lt;full-title&gt;Science of The Total Environment&lt;/full-title&gt;&lt;/periodical&gt;&lt;pages&gt;1158-1172&lt;/pages&gt;&lt;volume&gt;650&lt;/volume&gt;&lt;keywords&gt;&lt;keyword&gt;Elasmobranchs&lt;/keyword&gt;&lt;keyword&gt;Wildlife toxicology&lt;/keyword&gt;&lt;keyword&gt;Persistent organic pollutants (POPs)&lt;/keyword&gt;&lt;keyword&gt;Ethoxyresorufin-O-deethylase (EROD)&lt;/keyword&gt;&lt;keyword&gt;Bioaccumulation&lt;/keyword&gt;&lt;keyword&gt;Toxic equivalent (TEQ)&lt;/keyword&gt;&lt;/keywords&gt;&lt;dates&gt;&lt;year&gt;2019&lt;/year&gt;&lt;pub-dates&gt;&lt;date&gt;2019/02/10/&lt;/date&gt;&lt;/pub-dates&gt;&lt;/dates&gt;&lt;isbn&gt;0048-9697&lt;/isbn&gt;&lt;urls&gt;&lt;related-urls&gt;&lt;url&gt;https://www.sciencedirect.com/science/article/pii/S0048969718335708&lt;/url&gt;&lt;/related-urls&gt;&lt;/urls&gt;&lt;electronic-resource-num&gt;https://doi.org/10.1016/j.scitotenv.2018.09.128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ullen et al., 2019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3A680F1D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F60E6FF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438AC849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214" w:type="dxa"/>
            <w:noWrap/>
            <w:hideMark/>
          </w:tcPr>
          <w:p w14:paraId="3E3277E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312EBB8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68DCDF04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7C64866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3784F11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0222BB55" w14:textId="390D26C1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00 ng/g (Ga</w:t>
            </w:r>
            <w:r w:rsidR="00081F3D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ftopsail catfish)</w:t>
            </w:r>
          </w:p>
        </w:tc>
        <w:tc>
          <w:tcPr>
            <w:tcW w:w="1260" w:type="dxa"/>
            <w:noWrap/>
            <w:hideMark/>
          </w:tcPr>
          <w:p w14:paraId="09795E8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102C5929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10652486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1336DA79" w14:textId="58483903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23A32BDD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518A1BD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5D01BBDB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214" w:type="dxa"/>
            <w:noWrap/>
            <w:hideMark/>
          </w:tcPr>
          <w:p w14:paraId="2690A57D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629799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02A4CC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01D04D9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2F3DE895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75107B96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00 ng/g (Red drum)</w:t>
            </w:r>
          </w:p>
        </w:tc>
        <w:tc>
          <w:tcPr>
            <w:tcW w:w="1260" w:type="dxa"/>
            <w:noWrap/>
            <w:hideMark/>
          </w:tcPr>
          <w:p w14:paraId="14622A1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14F4C2B1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0CDDC51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32DEAD17" w14:textId="40A8509C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3975E4BF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45D69553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542B7B66" w14:textId="77777777" w:rsidR="00AF67A8" w:rsidRPr="00BA2B73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214" w:type="dxa"/>
            <w:noWrap/>
            <w:hideMark/>
          </w:tcPr>
          <w:p w14:paraId="2329E7A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9A7AA5D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503F5EF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2A2B17E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523FC6AA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73B53CE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600 ng/g (Gar)</w:t>
            </w:r>
          </w:p>
        </w:tc>
        <w:tc>
          <w:tcPr>
            <w:tcW w:w="1260" w:type="dxa"/>
            <w:noWrap/>
            <w:hideMark/>
          </w:tcPr>
          <w:p w14:paraId="0AED4468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4B65F3F7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214D2EB0" w14:textId="77777777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2904D541" w14:textId="23A4545B" w:rsidR="00AF67A8" w:rsidRPr="00BA2B73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4519121A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7AD54DD2" w14:textId="77777777" w:rsidR="00AF67A8" w:rsidRPr="00BA2B73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abine Lake</w:t>
            </w:r>
          </w:p>
        </w:tc>
        <w:tc>
          <w:tcPr>
            <w:tcW w:w="536" w:type="dxa"/>
            <w:noWrap/>
            <w:hideMark/>
          </w:tcPr>
          <w:p w14:paraId="64177AB5" w14:textId="77777777" w:rsidR="00AF67A8" w:rsidRPr="00BA2B73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214" w:type="dxa"/>
            <w:noWrap/>
            <w:hideMark/>
          </w:tcPr>
          <w:p w14:paraId="73CB50AF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59E34F1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005E3FF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AC78319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84" w:type="dxa"/>
            <w:noWrap/>
            <w:hideMark/>
          </w:tcPr>
          <w:p w14:paraId="12FD36AB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5" w:type="dxa"/>
            <w:noWrap/>
            <w:hideMark/>
          </w:tcPr>
          <w:p w14:paraId="17270528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000 ng/g (</w:t>
            </w: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Bullshark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60" w:type="dxa"/>
            <w:noWrap/>
            <w:hideMark/>
          </w:tcPr>
          <w:p w14:paraId="4EFD8A80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44" w:type="dxa"/>
            <w:noWrap/>
            <w:hideMark/>
          </w:tcPr>
          <w:p w14:paraId="6FB72877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961" w:type="dxa"/>
            <w:noWrap/>
            <w:hideMark/>
          </w:tcPr>
          <w:p w14:paraId="60984082" w14:textId="77777777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7" w:type="dxa"/>
          </w:tcPr>
          <w:p w14:paraId="4BEFAEFE" w14:textId="608DF03B" w:rsidR="00AF67A8" w:rsidRPr="00BA2B73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ernout&lt;/Author&gt;&lt;Year&gt;2020&lt;/Year&gt;&lt;RecNum&gt;20&lt;/RecNum&gt;&lt;DisplayText&gt;(Hernout et al., 2020)&lt;/DisplayText&gt;&lt;record&gt;&lt;rec-number&gt;20&lt;/rec-number&gt;&lt;foreign-keys&gt;&lt;key app="EN" db-id="tdfdsa2t8tvaf1etxa5vf5d659w0w20wrxvd" timestamp="1744989594"&gt;20&lt;/key&gt;&lt;/foreign-keys&gt;&lt;ref-type name="Journal Article"&gt;17&lt;/ref-type&gt;&lt;contributors&gt;&lt;authors&gt;&lt;author&gt;Hernout, B.&lt;/author&gt;&lt;author&gt;Leleux, J.&lt;/author&gt;&lt;author&gt;Lynch, J.&lt;/author&gt;&lt;author&gt;Ramaswamy, K.&lt;/author&gt;&lt;author&gt;Faulkner, P.&lt;/author&gt;&lt;author&gt;Matich, P.&lt;/author&gt;&lt;author&gt;Hala, D.&lt;/author&gt;&lt;/authors&gt;&lt;/contributors&gt;&lt;titles&gt;&lt;title&gt;The integration of fatty acid biomarkers of trophic ecology with pollutant body-burdens of PAHs and PCBs in four species of fish from Sabine Lake, Texas&lt;/title&gt;&lt;secondary-title&gt;Environmental Advances&lt;/secondary-title&gt;&lt;/titles&gt;&lt;periodical&gt;&lt;full-title&gt;Environmental Advances&lt;/full-title&gt;&lt;/periodical&gt;&lt;pages&gt;100001&lt;/pages&gt;&lt;volume&gt;1&lt;/volume&gt;&lt;keywords&gt;&lt;keyword&gt;Wildlife toxicology&lt;/keyword&gt;&lt;keyword&gt;Persistent organic pollutants&lt;/keyword&gt;&lt;keyword&gt;Bioaccumulation&lt;/keyword&gt;&lt;keyword&gt;Toxic equivalent (TEQ)&lt;/keyword&gt;&lt;keyword&gt;Risk assessment&lt;/keyword&gt;&lt;/keywords&gt;&lt;dates&gt;&lt;year&gt;2020&lt;/year&gt;&lt;pub-dates&gt;&lt;date&gt;2020/09/01/&lt;/date&gt;&lt;/pub-dates&gt;&lt;/dates&gt;&lt;isbn&gt;2666-7657&lt;/isbn&gt;&lt;urls&gt;&lt;related-urls&gt;&lt;url&gt;https://www.sciencedirect.com/science/article/pii/S2666765720300016&lt;/url&gt;&lt;/related-urls&gt;&lt;/urls&gt;&lt;electronic-resource-num&gt;https://doi.org/10.1016/j.envadv.2020.100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ernout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FF0511" w:rsidRPr="00BA2B73" w14:paraId="584A3FF3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6DD84263" w14:textId="77777777" w:rsidR="00AF67A8" w:rsidRPr="007401FC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noWrap/>
            <w:hideMark/>
          </w:tcPr>
          <w:p w14:paraId="1C77D318" w14:textId="77777777" w:rsidR="00AF67A8" w:rsidRPr="007401FC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214" w:type="dxa"/>
            <w:noWrap/>
            <w:hideMark/>
          </w:tcPr>
          <w:p w14:paraId="3BE9EE66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186B9F1E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73C3F020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EDFFE9A" w14:textId="515AEC16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6.25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0.47 ng/g DW (Ga</w:t>
            </w:r>
            <w:r w:rsidR="00081F3D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topsail catfish)</w:t>
            </w:r>
          </w:p>
        </w:tc>
        <w:tc>
          <w:tcPr>
            <w:tcW w:w="1184" w:type="dxa"/>
            <w:noWrap/>
            <w:hideMark/>
          </w:tcPr>
          <w:p w14:paraId="323720E7" w14:textId="6B3048D0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5.8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3.92 g</w:t>
            </w:r>
          </w:p>
        </w:tc>
        <w:tc>
          <w:tcPr>
            <w:tcW w:w="1245" w:type="dxa"/>
            <w:noWrap/>
            <w:hideMark/>
          </w:tcPr>
          <w:p w14:paraId="07F61849" w14:textId="17607628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392.76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.27 ng/g DW (Gaf</w:t>
            </w:r>
            <w:r w:rsidR="00081F3D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260" w:type="dxa"/>
            <w:noWrap/>
            <w:hideMark/>
          </w:tcPr>
          <w:p w14:paraId="070E5E3F" w14:textId="1447796C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90.29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.49 ng/g DW (Crassostrea virginica)</w:t>
            </w:r>
          </w:p>
        </w:tc>
        <w:tc>
          <w:tcPr>
            <w:tcW w:w="944" w:type="dxa"/>
            <w:noWrap/>
            <w:hideMark/>
          </w:tcPr>
          <w:p w14:paraId="4D42536E" w14:textId="0D8691F6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.6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.52 g</w:t>
            </w:r>
          </w:p>
        </w:tc>
        <w:tc>
          <w:tcPr>
            <w:tcW w:w="1961" w:type="dxa"/>
            <w:noWrap/>
            <w:hideMark/>
          </w:tcPr>
          <w:p w14:paraId="048773D0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087" w:type="dxa"/>
          </w:tcPr>
          <w:p w14:paraId="5B72A5AA" w14:textId="122F3974" w:rsidR="00AF67A8" w:rsidRPr="007401FC" w:rsidRDefault="00571CEF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FF0511" w:rsidRPr="00BA2B73" w14:paraId="30DB7BD6" w14:textId="77777777" w:rsidTr="00F10D0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noWrap/>
            <w:hideMark/>
          </w:tcPr>
          <w:p w14:paraId="33843B46" w14:textId="77777777" w:rsidR="00AF67A8" w:rsidRPr="007401FC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noWrap/>
            <w:hideMark/>
          </w:tcPr>
          <w:p w14:paraId="72E2B8C7" w14:textId="77777777" w:rsidR="00AF67A8" w:rsidRPr="007401FC" w:rsidRDefault="00AF67A8" w:rsidP="00AF67A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214" w:type="dxa"/>
            <w:noWrap/>
            <w:hideMark/>
          </w:tcPr>
          <w:p w14:paraId="7ED7AE03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noWrap/>
            <w:hideMark/>
          </w:tcPr>
          <w:p w14:paraId="333BB5E2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856" w:type="dxa"/>
            <w:noWrap/>
            <w:hideMark/>
          </w:tcPr>
          <w:p w14:paraId="14BD5E45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60" w:type="dxa"/>
            <w:noWrap/>
            <w:hideMark/>
          </w:tcPr>
          <w:p w14:paraId="3FD63543" w14:textId="0099ECC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158.53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3.04 ng/g DW (Red drum)</w:t>
            </w:r>
          </w:p>
        </w:tc>
        <w:tc>
          <w:tcPr>
            <w:tcW w:w="1184" w:type="dxa"/>
            <w:noWrap/>
            <w:hideMark/>
          </w:tcPr>
          <w:p w14:paraId="17C62E06" w14:textId="31FFFC9F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20.71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38.90 g</w:t>
            </w:r>
          </w:p>
        </w:tc>
        <w:tc>
          <w:tcPr>
            <w:tcW w:w="1245" w:type="dxa"/>
            <w:noWrap/>
            <w:hideMark/>
          </w:tcPr>
          <w:p w14:paraId="28E05820" w14:textId="0691D94D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2032.02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44.35 ng/g DW (Red drum)</w:t>
            </w:r>
          </w:p>
        </w:tc>
        <w:tc>
          <w:tcPr>
            <w:tcW w:w="1260" w:type="dxa"/>
            <w:noWrap/>
            <w:hideMark/>
          </w:tcPr>
          <w:p w14:paraId="41A18317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944" w:type="dxa"/>
            <w:noWrap/>
            <w:hideMark/>
          </w:tcPr>
          <w:p w14:paraId="6C2EDD6C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961" w:type="dxa"/>
            <w:noWrap/>
            <w:hideMark/>
          </w:tcPr>
          <w:p w14:paraId="5CF170CB" w14:textId="77777777" w:rsidR="00AF67A8" w:rsidRPr="007401FC" w:rsidRDefault="00AF67A8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087" w:type="dxa"/>
          </w:tcPr>
          <w:p w14:paraId="3580FFA0" w14:textId="28E1E1A6" w:rsidR="00AF67A8" w:rsidRPr="007401FC" w:rsidRDefault="00571CEF" w:rsidP="00AF67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FF0511" w:rsidRPr="00BA2B73" w14:paraId="656966E1" w14:textId="77777777" w:rsidTr="00F10D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" w:type="dxa"/>
            <w:tcBorders>
              <w:bottom w:val="single" w:sz="4" w:space="0" w:color="auto"/>
            </w:tcBorders>
            <w:noWrap/>
            <w:hideMark/>
          </w:tcPr>
          <w:p w14:paraId="6F2A8AFE" w14:textId="77777777" w:rsidR="00AF67A8" w:rsidRPr="007401FC" w:rsidRDefault="00AF67A8" w:rsidP="00AF67A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noWrap/>
            <w:hideMark/>
          </w:tcPr>
          <w:p w14:paraId="4E2332B3" w14:textId="77777777" w:rsidR="00AF67A8" w:rsidRPr="007401FC" w:rsidRDefault="00AF67A8" w:rsidP="00AF67A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214" w:type="dxa"/>
            <w:tcBorders>
              <w:bottom w:val="single" w:sz="4" w:space="0" w:color="auto"/>
            </w:tcBorders>
            <w:noWrap/>
            <w:hideMark/>
          </w:tcPr>
          <w:p w14:paraId="375CE3C1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019A3E15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856" w:type="dxa"/>
            <w:tcBorders>
              <w:bottom w:val="single" w:sz="4" w:space="0" w:color="auto"/>
            </w:tcBorders>
            <w:noWrap/>
            <w:hideMark/>
          </w:tcPr>
          <w:p w14:paraId="154C4C60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noWrap/>
            <w:hideMark/>
          </w:tcPr>
          <w:p w14:paraId="2B1AC0D1" w14:textId="19BD689B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4.04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1.14 ng/g DW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lastRenderedPageBreak/>
              <w:t>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184" w:type="dxa"/>
            <w:tcBorders>
              <w:bottom w:val="single" w:sz="4" w:space="0" w:color="auto"/>
            </w:tcBorders>
            <w:noWrap/>
            <w:hideMark/>
          </w:tcPr>
          <w:p w14:paraId="3C63CAE9" w14:textId="50C54050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lastRenderedPageBreak/>
              <w:t>297.78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53.53 g</w:t>
            </w:r>
          </w:p>
        </w:tc>
        <w:tc>
          <w:tcPr>
            <w:tcW w:w="1245" w:type="dxa"/>
            <w:tcBorders>
              <w:bottom w:val="single" w:sz="4" w:space="0" w:color="auto"/>
            </w:tcBorders>
            <w:noWrap/>
            <w:hideMark/>
          </w:tcPr>
          <w:p w14:paraId="5B6C1895" w14:textId="4383F388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09.3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9.65 ng/g DW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lastRenderedPageBreak/>
              <w:t>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D27C1C0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944" w:type="dxa"/>
            <w:tcBorders>
              <w:bottom w:val="single" w:sz="4" w:space="0" w:color="auto"/>
            </w:tcBorders>
            <w:noWrap/>
            <w:hideMark/>
          </w:tcPr>
          <w:p w14:paraId="5CF7FCAB" w14:textId="26699FE4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961" w:type="dxa"/>
            <w:tcBorders>
              <w:bottom w:val="single" w:sz="4" w:space="0" w:color="auto"/>
            </w:tcBorders>
            <w:noWrap/>
            <w:hideMark/>
          </w:tcPr>
          <w:p w14:paraId="30A52595" w14:textId="77777777" w:rsidR="00AF67A8" w:rsidRPr="007401FC" w:rsidRDefault="00AF67A8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087" w:type="dxa"/>
            <w:tcBorders>
              <w:bottom w:val="single" w:sz="4" w:space="0" w:color="auto"/>
            </w:tcBorders>
          </w:tcPr>
          <w:p w14:paraId="4A9F8977" w14:textId="6D84D5DE" w:rsidR="00AF67A8" w:rsidRPr="007401FC" w:rsidRDefault="00571CEF" w:rsidP="00AF67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</w:tbl>
    <w:p w14:paraId="4365308F" w14:textId="77777777" w:rsidR="00414908" w:rsidRPr="00BA2B73" w:rsidRDefault="00414908" w:rsidP="003F0F8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D0C326D" w14:textId="77777777" w:rsidR="0074619D" w:rsidRPr="00BA2B73" w:rsidRDefault="0074619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5FE7BA8" w14:textId="000716BB" w:rsidR="0000670B" w:rsidRPr="00BA2B73" w:rsidRDefault="007174A5" w:rsidP="003F0F80">
      <w:pPr>
        <w:rPr>
          <w:rFonts w:ascii="Times New Roman" w:hAnsi="Times New Roman" w:cs="Times New Roman"/>
        </w:rPr>
      </w:pPr>
      <w:r w:rsidRPr="00BA2B7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AD6BC5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E5A57" w:rsidRPr="00BA2B73">
        <w:rPr>
          <w:rFonts w:ascii="Times New Roman" w:hAnsi="Times New Roman" w:cs="Times New Roman"/>
          <w:sz w:val="24"/>
          <w:szCs w:val="24"/>
        </w:rPr>
        <w:t xml:space="preserve">Concentration of </w:t>
      </w:r>
      <w:r w:rsidR="003E5A57" w:rsidRPr="00BA2B73">
        <w:rPr>
          <w:rFonts w:ascii="Times New Roman" w:hAnsi="Times New Roman" w:cs="Times New Roman"/>
          <w:b/>
          <w:bCs/>
          <w:sz w:val="24"/>
          <w:szCs w:val="24"/>
        </w:rPr>
        <w:t>total MP</w:t>
      </w:r>
      <w:r w:rsidR="003E5A57" w:rsidRPr="00BA2B73">
        <w:rPr>
          <w:rFonts w:ascii="Times New Roman" w:hAnsi="Times New Roman" w:cs="Times New Roman"/>
          <w:sz w:val="24"/>
          <w:szCs w:val="24"/>
        </w:rPr>
        <w:t xml:space="preserve"> found in various biotic and abiotic matrix collected from Galveston Bay</w:t>
      </w:r>
      <w:r w:rsidR="00DB0B62" w:rsidRPr="00BA2B73">
        <w:rPr>
          <w:rFonts w:ascii="Times New Roman" w:hAnsi="Times New Roman" w:cs="Times New Roman"/>
          <w:sz w:val="24"/>
          <w:szCs w:val="24"/>
        </w:rPr>
        <w:t xml:space="preserve"> as wel</w:t>
      </w:r>
      <w:r w:rsidR="003E5A57" w:rsidRPr="00BA2B73">
        <w:rPr>
          <w:rFonts w:ascii="Times New Roman" w:hAnsi="Times New Roman" w:cs="Times New Roman"/>
          <w:sz w:val="24"/>
          <w:szCs w:val="24"/>
        </w:rPr>
        <w:t>l as the Gulf of Mexico and its bays, organized by year.</w:t>
      </w:r>
    </w:p>
    <w:tbl>
      <w:tblPr>
        <w:tblStyle w:val="PlainTable5"/>
        <w:tblW w:w="13342" w:type="dxa"/>
        <w:tblInd w:w="-108" w:type="dxa"/>
        <w:tblLook w:val="04A0" w:firstRow="1" w:lastRow="0" w:firstColumn="1" w:lastColumn="0" w:noHBand="0" w:noVBand="1"/>
      </w:tblPr>
      <w:tblGrid>
        <w:gridCol w:w="11"/>
        <w:gridCol w:w="1515"/>
        <w:gridCol w:w="635"/>
        <w:gridCol w:w="1361"/>
        <w:gridCol w:w="1488"/>
        <w:gridCol w:w="1539"/>
        <w:gridCol w:w="1392"/>
        <w:gridCol w:w="1539"/>
        <w:gridCol w:w="1781"/>
        <w:gridCol w:w="1104"/>
        <w:gridCol w:w="977"/>
      </w:tblGrid>
      <w:tr w:rsidR="00DC00C3" w:rsidRPr="00BA2B73" w14:paraId="3CF95EE1" w14:textId="77777777" w:rsidTr="00446221">
        <w:trPr>
          <w:gridBefore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Before w:w="11" w:type="dxa"/>
          <w:trHeight w:val="332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515" w:type="dxa"/>
            <w:tcBorders>
              <w:top w:val="single" w:sz="4" w:space="0" w:color="auto"/>
            </w:tcBorders>
            <w:noWrap/>
            <w:hideMark/>
          </w:tcPr>
          <w:p w14:paraId="6875F416" w14:textId="77777777" w:rsidR="00DC00C3" w:rsidRPr="00BA2B73" w:rsidRDefault="00DC00C3" w:rsidP="00362AD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 xml:space="preserve">Location </w:t>
            </w:r>
          </w:p>
        </w:tc>
        <w:tc>
          <w:tcPr>
            <w:tcW w:w="635" w:type="dxa"/>
            <w:tcBorders>
              <w:top w:val="single" w:sz="4" w:space="0" w:color="auto"/>
            </w:tcBorders>
            <w:noWrap/>
            <w:hideMark/>
          </w:tcPr>
          <w:p w14:paraId="1021DF44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Year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noWrap/>
            <w:hideMark/>
          </w:tcPr>
          <w:p w14:paraId="7E7EDD0F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Water</w:t>
            </w:r>
          </w:p>
        </w:tc>
        <w:tc>
          <w:tcPr>
            <w:tcW w:w="1488" w:type="dxa"/>
            <w:tcBorders>
              <w:top w:val="single" w:sz="4" w:space="0" w:color="auto"/>
            </w:tcBorders>
            <w:noWrap/>
            <w:hideMark/>
          </w:tcPr>
          <w:p w14:paraId="63F392D7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ediment</w:t>
            </w:r>
          </w:p>
        </w:tc>
        <w:tc>
          <w:tcPr>
            <w:tcW w:w="1539" w:type="dxa"/>
            <w:tcBorders>
              <w:top w:val="single" w:sz="4" w:space="0" w:color="auto"/>
            </w:tcBorders>
            <w:noWrap/>
            <w:hideMark/>
          </w:tcPr>
          <w:p w14:paraId="12552ED4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 xml:space="preserve">Fish Muscle 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noWrap/>
            <w:hideMark/>
          </w:tcPr>
          <w:p w14:paraId="68F243FE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ody weight</w:t>
            </w:r>
          </w:p>
        </w:tc>
        <w:tc>
          <w:tcPr>
            <w:tcW w:w="1539" w:type="dxa"/>
            <w:tcBorders>
              <w:top w:val="single" w:sz="4" w:space="0" w:color="auto"/>
            </w:tcBorders>
            <w:noWrap/>
            <w:hideMark/>
          </w:tcPr>
          <w:p w14:paraId="31276454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Fish Liver</w:t>
            </w:r>
          </w:p>
        </w:tc>
        <w:tc>
          <w:tcPr>
            <w:tcW w:w="1781" w:type="dxa"/>
            <w:tcBorders>
              <w:top w:val="single" w:sz="4" w:space="0" w:color="auto"/>
            </w:tcBorders>
            <w:noWrap/>
            <w:hideMark/>
          </w:tcPr>
          <w:p w14:paraId="4F40CA6C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Oyster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noWrap/>
            <w:hideMark/>
          </w:tcPr>
          <w:p w14:paraId="03A27E42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Body weight</w:t>
            </w:r>
          </w:p>
        </w:tc>
        <w:tc>
          <w:tcPr>
            <w:tcW w:w="977" w:type="dxa"/>
            <w:tcBorders>
              <w:top w:val="single" w:sz="4" w:space="0" w:color="auto"/>
            </w:tcBorders>
          </w:tcPr>
          <w:p w14:paraId="21FE89CE" w14:textId="77777777" w:rsidR="00DC00C3" w:rsidRPr="00BA2B73" w:rsidRDefault="00DC00C3" w:rsidP="00362A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References</w:t>
            </w:r>
          </w:p>
        </w:tc>
      </w:tr>
      <w:tr w:rsidR="00DC00C3" w:rsidRPr="00BA2B73" w14:paraId="649A0A8C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45B9BCAC" w14:textId="56177698" w:rsidR="00DC00C3" w:rsidRPr="00BA2B73" w:rsidRDefault="00DC00C3" w:rsidP="002714B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0187F1A6" w14:textId="394BF907" w:rsidR="00DC00C3" w:rsidRPr="00BA2B73" w:rsidRDefault="00DC00C3" w:rsidP="002714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1361" w:type="dxa"/>
            <w:noWrap/>
          </w:tcPr>
          <w:p w14:paraId="574E14A4" w14:textId="00A93057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697ABF47" w14:textId="77777777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0DBECA00" w14:textId="77777777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73,92 µg/g DW (Clupeids)</w:t>
            </w:r>
          </w:p>
          <w:p w14:paraId="2508FB15" w14:textId="7A87D648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64952ADF" w14:textId="26A7C0F8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499A8979" w14:textId="06167589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4898C657" w14:textId="1558ADF6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27FDDA37" w14:textId="6C4E5D28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33F81DC9" w14:textId="77777777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03FB8E98" w14:textId="13F370F2" w:rsidR="00DC00C3" w:rsidRPr="00BA2B73" w:rsidRDefault="00DC00C3" w:rsidP="00271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07563B11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2D35EA46" w14:textId="25EB7D87" w:rsidR="00DC00C3" w:rsidRPr="00BA2B73" w:rsidRDefault="00DC00C3" w:rsidP="00387402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08694D82" w14:textId="0D6DE6C4" w:rsidR="00DC00C3" w:rsidRPr="00BA2B73" w:rsidRDefault="00DC00C3" w:rsidP="003874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1361" w:type="dxa"/>
            <w:noWrap/>
          </w:tcPr>
          <w:p w14:paraId="4ACF320B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09BFA438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2C574CC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732.92 µg/g DW (Mullet)</w:t>
            </w:r>
          </w:p>
          <w:p w14:paraId="180BB21E" w14:textId="5E21B62A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13BCDE1A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4FA13D92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77C3F7BB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3403BE24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5CFD7C93" w14:textId="77777777" w:rsidR="00DC00C3" w:rsidRPr="00BA2B73" w:rsidRDefault="00DC00C3" w:rsidP="009364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7F7D5C98" w14:textId="77777777" w:rsidR="00DC00C3" w:rsidRPr="00BA2B73" w:rsidRDefault="00DC00C3" w:rsidP="0038740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2165CD99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1123B823" w14:textId="08C7977F" w:rsidR="00DC00C3" w:rsidRPr="00BA2B73" w:rsidRDefault="00DC00C3" w:rsidP="00387402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225BC6BF" w14:textId="101054D0" w:rsidR="00DC00C3" w:rsidRPr="00BA2B73" w:rsidRDefault="00DC00C3" w:rsidP="0038740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1361" w:type="dxa"/>
            <w:noWrap/>
          </w:tcPr>
          <w:p w14:paraId="35E4516C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13147361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1198ACDC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410.20 µg/g DW (Clupeids)</w:t>
            </w:r>
          </w:p>
          <w:p w14:paraId="129B0D3C" w14:textId="4581B031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615764BA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70C01AAB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14CC0FEE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738BD009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52BC9289" w14:textId="77777777" w:rsidR="00DC00C3" w:rsidRPr="00BA2B73" w:rsidRDefault="00DC00C3" w:rsidP="009364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2F9FD2C6" w14:textId="77777777" w:rsidR="00DC00C3" w:rsidRPr="00BA2B73" w:rsidRDefault="00DC00C3" w:rsidP="0038740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5AE5D9F2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5D1C104D" w14:textId="19201293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18AA49C5" w14:textId="00774958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1361" w:type="dxa"/>
            <w:noWrap/>
          </w:tcPr>
          <w:p w14:paraId="57DCBE57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4A7EFD2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367EF848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62.96 µg/g DW (Mullet)</w:t>
            </w:r>
          </w:p>
          <w:p w14:paraId="04C28A14" w14:textId="4BF871ED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3637CAA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15654028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685B04D0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06D487F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07A84428" w14:textId="77777777" w:rsidR="00DC00C3" w:rsidRPr="00BA2B73" w:rsidRDefault="00DC00C3" w:rsidP="009364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387E288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2F7F946A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1D64FFFA" w14:textId="2AB7B00D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46BCEA98" w14:textId="179DC2D1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1361" w:type="dxa"/>
            <w:noWrap/>
          </w:tcPr>
          <w:p w14:paraId="58809BB7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58E294CB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02B2E399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46.40 µg/g DW (Juvenile Trout)</w:t>
            </w:r>
          </w:p>
          <w:p w14:paraId="07731D5F" w14:textId="4375CBDE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663A6F0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AC204C8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303E511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61B8959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30C32A55" w14:textId="77777777" w:rsidR="00DC00C3" w:rsidRPr="00BA2B73" w:rsidRDefault="00DC00C3" w:rsidP="009364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4E2D00AC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61BBC8E1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2E63C519" w14:textId="2979A01E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448D0A3A" w14:textId="011B4002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9</w:t>
            </w:r>
          </w:p>
        </w:tc>
        <w:tc>
          <w:tcPr>
            <w:tcW w:w="1361" w:type="dxa"/>
            <w:noWrap/>
          </w:tcPr>
          <w:p w14:paraId="71CE2B1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0D58BB6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201AE797" w14:textId="39BB4C46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40.40 µg/g DW (Juvenile Trout)</w:t>
            </w:r>
          </w:p>
        </w:tc>
        <w:tc>
          <w:tcPr>
            <w:tcW w:w="1392" w:type="dxa"/>
            <w:noWrap/>
          </w:tcPr>
          <w:p w14:paraId="43335F07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24D15AD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0E96FF5E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51CF6608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70C2CCE1" w14:textId="77777777" w:rsidR="00DC00C3" w:rsidRPr="00BA2B73" w:rsidRDefault="00DC00C3" w:rsidP="009364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  <w:p w14:paraId="780E901E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542C6199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049398F2" w14:textId="5DC4819A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2D5F2799" w14:textId="56ACDB58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</w:tcPr>
          <w:p w14:paraId="367EEE73" w14:textId="632FF4CE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3E8E91C3" w14:textId="4067961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157 µg/g</w:t>
            </w:r>
          </w:p>
        </w:tc>
        <w:tc>
          <w:tcPr>
            <w:tcW w:w="1539" w:type="dxa"/>
            <w:noWrap/>
          </w:tcPr>
          <w:p w14:paraId="7E7AB376" w14:textId="45D6F98A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4443BCF7" w14:textId="5620DD4F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75B51663" w14:textId="78259DBA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3F28B8D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184716A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03EA7237" w14:textId="5853149D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3C7C4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harton&lt;/Author&gt;&lt;Year&gt;2021&lt;/Year&gt;&lt;RecNum&gt;95&lt;/RecNum&gt;&lt;DisplayText&gt;(Wharton, 2021)&lt;/DisplayText&gt;&lt;record&gt;&lt;rec-number&gt;95&lt;/rec-number&gt;&lt;foreign-keys&gt;&lt;key app="EN" db-id="tdfdsa2t8tvaf1etxa5vf5d659w0w20wrxvd" timestamp="1750870304"&gt;95&lt;/key&gt;&lt;/foreign-keys&gt;&lt;ref-type name="Thesis"&gt;32&lt;/ref-type&gt;&lt;contributors&gt;&lt;authors&gt;&lt;author&gt;Wharton, Brianne M&lt;/author&gt;&lt;/authors&gt;&lt;/contributors&gt;&lt;titles&gt;&lt;title&gt;Analysis and Quantification of Microplastics in Galveston Bay&lt;/title&gt;&lt;/titles&gt;&lt;dates&gt;&lt;year&gt;2021&lt;/year&gt;&lt;/dates&gt;&lt;publisher&gt;Texas A&amp;amp;M University&lt;/publisher&gt;&lt;urls&gt;&lt;related-urls&gt;&lt;url&gt;https://oaktrust.library.tamu.edu/items/bec0b76f-ec90-41a8-a268-7d4be2306dcb&lt;/url&gt;&lt;/related-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harton, 202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63EB42EE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18C5F81D" w14:textId="24D74B83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7DCC225C" w14:textId="7278A299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</w:tcPr>
          <w:p w14:paraId="1B4F1B9C" w14:textId="1902C8C3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488" w:type="dxa"/>
            <w:noWrap/>
          </w:tcPr>
          <w:p w14:paraId="44E2F0A2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51366332" w14:textId="36680F30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83.74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50.56 µg/g DW (Gaf</w:t>
            </w:r>
            <w:r w:rsidR="00081F3D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392" w:type="dxa"/>
            <w:noWrap/>
          </w:tcPr>
          <w:p w14:paraId="2E886808" w14:textId="3896FACD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50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97.92 g</w:t>
            </w:r>
          </w:p>
        </w:tc>
        <w:tc>
          <w:tcPr>
            <w:tcW w:w="1539" w:type="dxa"/>
            <w:noWrap/>
          </w:tcPr>
          <w:p w14:paraId="420BBFD7" w14:textId="55427DE5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8070.80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970.99 µg/g DW (Gaf</w:t>
            </w:r>
            <w:r w:rsidR="00081F3D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f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opsail catfish)</w:t>
            </w:r>
          </w:p>
        </w:tc>
        <w:tc>
          <w:tcPr>
            <w:tcW w:w="1781" w:type="dxa"/>
            <w:noWrap/>
          </w:tcPr>
          <w:p w14:paraId="57CB7924" w14:textId="0EA27A5D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1988.55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6392.18 µg/g DW (</w:t>
            </w:r>
            <w:r w:rsidR="0044622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Crassostrea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virginica)</w:t>
            </w:r>
          </w:p>
        </w:tc>
        <w:tc>
          <w:tcPr>
            <w:tcW w:w="1104" w:type="dxa"/>
            <w:noWrap/>
          </w:tcPr>
          <w:p w14:paraId="33F33258" w14:textId="1949BF31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2.83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.19 g</w:t>
            </w:r>
          </w:p>
        </w:tc>
        <w:tc>
          <w:tcPr>
            <w:tcW w:w="977" w:type="dxa"/>
          </w:tcPr>
          <w:p w14:paraId="74AB1FAE" w14:textId="281D5FE5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DC00C3" w:rsidRPr="00BA2B73" w14:paraId="4C158B74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7FBAB9BE" w14:textId="09F4AD36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3974A2FD" w14:textId="0AA59C01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</w:tcPr>
          <w:p w14:paraId="4A9D8C37" w14:textId="0E5E8C5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488" w:type="dxa"/>
            <w:noWrap/>
          </w:tcPr>
          <w:p w14:paraId="1918FEB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EEF5E35" w14:textId="5F73F1A5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43.16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9.30 µg/g DW (Red drum)</w:t>
            </w:r>
          </w:p>
        </w:tc>
        <w:tc>
          <w:tcPr>
            <w:tcW w:w="1392" w:type="dxa"/>
            <w:noWrap/>
          </w:tcPr>
          <w:p w14:paraId="6FFE00E6" w14:textId="79CFA4B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611.4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85.61 g</w:t>
            </w:r>
          </w:p>
        </w:tc>
        <w:tc>
          <w:tcPr>
            <w:tcW w:w="1539" w:type="dxa"/>
            <w:noWrap/>
          </w:tcPr>
          <w:p w14:paraId="7E757C40" w14:textId="1F3886B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2291.35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  <w:t>1268.41 µg/g DW (Red drum)</w:t>
            </w:r>
          </w:p>
        </w:tc>
        <w:tc>
          <w:tcPr>
            <w:tcW w:w="1781" w:type="dxa"/>
            <w:noWrap/>
          </w:tcPr>
          <w:p w14:paraId="7C2C977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104" w:type="dxa"/>
            <w:noWrap/>
          </w:tcPr>
          <w:p w14:paraId="55BB7F94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val="de-AT"/>
              </w:rPr>
            </w:pPr>
          </w:p>
        </w:tc>
        <w:tc>
          <w:tcPr>
            <w:tcW w:w="977" w:type="dxa"/>
          </w:tcPr>
          <w:p w14:paraId="29F23630" w14:textId="3F0D5DDB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DC00C3" w:rsidRPr="00BA2B73" w14:paraId="23B6A6A4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56F7B773" w14:textId="7ED66183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7845A1B2" w14:textId="0167DF52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</w:tcPr>
          <w:p w14:paraId="22593196" w14:textId="08EF02AB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1488" w:type="dxa"/>
            <w:noWrap/>
          </w:tcPr>
          <w:p w14:paraId="52D00E2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12BBACA9" w14:textId="110040BB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3063.30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6225.16 µ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392" w:type="dxa"/>
            <w:noWrap/>
          </w:tcPr>
          <w:p w14:paraId="44DB959A" w14:textId="6E84DFFE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1071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207.23 g</w:t>
            </w:r>
          </w:p>
        </w:tc>
        <w:tc>
          <w:tcPr>
            <w:tcW w:w="1539" w:type="dxa"/>
            <w:noWrap/>
          </w:tcPr>
          <w:p w14:paraId="3707165A" w14:textId="7C87AC58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0.00</w:t>
            </w:r>
            <w:r w:rsidR="007B4711"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0.00 µg/g DW (</w:t>
            </w:r>
            <w:proofErr w:type="gramStart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Spotted sea</w:t>
            </w:r>
            <w:proofErr w:type="gramEnd"/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781" w:type="dxa"/>
            <w:noWrap/>
          </w:tcPr>
          <w:p w14:paraId="25F159A2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370854A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171F3811" w14:textId="1736CD09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This study</w:t>
            </w:r>
          </w:p>
        </w:tc>
      </w:tr>
      <w:tr w:rsidR="00DC00C3" w:rsidRPr="00BA2B73" w14:paraId="05D23E64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534D01FF" w14:textId="65B9EC73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4C52659C" w14:textId="535910B8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2</w:t>
            </w:r>
          </w:p>
        </w:tc>
        <w:tc>
          <w:tcPr>
            <w:tcW w:w="1361" w:type="dxa"/>
            <w:noWrap/>
          </w:tcPr>
          <w:p w14:paraId="1010E093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72842524" w14:textId="10D4B7E2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.6-11.5 MPs/m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39" w:type="dxa"/>
            <w:noWrap/>
          </w:tcPr>
          <w:p w14:paraId="5291C9B1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3DF36FA1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3F0E55A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23F872D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0D5A31B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705B9E3B" w14:textId="62C4501F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1D7590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ayden&lt;/Author&gt;&lt;Year&gt;2022&lt;/Year&gt;&lt;RecNum&gt;52&lt;/RecNum&gt;&lt;DisplayText&gt;(Hayden &amp;amp; Cowger, 2022)&lt;/DisplayText&gt;&lt;record&gt;&lt;rec-number&gt;52&lt;/rec-number&gt;&lt;foreign-keys&gt;&lt;key app="EN" db-id="tdfdsa2t8tvaf1etxa5vf5d659w0w20wrxvd" timestamp="1745017105"&gt;52&lt;/key&gt;&lt;/foreign-keys&gt;&lt;ref-type name="Journal Article"&gt;17&lt;/ref-type&gt;&lt;contributors&gt;&lt;authors&gt;&lt;author&gt;Hayden, Maureen&lt;/author&gt;&lt;author&gt;Cowger, Win&lt;/author&gt;&lt;/authors&gt;&lt;/contributors&gt;&lt;titles&gt;&lt;title&gt;Quantitative Analysis of Microplastics on Texas Beaches&lt;/title&gt;&lt;secondary-title&gt;OCEANS 2022&lt;/secondary-title&gt;&lt;/titles&gt;&lt;periodical&gt;&lt;full-title&gt;OCEANS 2022&lt;/full-title&gt;&lt;/periodical&gt;&lt;pages&gt;1-4&lt;/pages&gt;&lt;dates&gt;&lt;year&gt;2022&lt;/year&gt;&lt;/dates&gt;&lt;publisher&gt;IEEE&lt;/publisher&gt;&lt;isbn&gt;166546809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ayden &amp; Cowger, 2022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71A186BC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1DE2160D" w14:textId="64525BBF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0574BDFA" w14:textId="4A0A2BC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</w:tcPr>
          <w:p w14:paraId="6AA8DDB5" w14:textId="23D1411A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1-0.3 µg/L</w:t>
            </w:r>
          </w:p>
        </w:tc>
        <w:tc>
          <w:tcPr>
            <w:tcW w:w="1488" w:type="dxa"/>
            <w:noWrap/>
          </w:tcPr>
          <w:p w14:paraId="6B4E6A4D" w14:textId="4A35B42B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3A510E5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52A04845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A015408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5001B65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6CBDC022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85C8D31" w14:textId="65C88966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2638C4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harton&lt;/Author&gt;&lt;Year&gt;2024&lt;/Year&gt;&lt;RecNum&gt;97&lt;/RecNum&gt;&lt;DisplayText&gt;(Wharton et al., 2024)&lt;/DisplayText&gt;&lt;record&gt;&lt;rec-number&gt;97&lt;/rec-number&gt;&lt;foreign-keys&gt;&lt;key app="EN" db-id="tdfdsa2t8tvaf1etxa5vf5d659w0w20wrxvd" timestamp="1750879524"&gt;97&lt;/key&gt;&lt;/foreign-keys&gt;&lt;ref-type name="Conference Proceedings"&gt;10&lt;/ref-type&gt;&lt;contributors&gt;&lt;authors&gt;&lt;author&gt;Wharton, Marcus&lt;/author&gt;&lt;author&gt;Gahn, Michael B&lt;/author&gt;&lt;author&gt;Hala, David&lt;/author&gt;&lt;author&gt;Du, Jiabi&lt;/author&gt;&lt;author&gt;Park, Kyeong&lt;/author&gt;&lt;author&gt;Kaiser, Karl&lt;/author&gt;&lt;/authors&gt;&lt;/contributors&gt;&lt;titles&gt;&lt;title&gt;Quantifying Microplastic Contamination in Galveston Bay and the Gulf of Mexico watershed&lt;/title&gt;&lt;secondary-title&gt;Proceedings of the American Geophysical Union, Ocean Sciences Meeting&lt;/secondary-title&gt;&lt;/titles&gt;&lt;pages&gt;CE42A-06&lt;/pages&gt;&lt;dates&gt;&lt;year&gt;2024&lt;/year&gt;&lt;/dates&gt;&lt;pub-location&gt;New Orleans, LA&lt;/pub-location&gt;&lt;publisher&gt;American Geophysical Union&lt;/publisher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harton et al., 2024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1A41E5E2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47998F25" w14:textId="43470810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noWrap/>
          </w:tcPr>
          <w:p w14:paraId="69155F79" w14:textId="3A02048A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</w:tcPr>
          <w:p w14:paraId="73FC8769" w14:textId="0018F539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 µg/L</w:t>
            </w:r>
          </w:p>
        </w:tc>
        <w:tc>
          <w:tcPr>
            <w:tcW w:w="1488" w:type="dxa"/>
            <w:noWrap/>
          </w:tcPr>
          <w:p w14:paraId="39E3BAE9" w14:textId="15E00608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.76 µg/g</w:t>
            </w:r>
          </w:p>
        </w:tc>
        <w:tc>
          <w:tcPr>
            <w:tcW w:w="1539" w:type="dxa"/>
            <w:noWrap/>
          </w:tcPr>
          <w:p w14:paraId="7086488B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6A99FCC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3083109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2F1F864F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6770534C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208E9DA1" w14:textId="751FD065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Our data</w:t>
            </w:r>
          </w:p>
        </w:tc>
      </w:tr>
      <w:tr w:rsidR="00DC00C3" w:rsidRPr="00BA2B73" w14:paraId="101BBA14" w14:textId="77777777" w:rsidTr="00446221">
        <w:trPr>
          <w:gridBefore w:val="1"/>
          <w:wBefore w:w="11" w:type="dxa"/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tcBorders>
              <w:bottom w:val="single" w:sz="4" w:space="0" w:color="auto"/>
            </w:tcBorders>
            <w:noWrap/>
          </w:tcPr>
          <w:p w14:paraId="45A91E92" w14:textId="445004F0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tcBorders>
              <w:bottom w:val="single" w:sz="4" w:space="0" w:color="auto"/>
            </w:tcBorders>
            <w:noWrap/>
          </w:tcPr>
          <w:p w14:paraId="0406A7C7" w14:textId="4CDA53DD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noWrap/>
          </w:tcPr>
          <w:p w14:paraId="0E5F1D84" w14:textId="6ED0159B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tcBorders>
              <w:bottom w:val="single" w:sz="4" w:space="0" w:color="auto"/>
            </w:tcBorders>
            <w:noWrap/>
          </w:tcPr>
          <w:p w14:paraId="71FC0879" w14:textId="1E1AE454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0065 µg/g</w:t>
            </w:r>
          </w:p>
        </w:tc>
        <w:tc>
          <w:tcPr>
            <w:tcW w:w="1539" w:type="dxa"/>
            <w:tcBorders>
              <w:bottom w:val="single" w:sz="4" w:space="0" w:color="auto"/>
            </w:tcBorders>
            <w:noWrap/>
          </w:tcPr>
          <w:p w14:paraId="6CDDFAA6" w14:textId="3FD9D0B9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tcBorders>
              <w:bottom w:val="single" w:sz="4" w:space="0" w:color="auto"/>
            </w:tcBorders>
            <w:noWrap/>
          </w:tcPr>
          <w:p w14:paraId="1AE59357" w14:textId="222914F6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tcBorders>
              <w:bottom w:val="single" w:sz="4" w:space="0" w:color="auto"/>
            </w:tcBorders>
            <w:noWrap/>
          </w:tcPr>
          <w:p w14:paraId="74522CC5" w14:textId="6D3F29D9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tcBorders>
              <w:bottom w:val="single" w:sz="4" w:space="0" w:color="auto"/>
            </w:tcBorders>
            <w:noWrap/>
          </w:tcPr>
          <w:p w14:paraId="0F8C7C4D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tcBorders>
              <w:bottom w:val="single" w:sz="4" w:space="0" w:color="auto"/>
            </w:tcBorders>
            <w:noWrap/>
          </w:tcPr>
          <w:p w14:paraId="1B895DD5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  <w:tcBorders>
              <w:bottom w:val="single" w:sz="4" w:space="0" w:color="auto"/>
            </w:tcBorders>
          </w:tcPr>
          <w:p w14:paraId="0676A16E" w14:textId="663D14B3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ummers&lt;/Author&gt;&lt;Year&gt;2024&lt;/Year&gt;&lt;RecNum&gt;96&lt;/RecNum&gt;&lt;DisplayText&gt;(Summers et al., 2024)&lt;/DisplayText&gt;&lt;record&gt;&lt;rec-number&gt;96&lt;/rec-number&gt;&lt;foreign-keys&gt;&lt;key app="EN" db-id="tdfdsa2t8tvaf1etxa5vf5d659w0w20wrxvd" timestamp="1750878933"&gt;96&lt;/key&gt;&lt;/foreign-keys&gt;&lt;ref-type name="Journal Article"&gt;17&lt;/ref-type&gt;&lt;contributors&gt;&lt;authors&gt;&lt;author&gt;Summers, Emily&lt;/author&gt;&lt;author&gt;Du, Jiabi&lt;/author&gt;&lt;author&gt;Park, Kyeong&lt;/author&gt;&lt;author&gt;Wharton, Marcus&lt;/author&gt;&lt;author&gt;Kaiser, Karl&lt;/author&gt;&lt;/authors&gt;&lt;/contributors&gt;&lt;titles&gt;&lt;title&gt;Importance of the water-sediment bed interactions in simulating microplastic particles in an estuarine system&lt;/title&gt;&lt;secondary-title&gt;Frontiers in Marine Science&lt;/secondary-title&gt;&lt;/titles&gt;&lt;periodical&gt;&lt;full-title&gt;Frontiers in Marine Science&lt;/full-title&gt;&lt;/periodical&gt;&lt;pages&gt;1414459&lt;/pages&gt;&lt;volume&gt;11&lt;/volume&gt;&lt;dates&gt;&lt;year&gt;2024&lt;/year&gt;&lt;/dates&gt;&lt;isbn&gt;2296-7745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ummers et al., 2024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1294D1AC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2BE3ED3" w14:textId="653F6D9C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sz w:val="16"/>
                <w:szCs w:val="16"/>
              </w:rPr>
              <w:t>Gulf of Mexico (GOM) </w:t>
            </w:r>
          </w:p>
        </w:tc>
        <w:tc>
          <w:tcPr>
            <w:tcW w:w="63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77CE8E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E001EB0" w14:textId="649A4AC9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48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5A6434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67069B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1955B2B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9D73C7E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78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138664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BB83D4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977" w:type="dxa"/>
            <w:tcBorders>
              <w:top w:val="single" w:sz="4" w:space="0" w:color="auto"/>
              <w:bottom w:val="single" w:sz="4" w:space="0" w:color="auto"/>
            </w:tcBorders>
          </w:tcPr>
          <w:p w14:paraId="2CFA1F7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</w:tr>
      <w:tr w:rsidR="00DC00C3" w:rsidRPr="00BA2B73" w14:paraId="5339A5C0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340E00D1" w14:textId="3AA2CAF1" w:rsidR="00DC00C3" w:rsidRPr="00BA2B73" w:rsidRDefault="007550B2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obile Bay, Alabama</w:t>
            </w:r>
          </w:p>
        </w:tc>
        <w:tc>
          <w:tcPr>
            <w:tcW w:w="635" w:type="dxa"/>
            <w:noWrap/>
            <w:hideMark/>
          </w:tcPr>
          <w:p w14:paraId="184232D0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1361" w:type="dxa"/>
            <w:noWrap/>
            <w:hideMark/>
          </w:tcPr>
          <w:p w14:paraId="3EA403B8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352F7F7D" w14:textId="6E0E7A95" w:rsidR="00DC00C3" w:rsidRPr="00BA2B73" w:rsidRDefault="00614B67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5-75 </w:t>
            </w:r>
            <w:r w:rsidR="00BE2A7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Ps/m</w:t>
            </w:r>
            <w:r w:rsidR="002C15F8"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39" w:type="dxa"/>
            <w:noWrap/>
            <w:hideMark/>
          </w:tcPr>
          <w:p w14:paraId="7A3AA97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3784FA6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0386FABE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6C4DFCC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6E7292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A2EDF4E" w14:textId="3103FD6D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essel&lt;/Author&gt;&lt;Year&gt;2016&lt;/Year&gt;&lt;RecNum&gt;45&lt;/RecNum&gt;&lt;DisplayText&gt;(Wessel et al., 2016)&lt;/DisplayText&gt;&lt;record&gt;&lt;rec-number&gt;45&lt;/rec-number&gt;&lt;foreign-keys&gt;&lt;key app="EN" db-id="tdfdsa2t8tvaf1etxa5vf5d659w0w20wrxvd" timestamp="1745016823"&gt;45&lt;/key&gt;&lt;/foreign-keys&gt;&lt;ref-type name="Journal Article"&gt;17&lt;/ref-type&gt;&lt;contributors&gt;&lt;authors&gt;&lt;author&gt;Wessel, Caitlin C.&lt;/author&gt;&lt;author&gt;Lockridge, Grant R.&lt;/author&gt;&lt;author&gt;Battiste, David&lt;/author&gt;&lt;author&gt;Cebrian, Just&lt;/author&gt;&lt;/authors&gt;&lt;/contributors&gt;&lt;titles&gt;&lt;title&gt;Abundance and characteristics of microplastics in beach sediments: Insights into microplastic accumulation in northern Gulf of Mexico estuaries&lt;/title&gt;&lt;secondary-title&gt;Marine Pollution Bulletin&lt;/secondary-title&gt;&lt;/titles&gt;&lt;periodical&gt;&lt;full-title&gt;Marine Pollution Bulletin&lt;/full-title&gt;&lt;/periodical&gt;&lt;pages&gt;178-183&lt;/pages&gt;&lt;volume&gt;109&lt;/volume&gt;&lt;number&gt;1&lt;/number&gt;&lt;keywords&gt;&lt;keyword&gt;Microplastics&lt;/keyword&gt;&lt;keyword&gt;Plastic&lt;/keyword&gt;&lt;keyword&gt;Pollution&lt;/keyword&gt;&lt;keyword&gt;Marine debris&lt;/keyword&gt;&lt;keyword&gt;Marine litter&lt;/keyword&gt;&lt;keyword&gt;Gulf of Mexico&lt;/keyword&gt;&lt;/keywords&gt;&lt;dates&gt;&lt;year&gt;2016&lt;/year&gt;&lt;pub-dates&gt;&lt;date&gt;2016/08/15/&lt;/date&gt;&lt;/pub-dates&gt;&lt;/dates&gt;&lt;isbn&gt;0025-326X&lt;/isbn&gt;&lt;urls&gt;&lt;related-urls&gt;&lt;url&gt;https://www.sciencedirect.com/science/article/pii/S0025326X16304064&lt;/url&gt;&lt;/related-urls&gt;&lt;/urls&gt;&lt;electronic-resource-num&gt;https://doi.org/10.1016/j.marpolbul.2016.06.002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essel et al., 2016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0110A482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65989E99" w14:textId="5DB95528" w:rsidR="00DC00C3" w:rsidRPr="00BA2B73" w:rsidRDefault="00293C95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Coast of </w:t>
            </w:r>
            <w:r w:rsidR="00CD463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ouisian</w:t>
            </w:r>
            <w:r w:rsidR="00CD4639" w:rsidRPr="00BA2B73">
              <w:rPr>
                <w:rFonts w:ascii="Times New Roman" w:eastAsia="Times New Roman" w:hAnsi="Times New Roman" w:cs="Times New Roman"/>
                <w:i w:val="0"/>
                <w:iCs w:val="0"/>
                <w:sz w:val="16"/>
                <w:szCs w:val="16"/>
              </w:rPr>
              <w:t>a</w:t>
            </w:r>
          </w:p>
        </w:tc>
        <w:tc>
          <w:tcPr>
            <w:tcW w:w="635" w:type="dxa"/>
            <w:noWrap/>
            <w:hideMark/>
          </w:tcPr>
          <w:p w14:paraId="2B094A58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1361" w:type="dxa"/>
            <w:noWrap/>
            <w:hideMark/>
          </w:tcPr>
          <w:p w14:paraId="1E75E7FD" w14:textId="50F87D23" w:rsidR="00DC00C3" w:rsidRPr="00BA2B73" w:rsidRDefault="00293C95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.8-</w:t>
            </w:r>
            <w:r w:rsidR="007D5F67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8.4 particles/m</w:t>
            </w:r>
            <w:r w:rsidR="007D5F67"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488" w:type="dxa"/>
            <w:noWrap/>
            <w:hideMark/>
          </w:tcPr>
          <w:p w14:paraId="2C519C78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51EC6CF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761D944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67CF33DF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1305F36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6657F79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469FF1EB" w14:textId="51A9785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i Mauro&lt;/Author&gt;&lt;Year&gt;2017&lt;/Year&gt;&lt;RecNum&gt;46&lt;/RecNum&gt;&lt;DisplayText&gt;(Di Mauro et al., 2017)&lt;/DisplayText&gt;&lt;record&gt;&lt;rec-number&gt;46&lt;/rec-number&gt;&lt;foreign-keys&gt;&lt;key app="EN" db-id="tdfdsa2t8tvaf1etxa5vf5d659w0w20wrxvd" timestamp="1745016836"&gt;46&lt;/key&gt;&lt;/foreign-keys&gt;&lt;ref-type name="Journal Article"&gt;17&lt;/ref-type&gt;&lt;contributors&gt;&lt;authors&gt;&lt;author&gt;Di Mauro, Rosana&lt;/author&gt;&lt;author&gt;Kupchik, Matthew J.&lt;/author&gt;&lt;author&gt;Benfield, Mark C.&lt;/author&gt;&lt;/authors&gt;&lt;/contributors&gt;&lt;titles&gt;&lt;title&gt;Abundant plankton-sized microplastic particles in shelf waters of the northern Gulf of Mexico&lt;/title&gt;&lt;secondary-title&gt;Environmental Pollution&lt;/secondary-title&gt;&lt;/titles&gt;&lt;periodical&gt;&lt;full-title&gt;Environmental Pollution&lt;/full-title&gt;&lt;/periodical&gt;&lt;pages&gt;798-809&lt;/pages&gt;&lt;volume&gt;230&lt;/volume&gt;&lt;keywords&gt;&lt;keyword&gt;Marine debris&lt;/keyword&gt;&lt;keyword&gt;Marine pollution&lt;/keyword&gt;&lt;keyword&gt;Surface area&lt;/keyword&gt;&lt;keyword&gt;Acid digestion&lt;/keyword&gt;&lt;keyword&gt;Microplastics&lt;/keyword&gt;&lt;keyword&gt;Zooplankton&lt;/keyword&gt;&lt;/keywords&gt;&lt;dates&gt;&lt;year&gt;2017&lt;/year&gt;&lt;pub-dates&gt;&lt;date&gt;2017/11/01/&lt;/date&gt;&lt;/pub-dates&gt;&lt;/dates&gt;&lt;isbn&gt;0269-7491&lt;/isbn&gt;&lt;urls&gt;&lt;related-urls&gt;&lt;url&gt;https://www.sciencedirect.com/science/article/pii/S0269749116313422&lt;/url&gt;&lt;/related-urls&gt;&lt;/urls&gt;&lt;electronic-resource-num&gt;https://doi.org/10.1016/j.envpol.2017.07.030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i Mauro et al., 2017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47D1F9CC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7683C46C" w14:textId="5888D2B2" w:rsidR="00DC00C3" w:rsidRPr="00BA2B73" w:rsidRDefault="00535CBD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oast of Florida</w:t>
            </w:r>
          </w:p>
        </w:tc>
        <w:tc>
          <w:tcPr>
            <w:tcW w:w="635" w:type="dxa"/>
            <w:noWrap/>
            <w:hideMark/>
          </w:tcPr>
          <w:p w14:paraId="38136217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361" w:type="dxa"/>
            <w:noWrap/>
            <w:hideMark/>
          </w:tcPr>
          <w:p w14:paraId="5AA6DF4D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4ED169BC" w14:textId="560FB966" w:rsidR="00DC00C3" w:rsidRPr="00BA2B73" w:rsidRDefault="00BF66E9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1.08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4.61 pieces/m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39" w:type="dxa"/>
            <w:noWrap/>
            <w:hideMark/>
          </w:tcPr>
          <w:p w14:paraId="52D2263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630FF7E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76A6F59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7E27BDE6" w14:textId="53F7DCA6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55AD151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73CAD81E" w14:textId="1920166E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eckwith&lt;/Author&gt;&lt;Year&gt;2018&lt;/Year&gt;&lt;RecNum&gt;47&lt;/RecNum&gt;&lt;DisplayText&gt;(Beckwith &amp;amp; Fuentes, 2018)&lt;/DisplayText&gt;&lt;record&gt;&lt;rec-number&gt;47&lt;/rec-number&gt;&lt;foreign-keys&gt;&lt;key app="EN" db-id="tdfdsa2t8tvaf1etxa5vf5d659w0w20wrxvd" timestamp="1745016849"&gt;47&lt;/key&gt;&lt;/foreign-keys&gt;&lt;ref-type name="Journal Article"&gt;17&lt;/ref-type&gt;&lt;contributors&gt;&lt;authors&gt;&lt;author&gt;Beckwith, Valencia K.&lt;/author&gt;&lt;author&gt;Fuentes, Mariana M. P. B.&lt;/author&gt;&lt;/authors&gt;&lt;/contributors&gt;&lt;titles&gt;&lt;title&gt;Microplastic at nesting grounds used by the northern Gulf of Mexico loggerhead recovery unit&lt;/title&gt;&lt;secondary-title&gt;Marine Pollution Bulletin&lt;/secondary-title&gt;&lt;/titles&gt;&lt;periodical&gt;&lt;full-title&gt;Marine Pollution Bulletin&lt;/full-title&gt;&lt;/periodical&gt;&lt;pages&gt;32-37&lt;/pages&gt;&lt;volume&gt;131&lt;/volume&gt;&lt;keywords&gt;&lt;keyword&gt;Marine turtles&lt;/keyword&gt;&lt;keyword&gt;Sea turtles&lt;/keyword&gt;&lt;keyword&gt;Pollution&lt;/keyword&gt;&lt;keyword&gt;Gulf of Mexico&lt;/keyword&gt;&lt;keyword&gt;Plastic&lt;/keyword&gt;&lt;keyword&gt;Microplastic&lt;/keyword&gt;&lt;/keywords&gt;&lt;dates&gt;&lt;year&gt;2018&lt;/year&gt;&lt;pub-dates&gt;&lt;date&gt;2018/06/01/&lt;/date&gt;&lt;/pub-dates&gt;&lt;/dates&gt;&lt;isbn&gt;0025-326X&lt;/isbn&gt;&lt;urls&gt;&lt;related-urls&gt;&lt;url&gt;https://www.sciencedirect.com/science/article/pii/S0025326X1830225X&lt;/url&gt;&lt;/related-urls&gt;&lt;/urls&gt;&lt;electronic-resource-num&gt;https://doi.org/10.1016/j.marpolbul.2018.04.00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eckwith &amp; Fuentes, 201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6D446424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5D68ED89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osquito Lagoon, FL</w:t>
            </w:r>
          </w:p>
        </w:tc>
        <w:tc>
          <w:tcPr>
            <w:tcW w:w="635" w:type="dxa"/>
            <w:noWrap/>
            <w:hideMark/>
          </w:tcPr>
          <w:p w14:paraId="1D6D863A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1361" w:type="dxa"/>
            <w:noWrap/>
            <w:hideMark/>
          </w:tcPr>
          <w:p w14:paraId="0DC3104D" w14:textId="6B172AB8" w:rsidR="00DC00C3" w:rsidRPr="00BA2B73" w:rsidRDefault="009B7012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5-35 </w:t>
            </w:r>
            <w:r w:rsidR="007124DE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Ps/L</w:t>
            </w:r>
          </w:p>
        </w:tc>
        <w:tc>
          <w:tcPr>
            <w:tcW w:w="1488" w:type="dxa"/>
            <w:noWrap/>
            <w:hideMark/>
          </w:tcPr>
          <w:p w14:paraId="0F551A6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4EE31013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77EC924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49B389E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07BF1980" w14:textId="2A04CE5A" w:rsidR="00DC00C3" w:rsidRPr="00BA2B73" w:rsidRDefault="00450CC9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-23</w:t>
            </w:r>
            <w:r w:rsidR="00C8164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Ps/</w:t>
            </w:r>
            <w:r w:rsidR="00EE217D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individual</w:t>
            </w:r>
            <w:r w:rsidR="00C8164C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(</w:t>
            </w:r>
            <w:r w:rsidR="00CD4639"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</w:t>
            </w:r>
            <w:r w:rsidR="00DC00C3"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virginica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04" w:type="dxa"/>
            <w:noWrap/>
            <w:hideMark/>
          </w:tcPr>
          <w:p w14:paraId="4941F327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3C74F0BD" w14:textId="78A03F0E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aite&lt;/Author&gt;&lt;Year&gt;2018&lt;/Year&gt;&lt;RecNum&gt;48&lt;/RecNum&gt;&lt;DisplayText&gt;(Waite et al., 2018)&lt;/DisplayText&gt;&lt;record&gt;&lt;rec-number&gt;48&lt;/rec-number&gt;&lt;foreign-keys&gt;&lt;key app="EN" db-id="tdfdsa2t8tvaf1etxa5vf5d659w0w20wrxvd" timestamp="1745016863"&gt;48&lt;/key&gt;&lt;/foreign-keys&gt;&lt;ref-type name="Journal Article"&gt;17&lt;/ref-type&gt;&lt;contributors&gt;&lt;authors&gt;&lt;author&gt;Waite, Heidi R.&lt;/author&gt;&lt;author&gt;Donnelly, Melinda J.&lt;/author&gt;&lt;author&gt;Walters, Linda J.&lt;/author&gt;&lt;/authors&gt;&lt;/contributors&gt;&lt;titles&gt;&lt;title&gt;Quantity and types of microplastics in the organic tissues of the eastern oyster Crassostrea virginica and Atlantic mud crab Panopeus herbstii from a Florida estuary&lt;/title&gt;&lt;secondary-title&gt;Marine Pollution Bulletin&lt;/secondary-title&gt;&lt;/titles&gt;&lt;periodical&gt;&lt;full-title&gt;Marine Pollution Bulletin&lt;/full-title&gt;&lt;/periodical&gt;&lt;pages&gt;179-185&lt;/pages&gt;&lt;volume&gt;129&lt;/volume&gt;&lt;number&gt;1&lt;/number&gt;&lt;keywords&gt;&lt;keyword&gt;Plastic debris&lt;/keyword&gt;&lt;keyword&gt;Pollution&lt;/keyword&gt;&lt;keyword&gt;Bivalve&lt;/keyword&gt;&lt;keyword&gt;Mosquito Lagoon&lt;/keyword&gt;&lt;keyword&gt;Indian River Lagoon&lt;/keyword&gt;&lt;/keywords&gt;&lt;dates&gt;&lt;year&gt;2018&lt;/year&gt;&lt;pub-dates&gt;&lt;date&gt;2018/04/01/&lt;/date&gt;&lt;/pub-dates&gt;&lt;/dates&gt;&lt;isbn&gt;0025-326X&lt;/isbn&gt;&lt;urls&gt;&lt;related-urls&gt;&lt;url&gt;https://www.sciencedirect.com/science/article/pii/S0025326X18301139&lt;/url&gt;&lt;/related-urls&gt;&lt;/urls&gt;&lt;electronic-resource-num&gt;https://doi.org/10.1016/j.marpolbul.2018.02.026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aite et al., 2018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50B4A8B9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73C2B5FB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0FCC5699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2D22DB2A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2D3E9AD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55C74056" w14:textId="43AD06AC" w:rsidR="00DC00C3" w:rsidRPr="00BA2B73" w:rsidRDefault="000077A8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15</w:t>
            </w:r>
            <w:r w:rsidR="00AB1139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White grunt)</w:t>
            </w:r>
          </w:p>
        </w:tc>
        <w:tc>
          <w:tcPr>
            <w:tcW w:w="1392" w:type="dxa"/>
            <w:noWrap/>
            <w:hideMark/>
          </w:tcPr>
          <w:p w14:paraId="57FC0459" w14:textId="1FFF8DBF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18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63 g</w:t>
            </w:r>
          </w:p>
        </w:tc>
        <w:tc>
          <w:tcPr>
            <w:tcW w:w="1539" w:type="dxa"/>
            <w:noWrap/>
            <w:hideMark/>
          </w:tcPr>
          <w:p w14:paraId="7A3FB3C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78DFE2C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400AF8D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0415BB07" w14:textId="40869C0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4813E1FD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3DB9AF5A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1788E9FD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7A853DAA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649B89C8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hideMark/>
          </w:tcPr>
          <w:p w14:paraId="3E01B491" w14:textId="4F861BC4" w:rsidR="00DC00C3" w:rsidRPr="00BA2B73" w:rsidRDefault="00AB1139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8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Pigfish)</w:t>
            </w:r>
          </w:p>
        </w:tc>
        <w:tc>
          <w:tcPr>
            <w:tcW w:w="1392" w:type="dxa"/>
            <w:noWrap/>
            <w:hideMark/>
          </w:tcPr>
          <w:p w14:paraId="627902A1" w14:textId="4A106BF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58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0 g</w:t>
            </w:r>
          </w:p>
        </w:tc>
        <w:tc>
          <w:tcPr>
            <w:tcW w:w="1539" w:type="dxa"/>
            <w:noWrap/>
            <w:hideMark/>
          </w:tcPr>
          <w:p w14:paraId="5766C02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1BE6F7C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6BB818E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79803F93" w14:textId="3C2B24FD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0B478F42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3DD17CDA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28AF9E26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7452E14E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2A9A74CF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027FEC44" w14:textId="4E40066E" w:rsidR="00DC00C3" w:rsidRPr="00BA2B73" w:rsidRDefault="00567A42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7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Red snapper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392" w:type="dxa"/>
            <w:noWrap/>
            <w:hideMark/>
          </w:tcPr>
          <w:p w14:paraId="00978FA0" w14:textId="0133C51D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9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8 g</w:t>
            </w:r>
          </w:p>
        </w:tc>
        <w:tc>
          <w:tcPr>
            <w:tcW w:w="1539" w:type="dxa"/>
            <w:noWrap/>
            <w:hideMark/>
          </w:tcPr>
          <w:p w14:paraId="516D92F7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73ABF426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26C24E8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FE9113F" w14:textId="40C4C4FF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72816A30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534F83A2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2C79C195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560441E7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7C610D69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324C74D3" w14:textId="3F327116" w:rsidR="00DC00C3" w:rsidRPr="00BA2B73" w:rsidRDefault="00C96FEC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2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Grey snapper)</w:t>
            </w:r>
          </w:p>
        </w:tc>
        <w:tc>
          <w:tcPr>
            <w:tcW w:w="1392" w:type="dxa"/>
            <w:noWrap/>
            <w:hideMark/>
          </w:tcPr>
          <w:p w14:paraId="3A2A89E9" w14:textId="707F3D09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28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92 g</w:t>
            </w:r>
          </w:p>
        </w:tc>
        <w:tc>
          <w:tcPr>
            <w:tcW w:w="1539" w:type="dxa"/>
            <w:noWrap/>
            <w:hideMark/>
          </w:tcPr>
          <w:p w14:paraId="0CF97F8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5A9DDCEB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753107C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3A4E8CEE" w14:textId="20FE10A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12303E5E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69D3AA92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78439C0C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54C65F9C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594EC933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3E898816" w14:textId="724ECC97" w:rsidR="00DC00C3" w:rsidRPr="00BA2B73" w:rsidRDefault="00C96FEC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5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Blue runner)</w:t>
            </w:r>
          </w:p>
        </w:tc>
        <w:tc>
          <w:tcPr>
            <w:tcW w:w="1392" w:type="dxa"/>
            <w:noWrap/>
            <w:hideMark/>
          </w:tcPr>
          <w:p w14:paraId="3D3696AC" w14:textId="1B1C7FBA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30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8 g</w:t>
            </w:r>
          </w:p>
        </w:tc>
        <w:tc>
          <w:tcPr>
            <w:tcW w:w="1539" w:type="dxa"/>
            <w:noWrap/>
            <w:hideMark/>
          </w:tcPr>
          <w:p w14:paraId="723F26CA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7BBFF935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EC860C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6237CFEA" w14:textId="16D73374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74DB270C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5FD56760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ampeche Bay</w:t>
            </w:r>
          </w:p>
        </w:tc>
        <w:tc>
          <w:tcPr>
            <w:tcW w:w="635" w:type="dxa"/>
            <w:noWrap/>
            <w:hideMark/>
          </w:tcPr>
          <w:p w14:paraId="18EBB5CE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0</w:t>
            </w:r>
          </w:p>
        </w:tc>
        <w:tc>
          <w:tcPr>
            <w:tcW w:w="1361" w:type="dxa"/>
            <w:noWrap/>
            <w:hideMark/>
          </w:tcPr>
          <w:p w14:paraId="25AA50D7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11EC1A01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29AE604C" w14:textId="1E1E801B" w:rsidR="00DC00C3" w:rsidRPr="00BA2B73" w:rsidRDefault="00C96FEC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0 items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/intestine (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triped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ullet)</w:t>
            </w:r>
          </w:p>
        </w:tc>
        <w:tc>
          <w:tcPr>
            <w:tcW w:w="1392" w:type="dxa"/>
            <w:noWrap/>
            <w:hideMark/>
          </w:tcPr>
          <w:p w14:paraId="21B10579" w14:textId="4EFAD18F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72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9 g</w:t>
            </w:r>
          </w:p>
        </w:tc>
        <w:tc>
          <w:tcPr>
            <w:tcW w:w="1539" w:type="dxa"/>
            <w:noWrap/>
            <w:hideMark/>
          </w:tcPr>
          <w:p w14:paraId="1F2BBFD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6C6B3627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680965F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74B0A68" w14:textId="2CDF6419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orges-Ramírez&lt;/Author&gt;&lt;Year&gt;2020&lt;/Year&gt;&lt;RecNum&gt;49&lt;/RecNum&gt;&lt;DisplayText&gt;(Borges-Ramírez et al., 2020)&lt;/DisplayText&gt;&lt;record&gt;&lt;rec-number&gt;49&lt;/rec-number&gt;&lt;foreign-keys&gt;&lt;key app="EN" db-id="tdfdsa2t8tvaf1etxa5vf5d659w0w20wrxvd" timestamp="1745016877"&gt;49&lt;/key&gt;&lt;/foreign-keys&gt;&lt;ref-type name="Journal Article"&gt;17&lt;/ref-type&gt;&lt;contributors&gt;&lt;authors&gt;&lt;author&gt;Borges-Ramírez, Merle M.&lt;/author&gt;&lt;author&gt;Mendoza-Franco, Edgar F.&lt;/author&gt;&lt;author&gt;Escalona-Segura, Griselda&lt;/author&gt;&lt;author&gt;Osten, Jaime Rendón-von&lt;/author&gt;&lt;/authors&gt;&lt;/contributors&gt;&lt;titles&gt;&lt;title&gt;Plastic density as a key factor in the presence of microplastic in the gastrointestinal tract of commercial fishes from Campeche Bay, Mexico&lt;/title&gt;&lt;secondary-title&gt;Environmental Pollution&lt;/secondary-title&gt;&lt;/titles&gt;&lt;periodical&gt;&lt;full-title&gt;Environmental Pollution&lt;/full-title&gt;&lt;/periodical&gt;&lt;pages&gt;115659&lt;/pages&gt;&lt;volume&gt;267&lt;/volume&gt;&lt;keywords&gt;&lt;keyword&gt;Microplastics density&lt;/keyword&gt;&lt;keyword&gt;Commercial fish&lt;/keyword&gt;&lt;keyword&gt;Demersal&lt;/keyword&gt;&lt;keyword&gt;Pelagic&lt;/keyword&gt;&lt;keyword&gt;FTIR&lt;/keyword&gt;&lt;/keywords&gt;&lt;dates&gt;&lt;year&gt;2020&lt;/year&gt;&lt;pub-dates&gt;&lt;date&gt;2020/12/01/&lt;/date&gt;&lt;/pub-dates&gt;&lt;/dates&gt;&lt;isbn&gt;0269-7491&lt;/isbn&gt;&lt;urls&gt;&lt;related-urls&gt;&lt;url&gt;https://www.sciencedirect.com/science/article/pii/S0269749120363478&lt;/url&gt;&lt;/related-urls&gt;&lt;/urls&gt;&lt;electronic-resource-num&gt;https://doi.org/10.1016/j.envpol.2020.115659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orges-Ramírez et al., 2020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6FDB1668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1675ED73" w14:textId="392ADA3A" w:rsidR="00DC00C3" w:rsidRPr="00BA2B73" w:rsidRDefault="004A6AC9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Te</w:t>
            </w:r>
            <w:r w:rsidR="0009498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colutla</w:t>
            </w:r>
            <w:proofErr w:type="spellEnd"/>
            <w:r w:rsidR="0009498B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, 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exico</w:t>
            </w:r>
          </w:p>
        </w:tc>
        <w:tc>
          <w:tcPr>
            <w:tcW w:w="635" w:type="dxa"/>
            <w:noWrap/>
            <w:hideMark/>
          </w:tcPr>
          <w:p w14:paraId="45231271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  <w:hideMark/>
          </w:tcPr>
          <w:p w14:paraId="6D8765B2" w14:textId="02D5CF2C" w:rsidR="00DC00C3" w:rsidRPr="00BA2B73" w:rsidRDefault="00D47EB7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51 MPs/L</w:t>
            </w:r>
          </w:p>
        </w:tc>
        <w:tc>
          <w:tcPr>
            <w:tcW w:w="1488" w:type="dxa"/>
            <w:noWrap/>
            <w:hideMark/>
          </w:tcPr>
          <w:p w14:paraId="7E554609" w14:textId="7FA51256" w:rsidR="00DC00C3" w:rsidRPr="00BA2B73" w:rsidRDefault="006A11AD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21 MPs/Kg DW</w:t>
            </w:r>
          </w:p>
        </w:tc>
        <w:tc>
          <w:tcPr>
            <w:tcW w:w="1539" w:type="dxa"/>
            <w:noWrap/>
            <w:hideMark/>
          </w:tcPr>
          <w:p w14:paraId="286CC886" w14:textId="33994B33" w:rsidR="00DC00C3" w:rsidRPr="00BA2B73" w:rsidRDefault="006A11AD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4.7 MPs/ intestine</w:t>
            </w:r>
          </w:p>
        </w:tc>
        <w:tc>
          <w:tcPr>
            <w:tcW w:w="1392" w:type="dxa"/>
            <w:noWrap/>
            <w:hideMark/>
          </w:tcPr>
          <w:p w14:paraId="70557CE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1AA52A38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4D5175B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491CEEDA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11EA9822" w14:textId="78BA7ED8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ánchez-Hernández&lt;/Author&gt;&lt;Year&gt;2021&lt;/Year&gt;&lt;RecNum&gt;50&lt;/RecNum&gt;&lt;DisplayText&gt;(Sánchez-Hernández et al., 2021)&lt;/DisplayText&gt;&lt;record&gt;&lt;rec-number&gt;50&lt;/rec-number&gt;&lt;foreign-keys&gt;&lt;key app="EN" db-id="tdfdsa2t8tvaf1etxa5vf5d659w0w20wrxvd" timestamp="1745016895"&gt;50&lt;/key&gt;&lt;/foreign-keys&gt;&lt;ref-type name="Journal Article"&gt;17&lt;/ref-type&gt;&lt;contributors&gt;&lt;authors&gt;&lt;author&gt;Sánchez-Hernández, Lirio Jazmín&lt;/author&gt;&lt;author&gt;Ramírez-Romero, Patricia&lt;/author&gt;&lt;author&gt;Rodríguez-González, Francisco&lt;/author&gt;&lt;author&gt;Ramos-Sánchez, Víctor H.&lt;/author&gt;&lt;author&gt;Márquez Montes, Raúl Antonio&lt;/author&gt;&lt;author&gt;Romero-Paredes Rubio, Hernando&lt;/author&gt;&lt;author&gt;Sujitha, S. B.&lt;/author&gt;&lt;author&gt;Jonathan, M. P.&lt;/author&gt;&lt;/authors&gt;&lt;/contributors&gt;&lt;titles&gt;&lt;title&gt;Seasonal evidences of microplastics in environmental matrices of a tourist dominated urban estuary in Gulf of Mexico, Mexico&lt;/title&gt;&lt;secondary-title&gt;Chemosphere&lt;/secondary-title&gt;&lt;/titles&gt;&lt;periodical&gt;&lt;full-title&gt;Chemosphere&lt;/full-title&gt;&lt;/periodical&gt;&lt;pages&gt;130261&lt;/pages&gt;&lt;volume&gt;277&lt;/volume&gt;&lt;keywords&gt;&lt;keyword&gt;Microplastics&lt;/keyword&gt;&lt;keyword&gt;Fish&lt;/keyword&gt;&lt;keyword&gt;Water&lt;/keyword&gt;&lt;keyword&gt;Beach sediments&lt;/keyword&gt;&lt;keyword&gt;SEM/EDS&lt;/keyword&gt;&lt;keyword&gt;Gulf of Mexico&lt;/keyword&gt;&lt;/keywords&gt;&lt;dates&gt;&lt;year&gt;2021&lt;/year&gt;&lt;pub-dates&gt;&lt;date&gt;2021/08/01/&lt;/date&gt;&lt;/pub-dates&gt;&lt;/dates&gt;&lt;isbn&gt;0045-6535&lt;/isbn&gt;&lt;urls&gt;&lt;related-urls&gt;&lt;url&gt;https://www.sciencedirect.com/science/article/pii/S004565352100730X&lt;/url&gt;&lt;/related-urls&gt;&lt;/urls&gt;&lt;electronic-resource-num&gt;https://doi.org/10.1016/j.chemosphere.2021.130261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ánchez-Hernández et al., 2021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5A0C9CD1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42F78D9D" w14:textId="77777777" w:rsidR="00DC00C3" w:rsidRPr="007401FC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635" w:type="dxa"/>
            <w:noWrap/>
            <w:hideMark/>
          </w:tcPr>
          <w:p w14:paraId="2E00A75D" w14:textId="77777777" w:rsidR="00DC00C3" w:rsidRPr="007401FC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  <w:hideMark/>
          </w:tcPr>
          <w:p w14:paraId="6A2160C4" w14:textId="77777777" w:rsidR="00DC00C3" w:rsidRPr="007401FC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1D8A3212" w14:textId="77777777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59AFA179" w14:textId="2BA9084E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636.97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86.63 µg/g DW (Ga</w:t>
            </w:r>
            <w:r w:rsidR="00CD4639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ftopsail catfish)</w:t>
            </w:r>
          </w:p>
        </w:tc>
        <w:tc>
          <w:tcPr>
            <w:tcW w:w="1392" w:type="dxa"/>
            <w:noWrap/>
            <w:hideMark/>
          </w:tcPr>
          <w:p w14:paraId="41D27CFE" w14:textId="3E7F5CB0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5.8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73.92 g</w:t>
            </w:r>
          </w:p>
        </w:tc>
        <w:tc>
          <w:tcPr>
            <w:tcW w:w="1539" w:type="dxa"/>
            <w:noWrap/>
            <w:hideMark/>
          </w:tcPr>
          <w:p w14:paraId="4311F48A" w14:textId="77777777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22DF2AED" w14:textId="156D1EFA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8925.72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608.77 µg/g DW (</w:t>
            </w:r>
            <w:r w:rsidR="00CD4639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rassostrea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virginica)</w:t>
            </w:r>
          </w:p>
        </w:tc>
        <w:tc>
          <w:tcPr>
            <w:tcW w:w="1104" w:type="dxa"/>
            <w:noWrap/>
            <w:hideMark/>
          </w:tcPr>
          <w:p w14:paraId="667E82F0" w14:textId="03724586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41.6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.52 g</w:t>
            </w:r>
          </w:p>
        </w:tc>
        <w:tc>
          <w:tcPr>
            <w:tcW w:w="977" w:type="dxa"/>
          </w:tcPr>
          <w:p w14:paraId="1AF23CA1" w14:textId="264CA813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DC00C3" w:rsidRPr="00BA2B73" w14:paraId="7CC614F8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30E8DDD6" w14:textId="77777777" w:rsidR="00DC00C3" w:rsidRPr="007401FC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635" w:type="dxa"/>
            <w:noWrap/>
            <w:hideMark/>
          </w:tcPr>
          <w:p w14:paraId="70932166" w14:textId="77777777" w:rsidR="00DC00C3" w:rsidRPr="007401FC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  <w:hideMark/>
          </w:tcPr>
          <w:p w14:paraId="57752AE8" w14:textId="77777777" w:rsidR="00DC00C3" w:rsidRPr="007401FC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44FBF301" w14:textId="77777777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10A63659" w14:textId="0F1B4501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355.42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183.75 µg/g DW (Red drum)</w:t>
            </w:r>
          </w:p>
        </w:tc>
        <w:tc>
          <w:tcPr>
            <w:tcW w:w="1392" w:type="dxa"/>
            <w:noWrap/>
            <w:hideMark/>
          </w:tcPr>
          <w:p w14:paraId="537FA4A9" w14:textId="321058F5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20.71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138.90 g</w:t>
            </w:r>
          </w:p>
        </w:tc>
        <w:tc>
          <w:tcPr>
            <w:tcW w:w="1539" w:type="dxa"/>
            <w:noWrap/>
            <w:hideMark/>
          </w:tcPr>
          <w:p w14:paraId="62DCC74D" w14:textId="4394A630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18166.10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  <w:t>7352.24 µg/g DW (Red drum)</w:t>
            </w:r>
          </w:p>
        </w:tc>
        <w:tc>
          <w:tcPr>
            <w:tcW w:w="1781" w:type="dxa"/>
            <w:noWrap/>
            <w:hideMark/>
          </w:tcPr>
          <w:p w14:paraId="4AD6C1FE" w14:textId="77777777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1104" w:type="dxa"/>
            <w:noWrap/>
            <w:hideMark/>
          </w:tcPr>
          <w:p w14:paraId="2BDD1221" w14:textId="77777777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val="de-AT"/>
              </w:rPr>
            </w:pPr>
          </w:p>
        </w:tc>
        <w:tc>
          <w:tcPr>
            <w:tcW w:w="977" w:type="dxa"/>
          </w:tcPr>
          <w:p w14:paraId="26B15993" w14:textId="59A105D3" w:rsidR="00DC00C3" w:rsidRPr="007401FC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DC00C3" w:rsidRPr="00BA2B73" w14:paraId="71D322A4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561F739D" w14:textId="77777777" w:rsidR="00DC00C3" w:rsidRPr="007401FC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635" w:type="dxa"/>
            <w:noWrap/>
            <w:hideMark/>
          </w:tcPr>
          <w:p w14:paraId="0FA34241" w14:textId="77777777" w:rsidR="00DC00C3" w:rsidRPr="007401FC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21</w:t>
            </w:r>
          </w:p>
        </w:tc>
        <w:tc>
          <w:tcPr>
            <w:tcW w:w="1361" w:type="dxa"/>
            <w:noWrap/>
            <w:hideMark/>
          </w:tcPr>
          <w:p w14:paraId="05316087" w14:textId="77777777" w:rsidR="00DC00C3" w:rsidRPr="007401FC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5250D543" w14:textId="77777777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02124A5A" w14:textId="6FA85B46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966.71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06.69 µg/g DW 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392" w:type="dxa"/>
            <w:noWrap/>
            <w:hideMark/>
          </w:tcPr>
          <w:p w14:paraId="12BB1E76" w14:textId="04844AA6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297.78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53.53 g</w:t>
            </w:r>
          </w:p>
        </w:tc>
        <w:tc>
          <w:tcPr>
            <w:tcW w:w="1539" w:type="dxa"/>
            <w:noWrap/>
            <w:hideMark/>
          </w:tcPr>
          <w:p w14:paraId="2F8C5E73" w14:textId="7E872BBB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6536.69</w:t>
            </w:r>
            <w:r w:rsidR="007B4711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± 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5176.33 µg/g DW (</w:t>
            </w:r>
            <w:proofErr w:type="gramStart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Spotted sea</w:t>
            </w:r>
            <w:proofErr w:type="gramEnd"/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 xml:space="preserve"> trout)</w:t>
            </w:r>
          </w:p>
        </w:tc>
        <w:tc>
          <w:tcPr>
            <w:tcW w:w="1781" w:type="dxa"/>
          </w:tcPr>
          <w:p w14:paraId="5DF882C9" w14:textId="77777777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37103A7E" w14:textId="201197C7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977" w:type="dxa"/>
          </w:tcPr>
          <w:p w14:paraId="2858CD92" w14:textId="2B8CE454" w:rsidR="00DC00C3" w:rsidRPr="007401FC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</w:pP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begin"/>
            </w:r>
            <w:r w:rsidR="00BE486F"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instrText xml:space="preserve"> ADDIN EN.CITE &lt;EndNote&gt;&lt;Cite&gt;&lt;Author&gt;Mortuza&lt;/Author&gt;&lt;Year&gt;2025&lt;/Year&gt;&lt;RecNum&gt;343&lt;/RecNum&gt;&lt;DisplayText&gt;(Mortuza et al., 2025)&lt;/DisplayText&gt;&lt;record&gt;&lt;rec-number&gt;343&lt;/rec-number&gt;&lt;foreign-keys&gt;&lt;key app="EN" db-id="tdfdsa2t8tvaf1etxa5vf5d659w0w20wrxvd" timestamp="1753826410"&gt;343&lt;/key&gt;&lt;/foreign-keys&gt;&lt;ref-type name="Journal Article"&gt;17&lt;/ref-type&gt;&lt;contributors&gt;&lt;authors&gt;&lt;author&gt;Mortuza, Asif&lt;/author&gt;&lt;author&gt;Meese, Emily N.&lt;/author&gt;&lt;author&gt;Wharton, Marcus&lt;/author&gt;&lt;author&gt;Gahn, Bryan&lt;/author&gt;&lt;author&gt;Petersen, Lene H.&lt;/author&gt;&lt;author&gt;Quigg, Antonietta&lt;/author&gt;&lt;author&gt;Wells, R. J. David&lt;/author&gt;&lt;author&gt;Kaiser, Karl&lt;/author&gt;&lt;author&gt;Hala, David&lt;/author&gt;&lt;/authors&gt;&lt;/contributors&gt;&lt;titles&gt;&lt;title&gt;Comparing persistent (polycyclic aromatic hydrocarbons and polychlorinated biphenyls) and emerging nano(micro)plastics (NMPs) pollutant body-burdens in oysters and fish from Matagorda Bay (Texas, USA)&lt;/title&gt;&lt;secondary-title&gt;Marine Pollution Bulletin&lt;/secondary-title&gt;&lt;/titles&gt;&lt;periodical&gt;&lt;full-title&gt;Marine Pollution Bulletin&lt;/full-title&gt;&lt;/periodical&gt;&lt;pages&gt;118495&lt;/pages&gt;&lt;volume&gt;221&lt;/volume&gt;&lt;keywords&gt;&lt;keyword&gt;Coastal estuary&lt;/keyword&gt;&lt;keyword&gt;Shellfish&lt;/keyword&gt;&lt;keyword&gt;Fish&lt;/keyword&gt;&lt;keyword&gt;Microplastics&lt;/keyword&gt;&lt;keyword&gt;Body-burdens&lt;/keyword&gt;&lt;keyword&gt;Risk assessment&lt;/keyword&gt;&lt;/keywords&gt;&lt;dates&gt;&lt;year&gt;2025&lt;/year&gt;&lt;pub-dates&gt;&lt;date&gt;2025/12/01/&lt;/date&gt;&lt;/pub-dates&gt;&lt;/dates&gt;&lt;isbn&gt;0025-326X&lt;/isbn&gt;&lt;urls&gt;&lt;related-urls&gt;&lt;url&gt;https://www.sciencedirect.com/science/article/pii/S0025326X25009701&lt;/url&gt;&lt;/related-urls&gt;&lt;/urls&gt;&lt;electronic-resource-num&gt;https://doi.org/10.1016/j.marpolbul.2025.118495&lt;/electronic-resource-num&gt;&lt;/record&gt;&lt;/Cite&gt;&lt;/EndNote&gt;</w:instrTex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separate"/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noProof/>
                <w:sz w:val="16"/>
                <w:szCs w:val="16"/>
              </w:rPr>
              <w:t>(Mortuza et al., 2025)</w:t>
            </w:r>
            <w:r w:rsidRPr="007401F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fldChar w:fldCharType="end"/>
            </w:r>
          </w:p>
        </w:tc>
      </w:tr>
      <w:tr w:rsidR="00DC00C3" w:rsidRPr="00BA2B73" w14:paraId="039B87F4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51757654" w14:textId="0F362A5D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ustang island, Texas</w:t>
            </w:r>
          </w:p>
        </w:tc>
        <w:tc>
          <w:tcPr>
            <w:tcW w:w="635" w:type="dxa"/>
            <w:noWrap/>
            <w:hideMark/>
          </w:tcPr>
          <w:p w14:paraId="22495374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2</w:t>
            </w:r>
          </w:p>
        </w:tc>
        <w:tc>
          <w:tcPr>
            <w:tcW w:w="1361" w:type="dxa"/>
            <w:noWrap/>
            <w:hideMark/>
          </w:tcPr>
          <w:p w14:paraId="721341EF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67D561E3" w14:textId="4E80CD96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.5-76.6 MPs/m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39" w:type="dxa"/>
            <w:noWrap/>
            <w:hideMark/>
          </w:tcPr>
          <w:p w14:paraId="0019293F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604FF8F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770E82C7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02BC077B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2779E7A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3150CB7F" w14:textId="7D0CC1B2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1D7590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ayden&lt;/Author&gt;&lt;Year&gt;2022&lt;/Year&gt;&lt;RecNum&gt;52&lt;/RecNum&gt;&lt;DisplayText&gt;(Hayden &amp;amp; Cowger, 2022)&lt;/DisplayText&gt;&lt;record&gt;&lt;rec-number&gt;52&lt;/rec-number&gt;&lt;foreign-keys&gt;&lt;key app="EN" db-id="tdfdsa2t8tvaf1etxa5vf5d659w0w20wrxvd" timestamp="1745017105"&gt;52&lt;/key&gt;&lt;/foreign-keys&gt;&lt;ref-type name="Journal Article"&gt;17&lt;/ref-type&gt;&lt;contributors&gt;&lt;authors&gt;&lt;author&gt;Hayden, Maureen&lt;/author&gt;&lt;author&gt;Cowger, Win&lt;/author&gt;&lt;/authors&gt;&lt;/contributors&gt;&lt;titles&gt;&lt;title&gt;Quantitative Analysis of Microplastics on Texas Beaches&lt;/title&gt;&lt;secondary-title&gt;OCEANS 2022&lt;/secondary-title&gt;&lt;/titles&gt;&lt;periodical&gt;&lt;full-title&gt;OCEANS 2022&lt;/full-title&gt;&lt;/periodical&gt;&lt;pages&gt;1-4&lt;/pages&gt;&lt;dates&gt;&lt;year&gt;2022&lt;/year&gt;&lt;/dates&gt;&lt;publisher&gt;IEEE&lt;/publisher&gt;&lt;isbn&gt;166546809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ayden &amp; Cowger, 2022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370EF7AB" w14:textId="77777777" w:rsidTr="004462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gridSpan w:val="2"/>
            <w:noWrap/>
            <w:hideMark/>
          </w:tcPr>
          <w:p w14:paraId="7BD629B1" w14:textId="77777777" w:rsidR="00DC00C3" w:rsidRPr="00BA2B73" w:rsidRDefault="00DC00C3" w:rsidP="005A692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ustang island, Texas</w:t>
            </w:r>
          </w:p>
        </w:tc>
        <w:tc>
          <w:tcPr>
            <w:tcW w:w="635" w:type="dxa"/>
            <w:noWrap/>
            <w:hideMark/>
          </w:tcPr>
          <w:p w14:paraId="620A685B" w14:textId="77777777" w:rsidR="00DC00C3" w:rsidRPr="00BA2B73" w:rsidRDefault="00DC00C3" w:rsidP="005A692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2</w:t>
            </w:r>
          </w:p>
        </w:tc>
        <w:tc>
          <w:tcPr>
            <w:tcW w:w="1361" w:type="dxa"/>
            <w:noWrap/>
            <w:hideMark/>
          </w:tcPr>
          <w:p w14:paraId="44524B0B" w14:textId="77777777" w:rsidR="00DC00C3" w:rsidRPr="00BA2B73" w:rsidRDefault="00DC00C3" w:rsidP="005A692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2415B2A0" w14:textId="54AFD42F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.6-6.7 MPs/m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39" w:type="dxa"/>
            <w:noWrap/>
            <w:hideMark/>
          </w:tcPr>
          <w:p w14:paraId="6F725E7E" w14:textId="77777777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119FF4B9" w14:textId="77777777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407C14E1" w14:textId="77777777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7339D400" w14:textId="77777777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C870328" w14:textId="77777777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78E6531A" w14:textId="053DFD82" w:rsidR="00DC00C3" w:rsidRPr="00BA2B73" w:rsidRDefault="00DC00C3" w:rsidP="005A69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1D7590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Hayden&lt;/Author&gt;&lt;Year&gt;2022&lt;/Year&gt;&lt;RecNum&gt;52&lt;/RecNum&gt;&lt;DisplayText&gt;(Hayden &amp;amp; Cowger, 2022)&lt;/DisplayText&gt;&lt;record&gt;&lt;rec-number&gt;52&lt;/rec-number&gt;&lt;foreign-keys&gt;&lt;key app="EN" db-id="tdfdsa2t8tvaf1etxa5vf5d659w0w20wrxvd" timestamp="1745017105"&gt;52&lt;/key&gt;&lt;/foreign-keys&gt;&lt;ref-type name="Journal Article"&gt;17&lt;/ref-type&gt;&lt;contributors&gt;&lt;authors&gt;&lt;author&gt;Hayden, Maureen&lt;/author&gt;&lt;author&gt;Cowger, Win&lt;/author&gt;&lt;/authors&gt;&lt;/contributors&gt;&lt;titles&gt;&lt;title&gt;Quantitative Analysis of Microplastics on Texas Beaches&lt;/title&gt;&lt;secondary-title&gt;OCEANS 2022&lt;/secondary-title&gt;&lt;/titles&gt;&lt;periodical&gt;&lt;full-title&gt;OCEANS 2022&lt;/full-title&gt;&lt;/periodical&gt;&lt;pages&gt;1-4&lt;/pages&gt;&lt;dates&gt;&lt;year&gt;2022&lt;/year&gt;&lt;/dates&gt;&lt;publisher&gt;IEEE&lt;/publisher&gt;&lt;isbn&gt;1665468092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Hayden &amp; Cowger, 2022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4F0E8A22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33811376" w14:textId="7777777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35" w:type="dxa"/>
            <w:noWrap/>
          </w:tcPr>
          <w:p w14:paraId="79D474CC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1" w:type="dxa"/>
            <w:noWrap/>
          </w:tcPr>
          <w:p w14:paraId="6691BBA1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7FD803B3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1D12DFAB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781B5D7D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4CDE715B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0CAF8E1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45EB06F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629A2872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DC00C3" w:rsidRPr="00BA2B73" w14:paraId="61515588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00BB53B1" w14:textId="0933835E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Tecolutla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beach, Mexico</w:t>
            </w:r>
          </w:p>
        </w:tc>
        <w:tc>
          <w:tcPr>
            <w:tcW w:w="635" w:type="dxa"/>
            <w:noWrap/>
            <w:hideMark/>
          </w:tcPr>
          <w:p w14:paraId="2D865BAF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2</w:t>
            </w:r>
          </w:p>
        </w:tc>
        <w:tc>
          <w:tcPr>
            <w:tcW w:w="1361" w:type="dxa"/>
            <w:noWrap/>
            <w:hideMark/>
          </w:tcPr>
          <w:p w14:paraId="16780CC3" w14:textId="756F1FB3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  <w:hideMark/>
          </w:tcPr>
          <w:p w14:paraId="168E5F0F" w14:textId="449EE9D5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-54 MPs/Kg sediment</w:t>
            </w:r>
          </w:p>
        </w:tc>
        <w:tc>
          <w:tcPr>
            <w:tcW w:w="1539" w:type="dxa"/>
            <w:noWrap/>
            <w:hideMark/>
          </w:tcPr>
          <w:p w14:paraId="6EE185D8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5CD8AB49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7F3002D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6FE9941F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6EE4551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610393FE" w14:textId="12D3F7AA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Flores-Cortés&lt;/Author&gt;&lt;Year&gt;2022&lt;/Year&gt;&lt;RecNum&gt;53&lt;/RecNum&gt;&lt;DisplayText&gt;(Flores-Cortés &amp;amp; Armstrong-Altrin, 2022)&lt;/DisplayText&gt;&lt;record&gt;&lt;rec-number&gt;53&lt;/rec-number&gt;&lt;foreign-keys&gt;&lt;key app="EN" db-id="tdfdsa2t8tvaf1etxa5vf5d659w0w20wrxvd" timestamp="1745017122"&gt;53&lt;/key&gt;&lt;/foreign-keys&gt;&lt;ref-type name="Journal Article"&gt;17&lt;/ref-type&gt;&lt;contributors&gt;&lt;authors&gt;&lt;author&gt;Flores-Cortés, Mayte&lt;/author&gt;&lt;author&gt;Armstrong-Altrin, John S.&lt;/author&gt;&lt;/authors&gt;&lt;/contributors&gt;&lt;titles&gt;&lt;title&gt;Textural characteristics and abundance of microplastics in Tecolutla beach sediments, Gulf of Mexico&lt;/title&gt;&lt;secondary-title&gt;Environmental Monitoring and Assessment&lt;/secondary-title&gt;&lt;/titles&gt;&lt;periodical&gt;&lt;full-title&gt;Environmental Monitoring and Assessment&lt;/full-title&gt;&lt;/periodical&gt;&lt;pages&gt;752&lt;/pages&gt;&lt;volume&gt;194&lt;/volume&gt;&lt;number&gt;10&lt;/number&gt;&lt;dates&gt;&lt;year&gt;2022&lt;/year&gt;&lt;pub-dates&gt;&lt;date&gt;2022/09/08&lt;/date&gt;&lt;/pub-dates&gt;&lt;/dates&gt;&lt;isbn&gt;1573-2959&lt;/isbn&gt;&lt;urls&gt;&lt;related-urls&gt;&lt;url&gt;https://doi.org/10.1007/s10661-022-10447-4&lt;/url&gt;&lt;/related-urls&gt;&lt;/urls&gt;&lt;electronic-resource-num&gt;10.1007/s10661-022-10447-4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 xml:space="preserve">(Flores-Cortés &amp; </w:t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lastRenderedPageBreak/>
              <w:t>Armstrong-Altrin, 2022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4D7F3BEF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70DD885D" w14:textId="51068F86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Louisiana</w:t>
            </w:r>
          </w:p>
        </w:tc>
        <w:tc>
          <w:tcPr>
            <w:tcW w:w="635" w:type="dxa"/>
            <w:noWrap/>
          </w:tcPr>
          <w:p w14:paraId="7DC53B23" w14:textId="66A6B840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</w:tcPr>
          <w:p w14:paraId="127AA887" w14:textId="44307728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.8135</w:t>
            </w:r>
            <w:r w:rsidR="005C17C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µg/L</w:t>
            </w:r>
          </w:p>
        </w:tc>
        <w:tc>
          <w:tcPr>
            <w:tcW w:w="1488" w:type="dxa"/>
            <w:noWrap/>
          </w:tcPr>
          <w:p w14:paraId="069FEB6F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4017B12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67F3147B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73659630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1B3F91AC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70C42C0D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AD8E2BC" w14:textId="2CE461A5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</w:tc>
      </w:tr>
      <w:tr w:rsidR="00DC00C3" w:rsidRPr="00BA2B73" w14:paraId="483F7A92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6DAA59C8" w14:textId="745E92EB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</w:t>
            </w:r>
          </w:p>
        </w:tc>
        <w:tc>
          <w:tcPr>
            <w:tcW w:w="635" w:type="dxa"/>
            <w:noWrap/>
          </w:tcPr>
          <w:p w14:paraId="3B432CF7" w14:textId="46D5A44B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</w:tcPr>
          <w:p w14:paraId="1B20DB5F" w14:textId="56034B2B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791</w:t>
            </w:r>
            <w:r w:rsidR="005C17C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µg/L</w:t>
            </w:r>
          </w:p>
        </w:tc>
        <w:tc>
          <w:tcPr>
            <w:tcW w:w="1488" w:type="dxa"/>
            <w:noWrap/>
          </w:tcPr>
          <w:p w14:paraId="568C849B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7C817E1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02491052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4803DDC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575EDEE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6D9B0236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0E2F50E8" w14:textId="0E89728F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</w:tc>
      </w:tr>
      <w:tr w:rsidR="00DC00C3" w:rsidRPr="00BA2B73" w14:paraId="03B89E5E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2C4B401C" w14:textId="0ED243D0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ississippi</w:t>
            </w:r>
          </w:p>
        </w:tc>
        <w:tc>
          <w:tcPr>
            <w:tcW w:w="635" w:type="dxa"/>
            <w:noWrap/>
          </w:tcPr>
          <w:p w14:paraId="5DE73528" w14:textId="1D421411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</w:tcPr>
          <w:p w14:paraId="09EF2836" w14:textId="3BA791FC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1445</w:t>
            </w:r>
            <w:r w:rsidR="005C17C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µg/L</w:t>
            </w:r>
          </w:p>
        </w:tc>
        <w:tc>
          <w:tcPr>
            <w:tcW w:w="1488" w:type="dxa"/>
            <w:noWrap/>
          </w:tcPr>
          <w:p w14:paraId="36E64994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3BA181D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3DFDFA9B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5383D15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0301F56F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7D31511A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15B2B439" w14:textId="79428BBA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Our data</w:t>
            </w:r>
          </w:p>
        </w:tc>
      </w:tr>
      <w:tr w:rsidR="00DC00C3" w:rsidRPr="00BA2B73" w14:paraId="6F5DB9B7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084B2F95" w14:textId="589908E7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Sontecomapan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lagoon, Mexico</w:t>
            </w:r>
          </w:p>
        </w:tc>
        <w:tc>
          <w:tcPr>
            <w:tcW w:w="635" w:type="dxa"/>
            <w:noWrap/>
            <w:hideMark/>
          </w:tcPr>
          <w:p w14:paraId="476D0D31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  <w:hideMark/>
          </w:tcPr>
          <w:p w14:paraId="3D9FF521" w14:textId="12AEBC3C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7.5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5.3 items/L</w:t>
            </w:r>
          </w:p>
        </w:tc>
        <w:tc>
          <w:tcPr>
            <w:tcW w:w="1488" w:type="dxa"/>
            <w:noWrap/>
            <w:hideMark/>
          </w:tcPr>
          <w:p w14:paraId="05AC500F" w14:textId="6F72683E" w:rsidR="00DC00C3" w:rsidRPr="00BA2B73" w:rsidRDefault="00DC00C3" w:rsidP="004E45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8.5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12.5 </w:t>
            </w:r>
          </w:p>
          <w:p w14:paraId="3C8BD525" w14:textId="74E5352E" w:rsidR="00DC00C3" w:rsidRPr="00BA2B73" w:rsidRDefault="00DC00C3" w:rsidP="004E45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items/g</w:t>
            </w:r>
          </w:p>
        </w:tc>
        <w:tc>
          <w:tcPr>
            <w:tcW w:w="1539" w:type="dxa"/>
            <w:noWrap/>
            <w:hideMark/>
          </w:tcPr>
          <w:p w14:paraId="5B7CC455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5C84CD30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6DC0A23F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121D35B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  <w:hideMark/>
          </w:tcPr>
          <w:p w14:paraId="05A3480A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3BF6350B" w14:textId="7A39DBF0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ánchez-Campos&lt;/Author&gt;&lt;Year&gt;2024&lt;/Year&gt;&lt;RecNum&gt;54&lt;/RecNum&gt;&lt;DisplayText&gt;(Sánchez-Campos et al., 2024)&lt;/DisplayText&gt;&lt;record&gt;&lt;rec-number&gt;54&lt;/rec-number&gt;&lt;foreign-keys&gt;&lt;key app="EN" db-id="tdfdsa2t8tvaf1etxa5vf5d659w0w20wrxvd" timestamp="1745017146"&gt;54&lt;/key&gt;&lt;/foreign-keys&gt;&lt;ref-type name="Journal Article"&gt;17&lt;/ref-type&gt;&lt;contributors&gt;&lt;authors&gt;&lt;author&gt;Sánchez-Campos, Mitzi&lt;/author&gt;&lt;author&gt;Ponce-Vélez, Guadalupe&lt;/author&gt;&lt;author&gt;Sanvicente-Añorve, Laura&lt;/author&gt;&lt;author&gt;Alatorre-Mendieta, Miguel&lt;/author&gt;&lt;/authors&gt;&lt;/contributors&gt;&lt;titles&gt;&lt;title&gt;Microplastic contamination in three environmental compartments of a coastal lagoon in the southern Gulf of Mexico&lt;/title&gt;&lt;secondary-title&gt;Environmental Monitoring and Assessment&lt;/secondary-title&gt;&lt;/titles&gt;&lt;periodical&gt;&lt;full-title&gt;Environmental Monitoring and Assessment&lt;/full-title&gt;&lt;/periodical&gt;&lt;pages&gt;1012&lt;/pages&gt;&lt;volume&gt;196&lt;/volume&gt;&lt;number&gt;11&lt;/number&gt;&lt;dates&gt;&lt;year&gt;2024&lt;/year&gt;&lt;pub-dates&gt;&lt;date&gt;2024/10/04&lt;/date&gt;&lt;/pub-dates&gt;&lt;/dates&gt;&lt;isbn&gt;1573-2959&lt;/isbn&gt;&lt;urls&gt;&lt;related-urls&gt;&lt;url&gt;https://doi.org/10.1007/s10661-024-13156-2&lt;/url&gt;&lt;/related-urls&gt;&lt;/urls&gt;&lt;electronic-resource-num&gt;10.1007/s10661-024-13156-2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ánchez-Campos et al., 2024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1533F61A" w14:textId="77777777" w:rsidTr="00446221">
        <w:trPr>
          <w:gridBefore w:val="1"/>
          <w:wBefore w:w="11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79AA8FB2" w14:textId="04A48F63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Leguna</w:t>
            </w:r>
            <w:proofErr w:type="spellEnd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de </w:t>
            </w:r>
            <w:proofErr w:type="spellStart"/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Terminos</w:t>
            </w:r>
            <w:proofErr w:type="spellEnd"/>
          </w:p>
        </w:tc>
        <w:tc>
          <w:tcPr>
            <w:tcW w:w="635" w:type="dxa"/>
            <w:noWrap/>
            <w:hideMark/>
          </w:tcPr>
          <w:p w14:paraId="1F57A75D" w14:textId="77777777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  <w:hideMark/>
          </w:tcPr>
          <w:p w14:paraId="00BC4C78" w14:textId="531A4D9E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-18 MPs/L</w:t>
            </w:r>
          </w:p>
        </w:tc>
        <w:tc>
          <w:tcPr>
            <w:tcW w:w="1488" w:type="dxa"/>
            <w:noWrap/>
            <w:hideMark/>
          </w:tcPr>
          <w:p w14:paraId="52CE351D" w14:textId="33207B12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0-385 MPs/g DW</w:t>
            </w:r>
          </w:p>
        </w:tc>
        <w:tc>
          <w:tcPr>
            <w:tcW w:w="1539" w:type="dxa"/>
          </w:tcPr>
          <w:p w14:paraId="7BB223A0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  <w:hideMark/>
          </w:tcPr>
          <w:p w14:paraId="4BD8891B" w14:textId="29249699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  <w:hideMark/>
          </w:tcPr>
          <w:p w14:paraId="4D10A182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  <w:hideMark/>
          </w:tcPr>
          <w:p w14:paraId="1210C3C2" w14:textId="14123D5C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-4 MPs/g W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. virginica)</w:t>
            </w:r>
          </w:p>
        </w:tc>
        <w:tc>
          <w:tcPr>
            <w:tcW w:w="1104" w:type="dxa"/>
            <w:noWrap/>
            <w:hideMark/>
          </w:tcPr>
          <w:p w14:paraId="2832A08D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4EB1C734" w14:textId="2869F094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elis-Hernandez&lt;/Author&gt;&lt;Year&gt;2023&lt;/Year&gt;&lt;RecNum&gt;55&lt;/RecNum&gt;&lt;DisplayText&gt;(Celis-Hernandez et al., 2023)&lt;/DisplayText&gt;&lt;record&gt;&lt;rec-number&gt;55&lt;/rec-number&gt;&lt;foreign-keys&gt;&lt;key app="EN" db-id="tdfdsa2t8tvaf1etxa5vf5d659w0w20wrxvd" timestamp="1745017158"&gt;55&lt;/key&gt;&lt;/foreign-keys&gt;&lt;ref-type name="Journal Article"&gt;17&lt;/ref-type&gt;&lt;contributors&gt;&lt;authors&gt;&lt;author&gt;Celis-Hernandez, Omar&lt;/author&gt;&lt;author&gt;Ávila, Enrique&lt;/author&gt;&lt;author&gt;Rendón-von Osten, Jaime&lt;/author&gt;&lt;author&gt;Briceño-Vera, E. Antony&lt;/author&gt;&lt;author&gt;Borges-Ramírez, M. Merle&lt;/author&gt;&lt;author&gt;Gómez-Ponce, A. Mario&lt;/author&gt;&lt;author&gt;Capparelli, V. Mariana&lt;/author&gt;&lt;/authors&gt;&lt;/contributors&gt;&lt;titles&gt;&lt;title&gt;Environmental risk of microplastics in a Mexican coastal lagoon ecosystem: Anthropogenic inputs and its possible human food risk&lt;/title&gt;&lt;secondary-title&gt;Science of The Total Environment&lt;/secondary-title&gt;&lt;/titles&gt;&lt;periodical&gt;&lt;full-title&gt;Science of The Total Environment&lt;/full-title&gt;&lt;/periodical&gt;&lt;pages&gt;163095&lt;/pages&gt;&lt;volume&gt;879&lt;/volume&gt;&lt;keywords&gt;&lt;keyword&gt;Emergent Pollutants&lt;/keyword&gt;&lt;keyword&gt;Oysters&lt;/keyword&gt;&lt;keyword&gt;Natural Protected Areas&lt;/keyword&gt;&lt;keyword&gt;Biomonitors&lt;/keyword&gt;&lt;keyword&gt;Gulf of Mexico&lt;/keyword&gt;&lt;/keywords&gt;&lt;dates&gt;&lt;year&gt;2023&lt;/year&gt;&lt;pub-dates&gt;&lt;date&gt;2023/06/25/&lt;/date&gt;&lt;/pub-dates&gt;&lt;/dates&gt;&lt;isbn&gt;0048-9697&lt;/isbn&gt;&lt;urls&gt;&lt;related-urls&gt;&lt;url&gt;https://www.sciencedirect.com/science/article/pii/S004896972301714X&lt;/url&gt;&lt;/related-urls&gt;&lt;/urls&gt;&lt;electronic-resource-num&gt;https://doi.org/10.1016/j.scitotenv.2023.163095&lt;/electronic-resource-num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elis-Hernandez et al., 202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0D220611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  <w:hideMark/>
          </w:tcPr>
          <w:p w14:paraId="0574FF9E" w14:textId="164A0CDA" w:rsidR="00DC00C3" w:rsidRPr="00BA2B73" w:rsidRDefault="002240A1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ississip</w:t>
            </w:r>
            <w:r w:rsidRPr="00BA2B73">
              <w:rPr>
                <w:rFonts w:ascii="Times New Roman" w:eastAsia="Times New Roman" w:hAnsi="Times New Roman" w:cs="Times New Roman"/>
                <w:i w:val="0"/>
                <w:iCs w:val="0"/>
                <w:sz w:val="16"/>
                <w:szCs w:val="16"/>
              </w:rPr>
              <w:t>pi</w:t>
            </w:r>
            <w:r w:rsidR="00DC00C3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sound</w:t>
            </w:r>
          </w:p>
        </w:tc>
        <w:tc>
          <w:tcPr>
            <w:tcW w:w="635" w:type="dxa"/>
            <w:noWrap/>
            <w:hideMark/>
          </w:tcPr>
          <w:p w14:paraId="747EFE67" w14:textId="77777777" w:rsidR="00DC00C3" w:rsidRPr="00BA2B73" w:rsidRDefault="00DC00C3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3</w:t>
            </w:r>
          </w:p>
        </w:tc>
        <w:tc>
          <w:tcPr>
            <w:tcW w:w="1361" w:type="dxa"/>
            <w:noWrap/>
            <w:hideMark/>
          </w:tcPr>
          <w:p w14:paraId="46F2A37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1488" w:type="dxa"/>
            <w:noWrap/>
            <w:hideMark/>
          </w:tcPr>
          <w:p w14:paraId="6576C5CE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1539" w:type="dxa"/>
            <w:noWrap/>
            <w:hideMark/>
          </w:tcPr>
          <w:p w14:paraId="188F500C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1392" w:type="dxa"/>
            <w:noWrap/>
            <w:hideMark/>
          </w:tcPr>
          <w:p w14:paraId="4CFE9887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1539" w:type="dxa"/>
            <w:noWrap/>
            <w:hideMark/>
          </w:tcPr>
          <w:p w14:paraId="5E2E4769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</w:p>
        </w:tc>
        <w:tc>
          <w:tcPr>
            <w:tcW w:w="1781" w:type="dxa"/>
            <w:noWrap/>
            <w:hideMark/>
          </w:tcPr>
          <w:p w14:paraId="30767537" w14:textId="0E7F9829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30.7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1.5 to 4.7</w:t>
            </w:r>
            <w:r w:rsidR="007B4711"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± 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0.25 MPs/g W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. virginica)</w:t>
            </w:r>
          </w:p>
        </w:tc>
        <w:tc>
          <w:tcPr>
            <w:tcW w:w="1104" w:type="dxa"/>
            <w:noWrap/>
            <w:hideMark/>
          </w:tcPr>
          <w:p w14:paraId="4B7B924D" w14:textId="7777777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0.2-21.2 g</w:t>
            </w:r>
          </w:p>
        </w:tc>
        <w:tc>
          <w:tcPr>
            <w:tcW w:w="977" w:type="dxa"/>
          </w:tcPr>
          <w:p w14:paraId="7E729744" w14:textId="5A796F97" w:rsidR="00DC00C3" w:rsidRPr="00BA2B73" w:rsidRDefault="00DC00C3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ontor&lt;/Author&gt;&lt;Year&gt;2023&lt;/Year&gt;&lt;RecNum&gt;56&lt;/RecNum&gt;&lt;DisplayText&gt;(Wontor et al., 2023)&lt;/DisplayText&gt;&lt;record&gt;&lt;rec-number&gt;56&lt;/rec-number&gt;&lt;foreign-keys&gt;&lt;key app="EN" db-id="tdfdsa2t8tvaf1etxa5vf5d659w0w20wrxvd" timestamp="1745017183"&gt;56&lt;/key&gt;&lt;/foreign-keys&gt;&lt;ref-type name="Journal Article"&gt;17&lt;/ref-type&gt;&lt;contributors&gt;&lt;authors&gt;&lt;author&gt;Wontor, Kendall&lt;/author&gt;&lt;author&gt;Cizdziel, James V.&lt;/author&gt;&lt;author&gt;Scircle, Austin&lt;/author&gt;&lt;author&gt;Gochfeld, Deborah J.&lt;/author&gt;&lt;author&gt;Pandelides, Ann Fairly&lt;/author&gt;&lt;/authors&gt;&lt;/contributors&gt;&lt;titles&gt;&lt;title&gt;Prevalence and Distribution of Microplastics in Oysters from the Mississippi Sound&lt;/title&gt;&lt;secondary-title&gt;Journal of Contemporary Water Research &amp;amp; Education&lt;/secondary-title&gt;&lt;/titles&gt;&lt;periodical&gt;&lt;full-title&gt;Journal of Contemporary Water Research &amp;amp; Education&lt;/full-title&gt;&lt;/periodical&gt;&lt;pages&gt;31-45&lt;/pages&gt;&lt;volume&gt;177&lt;/volume&gt;&lt;number&gt;1&lt;/number&gt;&lt;keywords&gt;&lt;keyword&gt;microplastics&lt;/keyword&gt;&lt;keyword&gt;oyster&lt;/keyword&gt;&lt;keyword&gt;condition index&lt;/keyword&gt;&lt;keyword&gt;fluorescence microscopy&lt;/keyword&gt;&lt;keyword&gt;Gulf of Mexico&lt;/keyword&gt;&lt;keyword&gt;Mississippi&lt;/keyword&gt;&lt;/keywords&gt;&lt;dates&gt;&lt;year&gt;2023&lt;/year&gt;&lt;pub-dates&gt;&lt;date&gt;2023/04/01&lt;/date&gt;&lt;/pub-dates&gt;&lt;/dates&gt;&lt;publisher&gt;John Wiley &amp;amp; Sons, Ltd&lt;/publisher&gt;&lt;isbn&gt;1936-7031&lt;/isbn&gt;&lt;urls&gt;&lt;related-urls&gt;&lt;url&gt;https://doi.org/10.1111/j.1936-704X.2022.3379.x&lt;/url&gt;&lt;/related-urls&gt;&lt;/urls&gt;&lt;electronic-resource-num&gt;https://doi.org/10.1111/j.1936-704X.2022.3379.x&lt;/electronic-resource-num&gt;&lt;access-date&gt;2025/04/18&lt;/access-date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ontor et al., 2023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0C3" w:rsidRPr="00BA2B73" w14:paraId="033419A5" w14:textId="77777777" w:rsidTr="00446221">
        <w:trPr>
          <w:gridBefore w:val="1"/>
          <w:wBefore w:w="11" w:type="dxa"/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noWrap/>
          </w:tcPr>
          <w:p w14:paraId="53A9B6FB" w14:textId="41C32AD2" w:rsidR="00DC00C3" w:rsidRPr="00BA2B73" w:rsidRDefault="00DC00C3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atagorda Bay</w:t>
            </w:r>
          </w:p>
        </w:tc>
        <w:tc>
          <w:tcPr>
            <w:tcW w:w="635" w:type="dxa"/>
            <w:noWrap/>
          </w:tcPr>
          <w:p w14:paraId="30DD8DAE" w14:textId="14244F43" w:rsidR="00DC00C3" w:rsidRPr="00BA2B73" w:rsidRDefault="00DC00C3" w:rsidP="00341D4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2024</w:t>
            </w:r>
          </w:p>
        </w:tc>
        <w:tc>
          <w:tcPr>
            <w:tcW w:w="1361" w:type="dxa"/>
            <w:noWrap/>
          </w:tcPr>
          <w:p w14:paraId="3E912587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noWrap/>
          </w:tcPr>
          <w:p w14:paraId="6159734C" w14:textId="516B1A5E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110,400 items/m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539" w:type="dxa"/>
            <w:noWrap/>
          </w:tcPr>
          <w:p w14:paraId="3FA920D9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noWrap/>
          </w:tcPr>
          <w:p w14:paraId="565DF06F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noWrap/>
          </w:tcPr>
          <w:p w14:paraId="6CDDB6BA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noWrap/>
          </w:tcPr>
          <w:p w14:paraId="10B7E6B3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4" w:type="dxa"/>
            <w:noWrap/>
          </w:tcPr>
          <w:p w14:paraId="7A1A0E81" w14:textId="77777777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</w:tcPr>
          <w:p w14:paraId="50AFCC0E" w14:textId="588E6662" w:rsidR="00DC00C3" w:rsidRPr="00BA2B73" w:rsidRDefault="00DC00C3" w:rsidP="00341D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Bailey&lt;/Author&gt;&lt;Year&gt;2025&lt;/Year&gt;&lt;RecNum&gt;80&lt;/RecNum&gt;&lt;DisplayText&gt;(Bailey et al., 2025)&lt;/DisplayText&gt;&lt;record&gt;&lt;rec-number&gt;80&lt;/rec-number&gt;&lt;foreign-keys&gt;&lt;key app="EN" db-id="tdfdsa2t8tvaf1etxa5vf5d659w0w20wrxvd" timestamp="1750802711"&gt;80&lt;/key&gt;&lt;/foreign-keys&gt;&lt;ref-type name="Journal Article"&gt;17&lt;/ref-type&gt;&lt;contributors&gt;&lt;authors&gt;&lt;author&gt;Bailey, William S&lt;/author&gt;&lt;author&gt;Olariu, Cornel&lt;/author&gt;&lt;author&gt;Mohrig, David&lt;/author&gt;&lt;/authors&gt;&lt;/contributors&gt;&lt;titles&gt;&lt;title&gt;Microplastics in Bays along the Central Texas Coast&lt;/title&gt;&lt;secondary-title&gt;Environmental Science &amp;amp; Technology&lt;/secondary-title&gt;&lt;/titles&gt;&lt;periodical&gt;&lt;full-title&gt;Environmental Science &amp;amp; Technology&lt;/full-title&gt;&lt;/periodical&gt;&lt;pages&gt;5249-5260&lt;/pages&gt;&lt;volume&gt;59&lt;/volume&gt;&lt;number&gt;10&lt;/number&gt;&lt;dates&gt;&lt;year&gt;2025&lt;/year&gt;&lt;/dates&gt;&lt;isbn&gt;0013-936X&lt;/isbn&gt;&lt;urls&gt;&lt;/urls&gt;&lt;/record&gt;&lt;/Cite&gt;&lt;/EndNote&gt;</w:instrTex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Bailey et al., 2025)</w:t>
            </w: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C04CE" w:rsidRPr="00BA2B73" w14:paraId="4B3E55CD" w14:textId="77777777" w:rsidTr="00446221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1" w:type="dxa"/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5" w:type="dxa"/>
            <w:tcBorders>
              <w:bottom w:val="single" w:sz="4" w:space="0" w:color="auto"/>
            </w:tcBorders>
            <w:noWrap/>
          </w:tcPr>
          <w:p w14:paraId="76CB2C57" w14:textId="69F5AE8F" w:rsidR="00DC04CE" w:rsidRPr="00BA2B73" w:rsidRDefault="00DC04CE" w:rsidP="00341D4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Galveston Bay</w:t>
            </w:r>
          </w:p>
        </w:tc>
        <w:tc>
          <w:tcPr>
            <w:tcW w:w="635" w:type="dxa"/>
            <w:tcBorders>
              <w:bottom w:val="single" w:sz="4" w:space="0" w:color="auto"/>
            </w:tcBorders>
            <w:noWrap/>
          </w:tcPr>
          <w:p w14:paraId="6B70F1BA" w14:textId="77777777" w:rsidR="00DC04CE" w:rsidRPr="00BA2B73" w:rsidRDefault="00DC04CE" w:rsidP="00341D4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1" w:type="dxa"/>
            <w:tcBorders>
              <w:bottom w:val="single" w:sz="4" w:space="0" w:color="auto"/>
            </w:tcBorders>
            <w:noWrap/>
          </w:tcPr>
          <w:p w14:paraId="66F64A9A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488" w:type="dxa"/>
            <w:tcBorders>
              <w:bottom w:val="single" w:sz="4" w:space="0" w:color="auto"/>
            </w:tcBorders>
            <w:noWrap/>
          </w:tcPr>
          <w:p w14:paraId="1198F4A7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tcBorders>
              <w:bottom w:val="single" w:sz="4" w:space="0" w:color="auto"/>
            </w:tcBorders>
            <w:noWrap/>
          </w:tcPr>
          <w:p w14:paraId="33EE6410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392" w:type="dxa"/>
            <w:tcBorders>
              <w:bottom w:val="single" w:sz="4" w:space="0" w:color="auto"/>
            </w:tcBorders>
            <w:noWrap/>
          </w:tcPr>
          <w:p w14:paraId="5B8198E5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9" w:type="dxa"/>
            <w:tcBorders>
              <w:bottom w:val="single" w:sz="4" w:space="0" w:color="auto"/>
            </w:tcBorders>
            <w:noWrap/>
          </w:tcPr>
          <w:p w14:paraId="15D3764A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1" w:type="dxa"/>
            <w:tcBorders>
              <w:bottom w:val="single" w:sz="4" w:space="0" w:color="auto"/>
            </w:tcBorders>
            <w:noWrap/>
          </w:tcPr>
          <w:p w14:paraId="6C6DBA57" w14:textId="67A92E38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sz w:val="16"/>
                <w:szCs w:val="16"/>
              </w:rPr>
              <w:t>MPs/g WW (</w:t>
            </w:r>
            <w:r w:rsidRPr="00BA2B73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C. virginica)</w:t>
            </w:r>
          </w:p>
        </w:tc>
        <w:tc>
          <w:tcPr>
            <w:tcW w:w="1104" w:type="dxa"/>
            <w:tcBorders>
              <w:bottom w:val="single" w:sz="4" w:space="0" w:color="auto"/>
            </w:tcBorders>
            <w:noWrap/>
          </w:tcPr>
          <w:p w14:paraId="4892840E" w14:textId="77777777" w:rsidR="00DC04CE" w:rsidRPr="00BA2B73" w:rsidRDefault="00DC04CE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77" w:type="dxa"/>
            <w:tcBorders>
              <w:bottom w:val="single" w:sz="4" w:space="0" w:color="auto"/>
            </w:tcBorders>
          </w:tcPr>
          <w:p w14:paraId="37E0EF05" w14:textId="3DA58BE0" w:rsidR="00DC04CE" w:rsidRPr="00BA2B73" w:rsidRDefault="00F94330" w:rsidP="00341D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A2B73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Ciesielski et al. 2025</w:t>
            </w:r>
          </w:p>
        </w:tc>
      </w:tr>
    </w:tbl>
    <w:p w14:paraId="3821C02F" w14:textId="01D69808" w:rsidR="00675B74" w:rsidRPr="00BA2B73" w:rsidRDefault="00675B74" w:rsidP="00362AD1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D2515B4" w14:textId="77AE41DF" w:rsidR="006301C9" w:rsidRDefault="006301C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322072A" w14:textId="77777777" w:rsidR="00C47FCA" w:rsidRPr="00BA2B73" w:rsidRDefault="00C47FCA" w:rsidP="008D13E3">
      <w:pPr>
        <w:rPr>
          <w:rFonts w:ascii="Times New Roman" w:hAnsi="Times New Roman" w:cs="Times New Roman"/>
          <w:b/>
          <w:bCs/>
          <w:sz w:val="24"/>
          <w:szCs w:val="24"/>
        </w:rPr>
        <w:sectPr w:rsidR="00C47FCA" w:rsidRPr="00BA2B73" w:rsidSect="00AD6BC5">
          <w:footerReference w:type="default" r:id="rId8"/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CFB18DF" w14:textId="77777777" w:rsidR="00877729" w:rsidRPr="00877729" w:rsidRDefault="00AF6254" w:rsidP="00877729">
      <w:pPr>
        <w:pStyle w:val="EndNoteBibliographyTitle"/>
        <w:rPr>
          <w:b/>
        </w:rPr>
      </w:pPr>
      <w:r w:rsidRPr="00BA2B73">
        <w:rPr>
          <w:sz w:val="22"/>
        </w:rPr>
        <w:lastRenderedPageBreak/>
        <w:fldChar w:fldCharType="begin"/>
      </w:r>
      <w:r w:rsidRPr="00BA2B73">
        <w:instrText xml:space="preserve"> ADDIN EN.REFLIST </w:instrText>
      </w:r>
      <w:r w:rsidRPr="00BA2B73">
        <w:rPr>
          <w:sz w:val="22"/>
        </w:rPr>
        <w:fldChar w:fldCharType="separate"/>
      </w:r>
      <w:r w:rsidR="00877729" w:rsidRPr="00877729">
        <w:rPr>
          <w:b/>
        </w:rPr>
        <w:t>References</w:t>
      </w:r>
    </w:p>
    <w:p w14:paraId="4A9790CC" w14:textId="77777777" w:rsidR="00877729" w:rsidRPr="00877729" w:rsidRDefault="00877729" w:rsidP="00877729">
      <w:pPr>
        <w:pStyle w:val="EndNoteBibliographyTitle"/>
        <w:rPr>
          <w:b/>
        </w:rPr>
      </w:pPr>
    </w:p>
    <w:p w14:paraId="287FDB02" w14:textId="03168B98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Bacosa, H. P., Steichen, J., Kamalanathan, M., Windham, R., Lubguban, A., Labonté, J. M., Kaiser, K., Hala, D., Santschi, P. H., &amp; Quigg, A. (2020). Polycyclic aromatic hydrocarbons (PAHs) and putative PAH-degrading bacteria in Galveston Bay, TX (USA), following Hurricane Harvey (2017). </w:t>
      </w:r>
      <w:r w:rsidRPr="00877729">
        <w:rPr>
          <w:i/>
        </w:rPr>
        <w:t>Environmental Science and Pollution Research</w:t>
      </w:r>
      <w:r w:rsidRPr="00877729">
        <w:t>,</w:t>
      </w:r>
      <w:r w:rsidRPr="00877729">
        <w:rPr>
          <w:i/>
        </w:rPr>
        <w:t xml:space="preserve"> 27</w:t>
      </w:r>
      <w:r w:rsidRPr="00877729">
        <w:t xml:space="preserve">(28), 34987–34999. </w:t>
      </w:r>
      <w:hyperlink r:id="rId9" w:history="1">
        <w:r w:rsidRPr="00877729">
          <w:rPr>
            <w:rStyle w:val="Hyperlink"/>
          </w:rPr>
          <w:t>https://doi.org/10.1007/s11356-020-09754-5</w:t>
        </w:r>
      </w:hyperlink>
      <w:r w:rsidRPr="00877729">
        <w:t xml:space="preserve"> </w:t>
      </w:r>
    </w:p>
    <w:p w14:paraId="36950395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Bailey, W. S., Olariu, C., &amp; Mohrig, D. (2025). Microplastics in Bays along the Central Texas Coast. </w:t>
      </w:r>
      <w:r w:rsidRPr="00877729">
        <w:rPr>
          <w:i/>
        </w:rPr>
        <w:t>Environmental Science &amp; Technology</w:t>
      </w:r>
      <w:r w:rsidRPr="00877729">
        <w:t>,</w:t>
      </w:r>
      <w:r w:rsidRPr="00877729">
        <w:rPr>
          <w:i/>
        </w:rPr>
        <w:t xml:space="preserve"> 59</w:t>
      </w:r>
      <w:r w:rsidRPr="00877729">
        <w:t xml:space="preserve">(10), 5249–5260. </w:t>
      </w:r>
    </w:p>
    <w:p w14:paraId="47857EC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Balasubramani, A., Howell, N. L., &amp; Rifai, H. S. (2014). Polychlorinated biphenyls (PCBs) in industrial and municipal effluents: concentrations, congener profiles, and partitioning onto particulates and organic carbon. </w:t>
      </w:r>
      <w:r w:rsidRPr="00877729">
        <w:rPr>
          <w:i/>
        </w:rPr>
        <w:t>Science of The Total Environment</w:t>
      </w:r>
      <w:r w:rsidRPr="00877729">
        <w:t>,</w:t>
      </w:r>
      <w:r w:rsidRPr="00877729">
        <w:rPr>
          <w:i/>
        </w:rPr>
        <w:t xml:space="preserve"> 473</w:t>
      </w:r>
      <w:r w:rsidRPr="00877729">
        <w:t xml:space="preserve">, 702–713. </w:t>
      </w:r>
    </w:p>
    <w:p w14:paraId="54DFAEC6" w14:textId="332F570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Beckwith, V. K., &amp; Fuentes, M. M. P. B. (2018). Microplastic at nesting grounds used by the northern Gulf of Mexico loggerhead recovery unit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131</w:t>
      </w:r>
      <w:r w:rsidRPr="00877729">
        <w:t xml:space="preserve">, 32–37. </w:t>
      </w:r>
      <w:hyperlink r:id="rId10" w:history="1">
        <w:r w:rsidRPr="00877729">
          <w:rPr>
            <w:rStyle w:val="Hyperlink"/>
          </w:rPr>
          <w:t>https://doi.org/https://doi.org/10.1016/j.marpolbul.2018.04.001</w:t>
        </w:r>
      </w:hyperlink>
      <w:r w:rsidRPr="00877729">
        <w:t xml:space="preserve"> </w:t>
      </w:r>
    </w:p>
    <w:p w14:paraId="6AC325BC" w14:textId="7C7E01D2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Borges-Ramírez, M. M., Mendoza-Franco, E. F., Escalona-Segura, G., &amp; Osten, J. R.-v. (2020). Plastic density as a key factor in the presence of microplastic in the gastrointestinal tract of commercial fishes from Campeche Bay, Mexico. </w:t>
      </w:r>
      <w:r w:rsidRPr="00877729">
        <w:rPr>
          <w:i/>
        </w:rPr>
        <w:t>Environmental Pollution</w:t>
      </w:r>
      <w:r w:rsidRPr="00877729">
        <w:t>,</w:t>
      </w:r>
      <w:r w:rsidRPr="00877729">
        <w:rPr>
          <w:i/>
        </w:rPr>
        <w:t xml:space="preserve"> 267</w:t>
      </w:r>
      <w:r w:rsidRPr="00877729">
        <w:t xml:space="preserve">, 115659. </w:t>
      </w:r>
      <w:hyperlink r:id="rId11" w:history="1">
        <w:r w:rsidRPr="00877729">
          <w:rPr>
            <w:rStyle w:val="Hyperlink"/>
          </w:rPr>
          <w:t>https://doi.org/https://doi.org/10.1016/j.envpol.2020.115659</w:t>
        </w:r>
      </w:hyperlink>
      <w:r w:rsidRPr="00877729">
        <w:t xml:space="preserve"> </w:t>
      </w:r>
    </w:p>
    <w:p w14:paraId="3A6F6B65" w14:textId="0D1FA2E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Camargo, K., Sericano, J. L., Bhandari, S., Hoelscher, C., McDonald, T. J., Chiu, W. A., Wade, T. L., Dellapenna, T. M., Liu, Y., &amp; Knap, A. H. (2021). Polycyclic aromatic hydrocarbon status in post-hurricane Harvey sediments: Considerations for environmental sampling in the Galveston Bay/Houston Ship Channel region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162</w:t>
      </w:r>
      <w:r w:rsidRPr="00877729">
        <w:t xml:space="preserve">, 111872. </w:t>
      </w:r>
      <w:hyperlink r:id="rId12" w:history="1">
        <w:r w:rsidRPr="00877729">
          <w:rPr>
            <w:rStyle w:val="Hyperlink"/>
          </w:rPr>
          <w:t>https://doi.org/https://doi.org/10.1016/j.marpolbul.2020.111872</w:t>
        </w:r>
      </w:hyperlink>
      <w:r w:rsidRPr="00877729">
        <w:t xml:space="preserve"> </w:t>
      </w:r>
    </w:p>
    <w:p w14:paraId="34886C40" w14:textId="15A069C5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Celis-Hernandez, O., Ávila, E., Rendón-von Osten, J., Briceño-Vera, E. A., Borges-Ramírez, M. M., Gómez-Ponce, A. M., &amp; Capparelli, V. M. (2023). Environmental risk of microplastics in a Mexican coastal lagoon ecosystem: Anthropogenic inputs and its possible human food risk. </w:t>
      </w:r>
      <w:r w:rsidRPr="00877729">
        <w:rPr>
          <w:i/>
        </w:rPr>
        <w:t>Science of The Total Environment</w:t>
      </w:r>
      <w:r w:rsidRPr="00877729">
        <w:t>,</w:t>
      </w:r>
      <w:r w:rsidRPr="00877729">
        <w:rPr>
          <w:i/>
        </w:rPr>
        <w:t xml:space="preserve"> 879</w:t>
      </w:r>
      <w:r w:rsidRPr="00877729">
        <w:t xml:space="preserve">, 163095. </w:t>
      </w:r>
      <w:hyperlink r:id="rId13" w:history="1">
        <w:r w:rsidRPr="00877729">
          <w:rPr>
            <w:rStyle w:val="Hyperlink"/>
          </w:rPr>
          <w:t>https://doi.org/https://doi.org/10.1016/j.scitotenv.2023.163095</w:t>
        </w:r>
      </w:hyperlink>
      <w:r w:rsidRPr="00877729">
        <w:t xml:space="preserve"> </w:t>
      </w:r>
    </w:p>
    <w:p w14:paraId="3BC3D1EE" w14:textId="34FD4695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Cullen, J. A., Marshall, C. D., &amp; Hala, D. (2019). Integration of multi-tissue PAH and PCB burdens with biomarker activity in three coastal shark species from the northwestern Gulf of Mexico. </w:t>
      </w:r>
      <w:r w:rsidRPr="00877729">
        <w:rPr>
          <w:i/>
        </w:rPr>
        <w:t>Science of The Total Environment</w:t>
      </w:r>
      <w:r w:rsidRPr="00877729">
        <w:t>,</w:t>
      </w:r>
      <w:r w:rsidRPr="00877729">
        <w:rPr>
          <w:i/>
        </w:rPr>
        <w:t xml:space="preserve"> 650</w:t>
      </w:r>
      <w:r w:rsidRPr="00877729">
        <w:t xml:space="preserve">, 1158–1172. </w:t>
      </w:r>
      <w:hyperlink r:id="rId14" w:history="1">
        <w:r w:rsidRPr="00877729">
          <w:rPr>
            <w:rStyle w:val="Hyperlink"/>
          </w:rPr>
          <w:t>https://doi.org/https://doi.org/10.1016/j.scitotenv.2018.09.128</w:t>
        </w:r>
      </w:hyperlink>
      <w:r w:rsidRPr="00877729">
        <w:t xml:space="preserve"> </w:t>
      </w:r>
    </w:p>
    <w:p w14:paraId="7F36A4B5" w14:textId="3181C7EB" w:rsidR="00877729" w:rsidRPr="007401FC" w:rsidRDefault="00877729" w:rsidP="00877729">
      <w:pPr>
        <w:pStyle w:val="EndNoteBibliography"/>
        <w:spacing w:after="0"/>
        <w:ind w:left="720" w:hanging="720"/>
        <w:rPr>
          <w:lang w:val="fr-FR"/>
        </w:rPr>
      </w:pPr>
      <w:r w:rsidRPr="007401FC">
        <w:rPr>
          <w:lang w:val="de-AT"/>
        </w:rPr>
        <w:t xml:space="preserve">Di Mauro, R., Kupchik, M. J., &amp; Benfield, M. C. (2017). </w:t>
      </w:r>
      <w:r w:rsidRPr="00877729">
        <w:t xml:space="preserve">Abundant plankton-sized microplastic particles in shelf waters of the northern Gulf of Mexico. </w:t>
      </w:r>
      <w:r w:rsidRPr="007401FC">
        <w:rPr>
          <w:i/>
          <w:lang w:val="fr-FR"/>
        </w:rPr>
        <w:t>Environmental Pollution</w:t>
      </w:r>
      <w:r w:rsidRPr="007401FC">
        <w:rPr>
          <w:lang w:val="fr-FR"/>
        </w:rPr>
        <w:t>,</w:t>
      </w:r>
      <w:r w:rsidRPr="007401FC">
        <w:rPr>
          <w:i/>
          <w:lang w:val="fr-FR"/>
        </w:rPr>
        <w:t xml:space="preserve"> 230</w:t>
      </w:r>
      <w:r w:rsidRPr="007401FC">
        <w:rPr>
          <w:lang w:val="fr-FR"/>
        </w:rPr>
        <w:t xml:space="preserve">, 798–809. </w:t>
      </w:r>
      <w:hyperlink r:id="rId15" w:history="1">
        <w:r w:rsidRPr="007401FC">
          <w:rPr>
            <w:rStyle w:val="Hyperlink"/>
            <w:lang w:val="fr-FR"/>
          </w:rPr>
          <w:t>https://doi.org/https://doi.org/10.1016/j.envpol.2017.07.030</w:t>
        </w:r>
      </w:hyperlink>
      <w:r w:rsidRPr="007401FC">
        <w:rPr>
          <w:lang w:val="fr-FR"/>
        </w:rPr>
        <w:t xml:space="preserve"> </w:t>
      </w:r>
    </w:p>
    <w:p w14:paraId="1DA48634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7401FC">
        <w:rPr>
          <w:lang w:val="fr-FR"/>
        </w:rPr>
        <w:t xml:space="preserve">Ellis, M. S., Choi, K.-S., Wade, T. L., Powell, E. N., Jackson, T. J., &amp; Lewis, D. H. (1993). </w:t>
      </w:r>
      <w:r w:rsidRPr="00877729">
        <w:t xml:space="preserve">Sources of local variation in polynuclear aromatic hydrocarbon and pesticide body burden in oysters (Crassostrea virginica) from Galveston Bay, Texas. </w:t>
      </w:r>
      <w:r w:rsidRPr="00877729">
        <w:rPr>
          <w:i/>
        </w:rPr>
        <w:t>Comparative Biochemistry and Physiology Part C: Pharmacology, Toxicology and Endocrinology</w:t>
      </w:r>
      <w:r w:rsidRPr="00877729">
        <w:t>,</w:t>
      </w:r>
      <w:r w:rsidRPr="00877729">
        <w:rPr>
          <w:i/>
        </w:rPr>
        <w:t xml:space="preserve"> 106</w:t>
      </w:r>
      <w:r w:rsidRPr="00877729">
        <w:t xml:space="preserve">(3), 689–698. </w:t>
      </w:r>
    </w:p>
    <w:p w14:paraId="1473A36F" w14:textId="2CC6D43A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Flores-Cortés, M., &amp; Armstrong-Altrin, J. S. (2022). Textural characteristics and abundance of microplastics in Tecolutla beach sediments, Gulf of Mexico. </w:t>
      </w:r>
      <w:r w:rsidRPr="00877729">
        <w:rPr>
          <w:i/>
        </w:rPr>
        <w:t>Environmental Monitoring and Assessment</w:t>
      </w:r>
      <w:r w:rsidRPr="00877729">
        <w:t>,</w:t>
      </w:r>
      <w:r w:rsidRPr="00877729">
        <w:rPr>
          <w:i/>
        </w:rPr>
        <w:t xml:space="preserve"> 194</w:t>
      </w:r>
      <w:r w:rsidRPr="00877729">
        <w:t xml:space="preserve">(10), 752. </w:t>
      </w:r>
      <w:hyperlink r:id="rId16" w:history="1">
        <w:r w:rsidRPr="00877729">
          <w:rPr>
            <w:rStyle w:val="Hyperlink"/>
          </w:rPr>
          <w:t>https://doi.org/10.1007/s10661-022-10447-4</w:t>
        </w:r>
      </w:hyperlink>
      <w:r w:rsidRPr="00877729">
        <w:t xml:space="preserve"> </w:t>
      </w:r>
    </w:p>
    <w:p w14:paraId="01239B8B" w14:textId="430B4832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lastRenderedPageBreak/>
        <w:t xml:space="preserve">Frank, D. S., Mora, M. A., Sericano, J. L., Blankenship, A. L., Kannan, K., &amp; Giesy, J. P. (2001). Persistent organochlorine pollutants in eggs of colonial waterbirds from Galveston Bay and East Texas, USA. </w:t>
      </w:r>
      <w:r w:rsidRPr="00877729">
        <w:rPr>
          <w:i/>
        </w:rPr>
        <w:t>Environmental Toxicology and Chemistry</w:t>
      </w:r>
      <w:r w:rsidRPr="00877729">
        <w:t>,</w:t>
      </w:r>
      <w:r w:rsidRPr="00877729">
        <w:rPr>
          <w:i/>
        </w:rPr>
        <w:t xml:space="preserve"> 20</w:t>
      </w:r>
      <w:r w:rsidRPr="00877729">
        <w:t xml:space="preserve">(3), 608–617. </w:t>
      </w:r>
      <w:hyperlink r:id="rId17" w:history="1">
        <w:r w:rsidRPr="00877729">
          <w:rPr>
            <w:rStyle w:val="Hyperlink"/>
          </w:rPr>
          <w:t>https://doi.org/10.1002/etc.5620200321</w:t>
        </w:r>
      </w:hyperlink>
      <w:r w:rsidRPr="00877729">
        <w:t xml:space="preserve"> </w:t>
      </w:r>
    </w:p>
    <w:p w14:paraId="534CF19B" w14:textId="711AA134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Geiselbrecht Allison, D., Hedlund Brian, P., Tichi Mary, A., &amp; Staley, J. T. (1998). Isolation of Marine Polycyclic Aromatic Hydrocarbon (PAH)-Degrading Cycloclasticus Strains from the Gulf of Mexico and Comparison of Their PAH Degradation Ability with That of Puget Sound Cycloclasticus Strains. </w:t>
      </w:r>
      <w:r w:rsidRPr="00877729">
        <w:rPr>
          <w:i/>
        </w:rPr>
        <w:t>Applied and Environmental Microbiology</w:t>
      </w:r>
      <w:r w:rsidRPr="00877729">
        <w:t>,</w:t>
      </w:r>
      <w:r w:rsidRPr="00877729">
        <w:rPr>
          <w:i/>
        </w:rPr>
        <w:t xml:space="preserve"> 64</w:t>
      </w:r>
      <w:r w:rsidRPr="00877729">
        <w:t xml:space="preserve">(12), 4703–4710. </w:t>
      </w:r>
      <w:hyperlink r:id="rId18" w:history="1">
        <w:r w:rsidRPr="00877729">
          <w:rPr>
            <w:rStyle w:val="Hyperlink"/>
          </w:rPr>
          <w:t>https://doi.org/10.1128/AEM.64.12.4703-4710.1998</w:t>
        </w:r>
      </w:hyperlink>
      <w:r w:rsidRPr="00877729">
        <w:t xml:space="preserve"> </w:t>
      </w:r>
    </w:p>
    <w:p w14:paraId="58DA8530" w14:textId="37752E75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armon, M. R., Pait, A. S., &amp; Hameedi, M. J. (2003). </w:t>
      </w:r>
      <w:r w:rsidRPr="00877729">
        <w:rPr>
          <w:i/>
        </w:rPr>
        <w:t>Sediment contamination, toxicity, and macroinvertebrate infaunal community in Galveston Bay</w:t>
      </w:r>
      <w:r w:rsidRPr="00877729">
        <w:t xml:space="preserve">. Retrieved 12/17/24 from </w:t>
      </w:r>
      <w:hyperlink r:id="rId19" w:history="1">
        <w:r w:rsidRPr="00877729">
          <w:rPr>
            <w:rStyle w:val="Hyperlink"/>
          </w:rPr>
          <w:t>https://repository.library.noaa.gov/view/noaa/2413/noaa_2413_DS1.pdf</w:t>
        </w:r>
      </w:hyperlink>
    </w:p>
    <w:p w14:paraId="586CAB94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ayden, M., &amp; Cowger, W. (2022). Quantitative Analysis of Microplastics on Texas Beaches. </w:t>
      </w:r>
      <w:r w:rsidRPr="00877729">
        <w:rPr>
          <w:i/>
        </w:rPr>
        <w:t>OCEANS 2022</w:t>
      </w:r>
      <w:r w:rsidRPr="00877729">
        <w:t xml:space="preserve">, 1–4. </w:t>
      </w:r>
    </w:p>
    <w:p w14:paraId="54C4A64C" w14:textId="09D977B0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ernout, B., Leleux, J., Lynch, J., Ramaswamy, K., Faulkner, P., Matich, P., &amp; Hala, D. (2020). The integration of fatty acid biomarkers of trophic ecology with pollutant body-burdens of PAHs and PCBs in four species of fish from Sabine Lake, Texas. </w:t>
      </w:r>
      <w:r w:rsidRPr="00877729">
        <w:rPr>
          <w:i/>
        </w:rPr>
        <w:t>Environmental Advances</w:t>
      </w:r>
      <w:r w:rsidRPr="00877729">
        <w:t>,</w:t>
      </w:r>
      <w:r w:rsidRPr="00877729">
        <w:rPr>
          <w:i/>
        </w:rPr>
        <w:t xml:space="preserve"> 1</w:t>
      </w:r>
      <w:r w:rsidRPr="00877729">
        <w:t xml:space="preserve">, 100001. </w:t>
      </w:r>
      <w:hyperlink r:id="rId20" w:history="1">
        <w:r w:rsidRPr="00877729">
          <w:rPr>
            <w:rStyle w:val="Hyperlink"/>
          </w:rPr>
          <w:t>https://doi.org/https://doi.org/10.1016/j.envadv.2020.100001</w:t>
        </w:r>
      </w:hyperlink>
      <w:r w:rsidRPr="00877729">
        <w:t xml:space="preserve"> </w:t>
      </w:r>
    </w:p>
    <w:p w14:paraId="3063D1B8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owell, N. L., Lakshmanan, D., Rifai, H. S., &amp; Koenig, L. (2011). PCB dry and wet weather concentration and load comparisons in Houston-area urban channels. </w:t>
      </w:r>
      <w:r w:rsidRPr="00877729">
        <w:rPr>
          <w:i/>
        </w:rPr>
        <w:t>Science of The Total Environment</w:t>
      </w:r>
      <w:r w:rsidRPr="00877729">
        <w:t>,</w:t>
      </w:r>
      <w:r w:rsidRPr="00877729">
        <w:rPr>
          <w:i/>
        </w:rPr>
        <w:t xml:space="preserve"> 409</w:t>
      </w:r>
      <w:r w:rsidRPr="00877729">
        <w:t xml:space="preserve">(10), 1867–1888. </w:t>
      </w:r>
    </w:p>
    <w:p w14:paraId="4C4DA7F6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owell, N. L., &amp; Rifai, H. S. (2015). Longitudinal estimates of sediment-water diffusive flux of PCB congeners in the Houston Ship Channel. </w:t>
      </w:r>
      <w:r w:rsidRPr="00877729">
        <w:rPr>
          <w:i/>
        </w:rPr>
        <w:t>Estuarine, Coastal and Shelf Science</w:t>
      </w:r>
      <w:r w:rsidRPr="00877729">
        <w:t>,</w:t>
      </w:r>
      <w:r w:rsidRPr="00877729">
        <w:rPr>
          <w:i/>
        </w:rPr>
        <w:t xml:space="preserve"> 164</w:t>
      </w:r>
      <w:r w:rsidRPr="00877729">
        <w:t xml:space="preserve">, 19–27. </w:t>
      </w:r>
    </w:p>
    <w:p w14:paraId="528BF729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owell, N. L., Rifai, H. S., &amp; Koenig, L. (2011). Comparative distribution, sourcing, and chemical behavior of PCDD/Fs and PCBs in an estuary environment. </w:t>
      </w:r>
      <w:r w:rsidRPr="00877729">
        <w:rPr>
          <w:i/>
        </w:rPr>
        <w:t>Chemosphere</w:t>
      </w:r>
      <w:r w:rsidRPr="00877729">
        <w:t>,</w:t>
      </w:r>
      <w:r w:rsidRPr="00877729">
        <w:rPr>
          <w:i/>
        </w:rPr>
        <w:t xml:space="preserve"> 83</w:t>
      </w:r>
      <w:r w:rsidRPr="00877729">
        <w:t xml:space="preserve">(6), 873–881. </w:t>
      </w:r>
    </w:p>
    <w:p w14:paraId="350564CD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Howell, N. L., Suarez, M. P., Rifai, H. S., &amp; Koenig, L. (2008). Concentrations of polychlorinated biphenyls (PCBs) in water, sediment, and aquatic biota in the Houston Ship Channel, Texas. </w:t>
      </w:r>
      <w:r w:rsidRPr="00877729">
        <w:rPr>
          <w:i/>
        </w:rPr>
        <w:t>Chemosphere</w:t>
      </w:r>
      <w:r w:rsidRPr="00877729">
        <w:t>,</w:t>
      </w:r>
      <w:r w:rsidRPr="00877729">
        <w:rPr>
          <w:i/>
        </w:rPr>
        <w:t xml:space="preserve"> 70</w:t>
      </w:r>
      <w:r w:rsidRPr="00877729">
        <w:t xml:space="preserve">(4), 593–606. </w:t>
      </w:r>
    </w:p>
    <w:p w14:paraId="52C245A6" w14:textId="561E0C0C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Jackson, T. J., Wade, T. L., Sericano, J. L., Brooks, J. M., Wong, J. M., Garcia-Romero, B., &amp; McDonald, T. J. (1998). Galveston Bay: Temporal changes in the concentrations of trace organic contaminants in national status and trends oysters (1986–1994). </w:t>
      </w:r>
      <w:r w:rsidRPr="00877729">
        <w:rPr>
          <w:i/>
        </w:rPr>
        <w:t>Estuaries</w:t>
      </w:r>
      <w:r w:rsidRPr="00877729">
        <w:t>,</w:t>
      </w:r>
      <w:r w:rsidRPr="00877729">
        <w:rPr>
          <w:i/>
        </w:rPr>
        <w:t xml:space="preserve"> 21</w:t>
      </w:r>
      <w:r w:rsidRPr="00877729">
        <w:t xml:space="preserve">(4), 718–730. </w:t>
      </w:r>
      <w:hyperlink r:id="rId21" w:history="1">
        <w:r w:rsidRPr="00877729">
          <w:rPr>
            <w:rStyle w:val="Hyperlink"/>
          </w:rPr>
          <w:t>https://doi.org/10.2307/1353276</w:t>
        </w:r>
      </w:hyperlink>
      <w:r w:rsidRPr="00877729">
        <w:t xml:space="preserve"> </w:t>
      </w:r>
    </w:p>
    <w:p w14:paraId="7765935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King, K. A. (1989). Food habits and organochlorine contaminants in the diet of Black Skimmers, Galveston Bay, Texas, USA. </w:t>
      </w:r>
      <w:r w:rsidRPr="00877729">
        <w:rPr>
          <w:i/>
        </w:rPr>
        <w:t>Colonial Waterbirds</w:t>
      </w:r>
      <w:r w:rsidRPr="00877729">
        <w:t xml:space="preserve">, 109–112. </w:t>
      </w:r>
    </w:p>
    <w:p w14:paraId="210A644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King, K. A., &amp; Krynitsky, A. J. (1986). Population trends, reproductive success, and organochlorine chemical contaminants in waterbirds nesting in Galveston Bay, Texas. </w:t>
      </w:r>
      <w:r w:rsidRPr="00877729">
        <w:rPr>
          <w:i/>
        </w:rPr>
        <w:t>Archives of environmental contamination and toxicology</w:t>
      </w:r>
      <w:r w:rsidRPr="00877729">
        <w:t>,</w:t>
      </w:r>
      <w:r w:rsidRPr="00877729">
        <w:rPr>
          <w:i/>
        </w:rPr>
        <w:t xml:space="preserve"> 15</w:t>
      </w:r>
      <w:r w:rsidRPr="00877729">
        <w:t xml:space="preserve">(4), 367–376. </w:t>
      </w:r>
    </w:p>
    <w:p w14:paraId="012C26E0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Lakshmanan, D., Howell, N. L., Rifai, H. S., &amp; Koenig, L. (2010). Spatial and temporal variation of polychlorinated biphenyls in the Houston Ship Channel. </w:t>
      </w:r>
      <w:r w:rsidRPr="00877729">
        <w:rPr>
          <w:i/>
        </w:rPr>
        <w:t>Chemosphere</w:t>
      </w:r>
      <w:r w:rsidRPr="00877729">
        <w:t>,</w:t>
      </w:r>
      <w:r w:rsidRPr="00877729">
        <w:rPr>
          <w:i/>
        </w:rPr>
        <w:t xml:space="preserve"> 80</w:t>
      </w:r>
      <w:r w:rsidRPr="00877729">
        <w:t xml:space="preserve">(2), 100–112. </w:t>
      </w:r>
    </w:p>
    <w:p w14:paraId="09B358C5" w14:textId="4B9CF84B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Lauenstein, G., &amp; Cantillo, A. Y. (1998). </w:t>
      </w:r>
      <w:r w:rsidRPr="00877729">
        <w:rPr>
          <w:i/>
        </w:rPr>
        <w:t>Sampling and analytical methods of the national status and trends program mussel watch project: 1993-1996 update</w:t>
      </w:r>
      <w:r w:rsidRPr="00877729">
        <w:t xml:space="preserve">. </w:t>
      </w:r>
      <w:hyperlink r:id="rId22" w:history="1">
        <w:r w:rsidRPr="00877729">
          <w:rPr>
            <w:rStyle w:val="Hyperlink"/>
          </w:rPr>
          <w:t>https://repository.library.noaa.gov/view/noaa/22776</w:t>
        </w:r>
      </w:hyperlink>
    </w:p>
    <w:p w14:paraId="30E88436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7401FC">
        <w:rPr>
          <w:lang w:val="es-ES"/>
        </w:rPr>
        <w:lastRenderedPageBreak/>
        <w:t xml:space="preserve">Mahler, B., &amp; Van Metre, P. (2003). </w:t>
      </w:r>
      <w:r w:rsidRPr="00877729">
        <w:rPr>
          <w:i/>
        </w:rPr>
        <w:t>A chronicle of organochlorine contamination in Clear Creek, Galveston and Harris Counties, Texas, 1960-2002, as recorded in sediment cores</w:t>
      </w:r>
      <w:r w:rsidRPr="00877729">
        <w:t xml:space="preserve"> (2327-6932). </w:t>
      </w:r>
    </w:p>
    <w:p w14:paraId="15BDB6A2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Mora, M. A., Heath, S. A., Bohannon, M., &amp; Bowerman, W. W. (2020). Organochlorine pesticides and polychlorinated biphenyls in American oystercatchers nesting along the Texas Gulf Coast. </w:t>
      </w:r>
      <w:r w:rsidRPr="00877729">
        <w:rPr>
          <w:i/>
        </w:rPr>
        <w:t>Waterbirds</w:t>
      </w:r>
      <w:r w:rsidRPr="00877729">
        <w:t>,</w:t>
      </w:r>
      <w:r w:rsidRPr="00877729">
        <w:rPr>
          <w:i/>
        </w:rPr>
        <w:t xml:space="preserve"> 43</w:t>
      </w:r>
      <w:r w:rsidRPr="00877729">
        <w:t xml:space="preserve">(3-4), 292–298. </w:t>
      </w:r>
    </w:p>
    <w:p w14:paraId="63547DC1" w14:textId="1E8ACE2D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Mortuza, A., Meese, E. N., Wharton, M., Gahn, B., Petersen, L. H., Quigg, A., Wells, R. J. D., Kaiser, K., &amp; Hala, D. (2025). Comparing persistent (polycyclic aromatic hydrocarbons and polychlorinated biphenyls) and emerging nano(micro)plastics (NMPs) pollutant body-burdens in oysters and fish from Matagorda Bay (Texas, USA)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221</w:t>
      </w:r>
      <w:r w:rsidRPr="00877729">
        <w:t xml:space="preserve">, 118495. </w:t>
      </w:r>
      <w:hyperlink r:id="rId23" w:history="1">
        <w:r w:rsidRPr="00877729">
          <w:rPr>
            <w:rStyle w:val="Hyperlink"/>
          </w:rPr>
          <w:t>https://doi.org/https://doi.org/10.1016/j.marpolbul.2025.118495</w:t>
        </w:r>
      </w:hyperlink>
      <w:r w:rsidRPr="00877729">
        <w:t xml:space="preserve"> </w:t>
      </w:r>
    </w:p>
    <w:p w14:paraId="60992EE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Oziolor, E. M., Apell, J. N., Winfield, Z. C., Back, J. A., Usenko, S., &amp; Matson, C. W. (2018). Polychlorinated biphenyl (PCB) contamination in Galveston Bay, Texas: Comparing concentrations and profiles in sediments, passive samplers, and fish. </w:t>
      </w:r>
      <w:r w:rsidRPr="00877729">
        <w:rPr>
          <w:i/>
        </w:rPr>
        <w:t>Environmental Pollution</w:t>
      </w:r>
      <w:r w:rsidRPr="00877729">
        <w:t>,</w:t>
      </w:r>
      <w:r w:rsidRPr="00877729">
        <w:rPr>
          <w:i/>
        </w:rPr>
        <w:t xml:space="preserve"> 236</w:t>
      </w:r>
      <w:r w:rsidRPr="00877729">
        <w:t xml:space="preserve">, 609–618. </w:t>
      </w:r>
    </w:p>
    <w:p w14:paraId="090BA1BD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Park, J.-S., Wade, T. L., &amp; Sweet, S. (2001a). Atmospheric deposition of organochlorine contaminants to Galveston Bay, Texas. </w:t>
      </w:r>
      <w:r w:rsidRPr="00877729">
        <w:rPr>
          <w:i/>
        </w:rPr>
        <w:t>Atmospheric Environment</w:t>
      </w:r>
      <w:r w:rsidRPr="00877729">
        <w:t>,</w:t>
      </w:r>
      <w:r w:rsidRPr="00877729">
        <w:rPr>
          <w:i/>
        </w:rPr>
        <w:t xml:space="preserve"> 35</w:t>
      </w:r>
      <w:r w:rsidRPr="00877729">
        <w:t xml:space="preserve">(19), 3315–3324. </w:t>
      </w:r>
    </w:p>
    <w:p w14:paraId="3BA32982" w14:textId="17D6D535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Park, J.-S., Wade, T. L., &amp; Sweet, S. (2001b). Atmospheric distribution of polycyclic aromatic hydrocarbons and deposition to Galveston Bay, Texas, USA. </w:t>
      </w:r>
      <w:r w:rsidRPr="00877729">
        <w:rPr>
          <w:i/>
        </w:rPr>
        <w:t>Atmospheric Environment</w:t>
      </w:r>
      <w:r w:rsidRPr="00877729">
        <w:t>,</w:t>
      </w:r>
      <w:r w:rsidRPr="00877729">
        <w:rPr>
          <w:i/>
        </w:rPr>
        <w:t xml:space="preserve"> 35</w:t>
      </w:r>
      <w:r w:rsidRPr="00877729">
        <w:t xml:space="preserve">(19), 3241–3249. </w:t>
      </w:r>
      <w:hyperlink r:id="rId24" w:history="1">
        <w:r w:rsidRPr="00877729">
          <w:rPr>
            <w:rStyle w:val="Hyperlink"/>
          </w:rPr>
          <w:t>https://doi.org/https://doi.org/10.1016/S1352-2310(01)00080-2</w:t>
        </w:r>
      </w:hyperlink>
      <w:r w:rsidRPr="00877729">
        <w:t xml:space="preserve"> </w:t>
      </w:r>
    </w:p>
    <w:p w14:paraId="52D66806" w14:textId="497671F1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Pittinger, C. A., Buikema, A. L., Jr., Hornor, S. G., &amp; Young, R. W. (1985). Variation in tissue burdens of polycyclic aromatic hydrocarbons in indigenous and relocated oysters. </w:t>
      </w:r>
      <w:r w:rsidRPr="00877729">
        <w:rPr>
          <w:i/>
        </w:rPr>
        <w:t>Environmental Toxicology and Chemistry</w:t>
      </w:r>
      <w:r w:rsidRPr="00877729">
        <w:t>,</w:t>
      </w:r>
      <w:r w:rsidRPr="00877729">
        <w:rPr>
          <w:i/>
        </w:rPr>
        <w:t xml:space="preserve"> 4</w:t>
      </w:r>
      <w:r w:rsidRPr="00877729">
        <w:t xml:space="preserve">(3), 379–387. </w:t>
      </w:r>
      <w:hyperlink r:id="rId25" w:history="1">
        <w:r w:rsidRPr="00877729">
          <w:rPr>
            <w:rStyle w:val="Hyperlink"/>
          </w:rPr>
          <w:t>https://doi.org/10.1002/etc.5620040313</w:t>
        </w:r>
      </w:hyperlink>
      <w:r w:rsidRPr="00877729">
        <w:t xml:space="preserve"> </w:t>
      </w:r>
    </w:p>
    <w:p w14:paraId="4ABE8643" w14:textId="0269524D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Presley, B., Wade, T., Santschi, P., &amp; Baskaran, M. (1998). </w:t>
      </w:r>
      <w:r w:rsidRPr="00877729">
        <w:rPr>
          <w:i/>
        </w:rPr>
        <w:t>Historical contamination of Mississippi River Delta, Tampa Bay, and Galveston Bay sediments</w:t>
      </w:r>
      <w:r w:rsidRPr="00877729">
        <w:t xml:space="preserve">. </w:t>
      </w:r>
      <w:hyperlink r:id="rId26" w:history="1">
        <w:r w:rsidRPr="00877729">
          <w:rPr>
            <w:rStyle w:val="Hyperlink"/>
          </w:rPr>
          <w:t>https://repository.library.noaa.gov/view/noaa/30783/noaa_30783_DS1.pdf</w:t>
        </w:r>
      </w:hyperlink>
    </w:p>
    <w:p w14:paraId="54A20A34" w14:textId="5D51639A" w:rsidR="00877729" w:rsidRPr="00877729" w:rsidRDefault="00877729" w:rsidP="00877729">
      <w:pPr>
        <w:pStyle w:val="EndNoteBibliography"/>
        <w:spacing w:after="0"/>
        <w:ind w:left="720" w:hanging="720"/>
      </w:pPr>
      <w:r w:rsidRPr="00031853">
        <w:t xml:space="preserve">Qian, Y., Wade, T. L., &amp; Sericano, J. L. (2001). </w:t>
      </w:r>
      <w:r w:rsidRPr="00877729">
        <w:t xml:space="preserve">Sources and bioavailability of polynuclear aromatic hydrocarbons in Galveston Bay, Texas. </w:t>
      </w:r>
      <w:r w:rsidRPr="00877729">
        <w:rPr>
          <w:i/>
        </w:rPr>
        <w:t>Estuaries</w:t>
      </w:r>
      <w:r w:rsidRPr="00877729">
        <w:t>,</w:t>
      </w:r>
      <w:r w:rsidRPr="00877729">
        <w:rPr>
          <w:i/>
        </w:rPr>
        <w:t xml:space="preserve"> 24</w:t>
      </w:r>
      <w:r w:rsidRPr="00877729">
        <w:t xml:space="preserve">(6), 817–827. </w:t>
      </w:r>
      <w:hyperlink r:id="rId27" w:history="1">
        <w:r w:rsidRPr="00877729">
          <w:rPr>
            <w:rStyle w:val="Hyperlink"/>
          </w:rPr>
          <w:t>https://doi.org/10.2307/1353173</w:t>
        </w:r>
      </w:hyperlink>
      <w:r w:rsidRPr="00877729">
        <w:t xml:space="preserve"> </w:t>
      </w:r>
    </w:p>
    <w:p w14:paraId="605F5DBD" w14:textId="5D9511D1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Rifai, H., &amp; Palachek, R. (2007). </w:t>
      </w:r>
      <w:r w:rsidRPr="00877729">
        <w:rPr>
          <w:i/>
        </w:rPr>
        <w:t>Total maximum daily loads for PCBs in the Houston Ship Channel</w:t>
      </w:r>
      <w:r w:rsidRPr="00877729">
        <w:t xml:space="preserve">. </w:t>
      </w:r>
      <w:hyperlink r:id="rId28" w:history="1">
        <w:r w:rsidRPr="00877729">
          <w:rPr>
            <w:rStyle w:val="Hyperlink"/>
          </w:rPr>
          <w:t>https://www.tceq.texas.gov/downloads/water-quality/tmdl/houston-ship-galveston-bay-fish-consumption-assessment-78/78-2007-july-quarterly-report.pdf</w:t>
        </w:r>
      </w:hyperlink>
    </w:p>
    <w:p w14:paraId="18265E94" w14:textId="2FFFF708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Rowe, G. T., Fernando, H., Elferink, C., Ansari, G. A. S., Sullivan, J., Heathman, T., Quigg, A., Petronella Croisant, S., Wade, T. L., &amp; Santschi, P. H. (2021). Polycyclic aromatic hydrocarbons (PAHs) cycling and fates in Galveston Bay, Texas, USA. </w:t>
      </w:r>
      <w:r w:rsidRPr="00877729">
        <w:rPr>
          <w:i/>
        </w:rPr>
        <w:t>PLOS ONE</w:t>
      </w:r>
      <w:r w:rsidRPr="00877729">
        <w:t>,</w:t>
      </w:r>
      <w:r w:rsidRPr="00877729">
        <w:rPr>
          <w:i/>
        </w:rPr>
        <w:t xml:space="preserve"> 15</w:t>
      </w:r>
      <w:r w:rsidRPr="00877729">
        <w:t xml:space="preserve">(12), e0243734. </w:t>
      </w:r>
      <w:hyperlink r:id="rId29" w:history="1">
        <w:r w:rsidRPr="00877729">
          <w:rPr>
            <w:rStyle w:val="Hyperlink"/>
          </w:rPr>
          <w:t>https://doi.org/10.1371/journal.pone.0243734</w:t>
        </w:r>
      </w:hyperlink>
      <w:r w:rsidRPr="00877729">
        <w:t xml:space="preserve"> </w:t>
      </w:r>
    </w:p>
    <w:p w14:paraId="256F5E73" w14:textId="2C6B0AC7" w:rsidR="00877729" w:rsidRPr="007401FC" w:rsidRDefault="00877729" w:rsidP="00877729">
      <w:pPr>
        <w:pStyle w:val="EndNoteBibliography"/>
        <w:spacing w:after="0"/>
        <w:ind w:left="720" w:hanging="720"/>
        <w:rPr>
          <w:lang w:val="fr-FR"/>
        </w:rPr>
      </w:pPr>
      <w:r w:rsidRPr="00877729">
        <w:t xml:space="preserve">Sammarco, P. W., Kolian, S. R., Warby, R. A. F., Bouldin, J. L., Subra, W. A., &amp; Porter, S. A. (2013). Distribution and concentrations of petroleum hydrocarbons associated with the BP/Deepwater Horizon Oil Spill, Gulf of Mexico. </w:t>
      </w:r>
      <w:r w:rsidRPr="007401FC">
        <w:rPr>
          <w:i/>
          <w:lang w:val="fr-FR"/>
        </w:rPr>
        <w:t>Marine Pollution Bulletin</w:t>
      </w:r>
      <w:r w:rsidRPr="007401FC">
        <w:rPr>
          <w:lang w:val="fr-FR"/>
        </w:rPr>
        <w:t>,</w:t>
      </w:r>
      <w:r w:rsidRPr="007401FC">
        <w:rPr>
          <w:i/>
          <w:lang w:val="fr-FR"/>
        </w:rPr>
        <w:t xml:space="preserve"> 73</w:t>
      </w:r>
      <w:r w:rsidRPr="007401FC">
        <w:rPr>
          <w:lang w:val="fr-FR"/>
        </w:rPr>
        <w:t xml:space="preserve">(1), 129–143. </w:t>
      </w:r>
      <w:hyperlink r:id="rId30" w:history="1">
        <w:r w:rsidRPr="007401FC">
          <w:rPr>
            <w:rStyle w:val="Hyperlink"/>
          </w:rPr>
          <w:t>https://doi</w:t>
        </w:r>
        <w:r w:rsidRPr="007401FC">
          <w:rPr>
            <w:rStyle w:val="Hyperlink"/>
          </w:rPr>
          <w:t>.</w:t>
        </w:r>
        <w:r w:rsidRPr="007401FC">
          <w:rPr>
            <w:rStyle w:val="Hyperlink"/>
          </w:rPr>
          <w:t>org/https://doi.org/10.1016/j.marpolbul.2013.05.029</w:t>
        </w:r>
      </w:hyperlink>
      <w:r w:rsidRPr="007401FC">
        <w:rPr>
          <w:lang w:val="fr-FR"/>
        </w:rPr>
        <w:t xml:space="preserve"> </w:t>
      </w:r>
    </w:p>
    <w:p w14:paraId="49DAE855" w14:textId="40CA7A0E" w:rsidR="00877729" w:rsidRPr="007401FC" w:rsidRDefault="00877729" w:rsidP="00877729">
      <w:pPr>
        <w:pStyle w:val="EndNoteBibliography"/>
        <w:spacing w:after="0"/>
        <w:ind w:left="720" w:hanging="720"/>
        <w:rPr>
          <w:lang w:val="pt-BR"/>
        </w:rPr>
      </w:pPr>
      <w:r w:rsidRPr="007401FC">
        <w:rPr>
          <w:lang w:val="fr-FR"/>
        </w:rPr>
        <w:t xml:space="preserve">Sánchez-Campos, M., Ponce-Vélez, G., Sanvicente-Añorve, L., &amp; Alatorre-Mendieta, M. (2024). </w:t>
      </w:r>
      <w:r w:rsidRPr="00877729">
        <w:t xml:space="preserve">Microplastic contamination in three environmental compartments of a coastal lagoon in the southern Gulf of Mexico. </w:t>
      </w:r>
      <w:r w:rsidRPr="007401FC">
        <w:rPr>
          <w:i/>
          <w:lang w:val="pt-BR"/>
        </w:rPr>
        <w:t>Environmental Monitoring and Assessment</w:t>
      </w:r>
      <w:r w:rsidRPr="007401FC">
        <w:rPr>
          <w:lang w:val="pt-BR"/>
        </w:rPr>
        <w:t>,</w:t>
      </w:r>
      <w:r w:rsidRPr="007401FC">
        <w:rPr>
          <w:i/>
          <w:lang w:val="pt-BR"/>
        </w:rPr>
        <w:t xml:space="preserve"> 196</w:t>
      </w:r>
      <w:r w:rsidRPr="007401FC">
        <w:rPr>
          <w:lang w:val="pt-BR"/>
        </w:rPr>
        <w:t xml:space="preserve">(11), 1012. </w:t>
      </w:r>
      <w:hyperlink r:id="rId31" w:history="1">
        <w:r w:rsidRPr="007401FC">
          <w:rPr>
            <w:rStyle w:val="Hyperlink"/>
            <w:lang w:val="pt-BR"/>
          </w:rPr>
          <w:t>https://doi.org/10.1007/s10661-024-13156-2</w:t>
        </w:r>
      </w:hyperlink>
      <w:r w:rsidRPr="007401FC">
        <w:rPr>
          <w:lang w:val="pt-BR"/>
        </w:rPr>
        <w:t xml:space="preserve"> </w:t>
      </w:r>
    </w:p>
    <w:p w14:paraId="42C89739" w14:textId="6DFC0693" w:rsidR="00877729" w:rsidRPr="007401FC" w:rsidRDefault="00877729" w:rsidP="00877729">
      <w:pPr>
        <w:pStyle w:val="EndNoteBibliography"/>
        <w:spacing w:after="0"/>
        <w:ind w:left="720" w:hanging="720"/>
        <w:rPr>
          <w:lang w:val="pt-BR"/>
        </w:rPr>
      </w:pPr>
      <w:r w:rsidRPr="007401FC">
        <w:rPr>
          <w:lang w:val="pt-BR"/>
        </w:rPr>
        <w:lastRenderedPageBreak/>
        <w:t xml:space="preserve">Sánchez-Hernández, L. J., Ramírez-Romero, P., Rodríguez-González, F., Ramos-Sánchez, V. H., Márquez Montes, R. A., Romero-Paredes Rubio, H., Sujitha, S. B., &amp; Jonathan, M. P. (2021). </w:t>
      </w:r>
      <w:r w:rsidRPr="00877729">
        <w:t xml:space="preserve">Seasonal evidences of microplastics in environmental matrices of a tourist dominated urban estuary in Gulf of Mexico, Mexico. </w:t>
      </w:r>
      <w:r w:rsidRPr="007401FC">
        <w:rPr>
          <w:i/>
          <w:lang w:val="pt-BR"/>
        </w:rPr>
        <w:t>Chemosphere</w:t>
      </w:r>
      <w:r w:rsidRPr="007401FC">
        <w:rPr>
          <w:lang w:val="pt-BR"/>
        </w:rPr>
        <w:t>,</w:t>
      </w:r>
      <w:r w:rsidRPr="007401FC">
        <w:rPr>
          <w:i/>
          <w:lang w:val="pt-BR"/>
        </w:rPr>
        <w:t xml:space="preserve"> 277</w:t>
      </w:r>
      <w:r w:rsidRPr="007401FC">
        <w:rPr>
          <w:lang w:val="pt-BR"/>
        </w:rPr>
        <w:t xml:space="preserve">, 130261. </w:t>
      </w:r>
      <w:hyperlink r:id="rId32" w:history="1">
        <w:r w:rsidRPr="007401FC">
          <w:rPr>
            <w:rStyle w:val="Hyperlink"/>
            <w:lang w:val="pt-BR"/>
          </w:rPr>
          <w:t>https://doi.org/https://doi.org/10.1016/j.chemosphere.2021.130261</w:t>
        </w:r>
      </w:hyperlink>
      <w:r w:rsidRPr="007401FC">
        <w:rPr>
          <w:lang w:val="pt-BR"/>
        </w:rPr>
        <w:t xml:space="preserve"> </w:t>
      </w:r>
    </w:p>
    <w:p w14:paraId="70DFD5E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7401FC">
        <w:rPr>
          <w:lang w:val="pt-BR"/>
        </w:rPr>
        <w:t xml:space="preserve">Santschi, P. H., Presley, B. J., Wade, T. L., Garcia-Romero, B., &amp; Baskaran, M. (2001). </w:t>
      </w:r>
      <w:r w:rsidRPr="00877729">
        <w:t xml:space="preserve">Historical contamination of PAHs, PCBs, DDTs, and heavy metals in Mississippi river Delta, Galveston bay and Tampa bay sediment cores. </w:t>
      </w:r>
      <w:r w:rsidRPr="00877729">
        <w:rPr>
          <w:i/>
        </w:rPr>
        <w:t>Marine Environmental Research</w:t>
      </w:r>
      <w:r w:rsidRPr="00877729">
        <w:t>,</w:t>
      </w:r>
      <w:r w:rsidRPr="00877729">
        <w:rPr>
          <w:i/>
        </w:rPr>
        <w:t xml:space="preserve"> 52</w:t>
      </w:r>
      <w:r w:rsidRPr="00877729">
        <w:t xml:space="preserve">(1), 51–79. </w:t>
      </w:r>
    </w:p>
    <w:p w14:paraId="4B3CEAE5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Sericano, J., Atlas, E. L., Wade, T. L., &amp; Brooks, J. M. (1990). NOAA's status and trends mussel watch program: chlorinated pesticides and PCBs in oysters (Crassostrea virginica) and sediments from the Gulf of Mexico, 1986–1987. </w:t>
      </w:r>
      <w:r w:rsidRPr="00877729">
        <w:rPr>
          <w:i/>
        </w:rPr>
        <w:t>Marine Environmental Research</w:t>
      </w:r>
      <w:r w:rsidRPr="00877729">
        <w:t>,</w:t>
      </w:r>
      <w:r w:rsidRPr="00877729">
        <w:rPr>
          <w:i/>
        </w:rPr>
        <w:t xml:space="preserve"> 29</w:t>
      </w:r>
      <w:r w:rsidRPr="00877729">
        <w:t xml:space="preserve">(3), 161–203. </w:t>
      </w:r>
    </w:p>
    <w:p w14:paraId="0366F58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Sericano, J., Wade, T. L., El-Husseini, A. M., &amp; Brooks, J. M. (1992). Environmental significance of the uptake and depuration of planar PCB congeners by the American oyster (Crassostrea virginica)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24</w:t>
      </w:r>
      <w:r w:rsidRPr="00877729">
        <w:t xml:space="preserve">(11), 537–543. </w:t>
      </w:r>
    </w:p>
    <w:p w14:paraId="4F8F9A4E" w14:textId="03936A3A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Sericano, J. L., Wade, T. L., Brooks, J. M., &amp; Safe, S. H. (1994). Toxicological significance of non-, mono- and di-ortho-substituted polychlorinated biphenyls in oysters from galveston and tampa bays. </w:t>
      </w:r>
      <w:r w:rsidRPr="00877729">
        <w:rPr>
          <w:i/>
        </w:rPr>
        <w:t>Environmental Toxicology and Chemistry</w:t>
      </w:r>
      <w:r w:rsidRPr="00877729">
        <w:t>,</w:t>
      </w:r>
      <w:r w:rsidRPr="00877729">
        <w:rPr>
          <w:i/>
        </w:rPr>
        <w:t xml:space="preserve"> 13</w:t>
      </w:r>
      <w:r w:rsidRPr="00877729">
        <w:t xml:space="preserve">(11), 1797–1803. </w:t>
      </w:r>
      <w:hyperlink r:id="rId33" w:history="1">
        <w:r w:rsidRPr="00877729">
          <w:rPr>
            <w:rStyle w:val="Hyperlink"/>
          </w:rPr>
          <w:t>https://doi.org/https://doi.org/10.1002/etc.5620131111</w:t>
        </w:r>
      </w:hyperlink>
      <w:r w:rsidRPr="00877729">
        <w:t xml:space="preserve"> </w:t>
      </w:r>
    </w:p>
    <w:p w14:paraId="1B384079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Steichen, J. L., Labonté, J. M., Windham, R., Hala, D., Kaiser, K., Setta, S., Faulkner, P. C., Bacosa, H., Yan, G., &amp; Kamalanathan, M. (2020). Microbial, physical, and chemical changes in Galveston Bay following an extreme flooding event, Hurricane Harvey. </w:t>
      </w:r>
      <w:r w:rsidRPr="00877729">
        <w:rPr>
          <w:i/>
        </w:rPr>
        <w:t>Frontiers in Marine Science</w:t>
      </w:r>
      <w:r w:rsidRPr="00877729">
        <w:t>,</w:t>
      </w:r>
      <w:r w:rsidRPr="00877729">
        <w:rPr>
          <w:i/>
        </w:rPr>
        <w:t xml:space="preserve"> 7</w:t>
      </w:r>
      <w:r w:rsidRPr="00877729">
        <w:t xml:space="preserve">, 186. </w:t>
      </w:r>
    </w:p>
    <w:p w14:paraId="38C7311F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Summers, E., Du, J., Park, K., Wharton, M., &amp; Kaiser, K. (2024). Importance of the water-sediment bed interactions in simulating microplastic particles in an estuarine system. </w:t>
      </w:r>
      <w:r w:rsidRPr="00877729">
        <w:rPr>
          <w:i/>
        </w:rPr>
        <w:t>Frontiers in Marine Science</w:t>
      </w:r>
      <w:r w:rsidRPr="00877729">
        <w:t>,</w:t>
      </w:r>
      <w:r w:rsidRPr="00877729">
        <w:rPr>
          <w:i/>
        </w:rPr>
        <w:t xml:space="preserve"> 11</w:t>
      </w:r>
      <w:r w:rsidRPr="00877729">
        <w:t xml:space="preserve">, 1414459. </w:t>
      </w:r>
    </w:p>
    <w:p w14:paraId="2696B3B4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ade, T. L., Soliman, Y., Sweet, S. T., Wolff, G. A., &amp; Presley, B. J. (2008). Trace elements and polycyclic aromatic hydrocarbons (PAHs) concentrations in deep Gulf of Mexico sediments. </w:t>
      </w:r>
      <w:r w:rsidRPr="00877729">
        <w:rPr>
          <w:i/>
        </w:rPr>
        <w:t>Deep Sea Research Part II: Topical Studies in Oceanography</w:t>
      </w:r>
      <w:r w:rsidRPr="00877729">
        <w:t>,</w:t>
      </w:r>
      <w:r w:rsidRPr="00877729">
        <w:rPr>
          <w:i/>
        </w:rPr>
        <w:t xml:space="preserve"> 55</w:t>
      </w:r>
      <w:r w:rsidRPr="00877729">
        <w:t xml:space="preserve">(24-26), 2585–2593. </w:t>
      </w:r>
    </w:p>
    <w:p w14:paraId="592D76F0" w14:textId="3C5D9874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aite, H. R., Donnelly, M. J., &amp; Walters, L. J. (2018). Quantity and types of microplastics in the organic tissues of the eastern oyster Crassostrea virginica and Atlantic mud crab Panopeus herbstii from a Florida estuary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129</w:t>
      </w:r>
      <w:r w:rsidRPr="00877729">
        <w:t xml:space="preserve">(1), 179–185. </w:t>
      </w:r>
      <w:hyperlink r:id="rId34" w:history="1">
        <w:r w:rsidRPr="00877729">
          <w:rPr>
            <w:rStyle w:val="Hyperlink"/>
          </w:rPr>
          <w:t>https://doi.org/https://doi.org/10.1016/j.marpolbul.2018.02.026</w:t>
        </w:r>
      </w:hyperlink>
      <w:r w:rsidRPr="00877729">
        <w:t xml:space="preserve"> </w:t>
      </w:r>
    </w:p>
    <w:p w14:paraId="2B802EDB" w14:textId="70E5D2B7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essel, C. C., Lockridge, G. R., Battiste, D., &amp; Cebrian, J. (2016). Abundance and characteristics of microplastics in beach sediments: Insights into microplastic accumulation in northern Gulf of Mexico estuaries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109</w:t>
      </w:r>
      <w:r w:rsidRPr="00877729">
        <w:t xml:space="preserve">(1), 178–183. </w:t>
      </w:r>
      <w:hyperlink r:id="rId35" w:history="1">
        <w:r w:rsidRPr="00877729">
          <w:rPr>
            <w:rStyle w:val="Hyperlink"/>
          </w:rPr>
          <w:t>https://doi.org/https://doi.org/10.1016/j.marpolbul.2016.06.002</w:t>
        </w:r>
      </w:hyperlink>
      <w:r w:rsidRPr="00877729">
        <w:t xml:space="preserve"> </w:t>
      </w:r>
    </w:p>
    <w:p w14:paraId="17C06B79" w14:textId="50ED2AE6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harton, B. M. (2021). </w:t>
      </w:r>
      <w:r w:rsidRPr="00877729">
        <w:rPr>
          <w:i/>
        </w:rPr>
        <w:t>Analysis and Quantification of Microplastics in Galveston Bay</w:t>
      </w:r>
      <w:r w:rsidRPr="00877729">
        <w:t xml:space="preserve"> Texas A&amp;M University]. </w:t>
      </w:r>
      <w:hyperlink r:id="rId36" w:history="1">
        <w:r w:rsidRPr="00877729">
          <w:rPr>
            <w:rStyle w:val="Hyperlink"/>
          </w:rPr>
          <w:t>https://oaktrust.library.tamu.edu/items/bec0b76f-ec90-41a8-a268-7d4be2306dcb</w:t>
        </w:r>
      </w:hyperlink>
    </w:p>
    <w:p w14:paraId="77859285" w14:textId="77777777" w:rsidR="00877729" w:rsidRPr="00877729" w:rsidRDefault="00877729" w:rsidP="00877729">
      <w:pPr>
        <w:pStyle w:val="EndNoteBibliography"/>
        <w:spacing w:after="0"/>
        <w:ind w:left="720" w:hanging="720"/>
      </w:pPr>
      <w:r w:rsidRPr="007401FC">
        <w:rPr>
          <w:lang w:val="fr-FR"/>
        </w:rPr>
        <w:t xml:space="preserve">Wharton, M., Gahn, M. B., Hala, D., Du, J., Park, K., &amp; Kaiser, K. (2024). </w:t>
      </w:r>
      <w:r w:rsidRPr="00877729">
        <w:t>Quantifying Microplastic Contamination in Galveston Bay and the Gulf of Mexico watershed. Proceedings of the American Geophysical Union, Ocean Sciences Meeting, New Orleans, LA.</w:t>
      </w:r>
    </w:p>
    <w:p w14:paraId="05474E8A" w14:textId="0FD00DF0" w:rsidR="00877729" w:rsidRPr="00877729" w:rsidRDefault="00877729" w:rsidP="00877729">
      <w:pPr>
        <w:pStyle w:val="EndNoteBibliography"/>
        <w:spacing w:after="0"/>
        <w:ind w:left="720" w:hanging="720"/>
      </w:pPr>
      <w:r w:rsidRPr="007401FC">
        <w:rPr>
          <w:lang w:val="de-AT"/>
        </w:rPr>
        <w:lastRenderedPageBreak/>
        <w:t xml:space="preserve">Willett, K. L., McDonald, S. J., Steinberg, M. A., Beatty, K. B., Kennicutt, M. C., &amp; Safe, S. H. (1997). </w:t>
      </w:r>
      <w:r w:rsidRPr="00877729">
        <w:t xml:space="preserve">Biomarker sensitivity for polynuclear aromatic hydrocarbon contamination in two marine fish species collected in Galveston Bay, Texas. </w:t>
      </w:r>
      <w:r w:rsidRPr="00877729">
        <w:rPr>
          <w:i/>
        </w:rPr>
        <w:t>Environmental Toxicology and Chemistry</w:t>
      </w:r>
      <w:r w:rsidRPr="00877729">
        <w:t>,</w:t>
      </w:r>
      <w:r w:rsidRPr="00877729">
        <w:rPr>
          <w:i/>
        </w:rPr>
        <w:t xml:space="preserve"> 16</w:t>
      </w:r>
      <w:r w:rsidRPr="00877729">
        <w:t xml:space="preserve">(7), 1472–1479. </w:t>
      </w:r>
      <w:hyperlink r:id="rId37" w:history="1">
        <w:r w:rsidRPr="00877729">
          <w:rPr>
            <w:rStyle w:val="Hyperlink"/>
          </w:rPr>
          <w:t>https://doi.org/10.1002/etc.5620160721</w:t>
        </w:r>
      </w:hyperlink>
      <w:r w:rsidRPr="00877729">
        <w:t xml:space="preserve"> </w:t>
      </w:r>
    </w:p>
    <w:p w14:paraId="6A772F32" w14:textId="4E08A82E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illiams., Bacosa, H. P., &amp; Quigg, A. (2017). The impact of dissolved inorganic nitrogen and phosphorous on responses of microbial plankton to the Texas City “Y” oil spill in Galveston Bay, Texas (USA). </w:t>
      </w:r>
      <w:r w:rsidRPr="00877729">
        <w:rPr>
          <w:i/>
        </w:rPr>
        <w:t>Marine Pollution Bulletin</w:t>
      </w:r>
      <w:r w:rsidRPr="00877729">
        <w:t>,</w:t>
      </w:r>
      <w:r w:rsidRPr="00877729">
        <w:rPr>
          <w:i/>
        </w:rPr>
        <w:t xml:space="preserve"> 121</w:t>
      </w:r>
      <w:r w:rsidRPr="00877729">
        <w:t xml:space="preserve">(1), 32–44. </w:t>
      </w:r>
      <w:hyperlink r:id="rId38" w:history="1">
        <w:r w:rsidRPr="00877729">
          <w:rPr>
            <w:rStyle w:val="Hyperlink"/>
          </w:rPr>
          <w:t>https://doi.org/https://doi.org/10.1016/j.marpolbul.2017.05.033</w:t>
        </w:r>
      </w:hyperlink>
      <w:r w:rsidRPr="00877729">
        <w:t xml:space="preserve"> </w:t>
      </w:r>
    </w:p>
    <w:p w14:paraId="5ECC40E8" w14:textId="2E3630BF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ontor, K., Cizdziel, J. V., Scircle, A., Gochfeld, D. J., &amp; Pandelides, A. F. (2023). Prevalence and Distribution of Microplastics in Oysters from the Mississippi Sound. </w:t>
      </w:r>
      <w:r w:rsidRPr="00877729">
        <w:rPr>
          <w:i/>
        </w:rPr>
        <w:t>Journal of Contemporary Water Research &amp; Education</w:t>
      </w:r>
      <w:r w:rsidRPr="00877729">
        <w:t>,</w:t>
      </w:r>
      <w:r w:rsidRPr="00877729">
        <w:rPr>
          <w:i/>
        </w:rPr>
        <w:t xml:space="preserve"> 177</w:t>
      </w:r>
      <w:r w:rsidRPr="00877729">
        <w:t xml:space="preserve">(1), 31–45. </w:t>
      </w:r>
      <w:hyperlink r:id="rId39" w:history="1">
        <w:r w:rsidRPr="00877729">
          <w:rPr>
            <w:rStyle w:val="Hyperlink"/>
          </w:rPr>
          <w:t>https://doi.org/https://doi.org/10.1111/j.1936-704X.2022.3379.x</w:t>
        </w:r>
      </w:hyperlink>
      <w:r w:rsidRPr="00877729">
        <w:t xml:space="preserve"> </w:t>
      </w:r>
    </w:p>
    <w:p w14:paraId="1B2BF0E0" w14:textId="5154F9DA" w:rsidR="00877729" w:rsidRPr="00877729" w:rsidRDefault="00877729" w:rsidP="00877729">
      <w:pPr>
        <w:pStyle w:val="EndNoteBibliography"/>
        <w:spacing w:after="0"/>
        <w:ind w:left="720" w:hanging="720"/>
      </w:pPr>
      <w:r w:rsidRPr="00877729">
        <w:t xml:space="preserve">Worth, L. (2013). </w:t>
      </w:r>
      <w:r w:rsidRPr="00877729">
        <w:rPr>
          <w:i/>
        </w:rPr>
        <w:t>Characterization of Potential Adverse Health Effects Associated with Consuming Fish from</w:t>
      </w:r>
      <w:r w:rsidRPr="00877729">
        <w:t xml:space="preserve">. </w:t>
      </w:r>
      <w:hyperlink r:id="rId40" w:history="1">
        <w:r w:rsidRPr="00877729">
          <w:rPr>
            <w:rStyle w:val="Hyperlink"/>
          </w:rPr>
          <w:t>https://www.dshs.texas.gov/sites/default/files/seafood/PDF2/Risk-Characterization/LakeWorthRC2016R.pdf</w:t>
        </w:r>
      </w:hyperlink>
    </w:p>
    <w:p w14:paraId="438B8631" w14:textId="7332F527" w:rsidR="00877729" w:rsidRPr="00877729" w:rsidRDefault="00877729" w:rsidP="00877729">
      <w:pPr>
        <w:pStyle w:val="EndNoteBibliography"/>
        <w:ind w:left="720" w:hanging="720"/>
      </w:pPr>
      <w:r w:rsidRPr="00877729">
        <w:t xml:space="preserve">Yin, F., Hayworth, J. S., &amp; Clement, T. P. (2015). A Tale of Two Recent Spills—Comparison of 2014 Galveston Bay and 2010 Deepwater Horizon Oil Spill Residues. </w:t>
      </w:r>
      <w:r w:rsidRPr="00877729">
        <w:rPr>
          <w:i/>
        </w:rPr>
        <w:t>PLOS ONE</w:t>
      </w:r>
      <w:r w:rsidRPr="00877729">
        <w:t>,</w:t>
      </w:r>
      <w:r w:rsidRPr="00877729">
        <w:rPr>
          <w:i/>
        </w:rPr>
        <w:t xml:space="preserve"> 10</w:t>
      </w:r>
      <w:r w:rsidRPr="00877729">
        <w:t xml:space="preserve">(2), e0118098. </w:t>
      </w:r>
      <w:hyperlink r:id="rId41" w:history="1">
        <w:r w:rsidRPr="00877729">
          <w:rPr>
            <w:rStyle w:val="Hyperlink"/>
          </w:rPr>
          <w:t>https://doi.org/10.1371/journal.pone.0118098</w:t>
        </w:r>
      </w:hyperlink>
      <w:r w:rsidRPr="00877729">
        <w:t xml:space="preserve"> </w:t>
      </w:r>
    </w:p>
    <w:p w14:paraId="76C71EEE" w14:textId="2E5665C8" w:rsidR="00921B36" w:rsidRPr="00BA2B73" w:rsidRDefault="00AF6254" w:rsidP="00FA0E3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2B7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21B36" w:rsidRPr="00BA2B73" w:rsidSect="00AD6BC5">
      <w:type w:val="nextColumn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F8B533" w14:textId="77777777" w:rsidR="00CF1767" w:rsidRDefault="00CF1767">
      <w:pPr>
        <w:spacing w:after="0" w:line="240" w:lineRule="auto"/>
      </w:pPr>
      <w:r>
        <w:separator/>
      </w:r>
    </w:p>
  </w:endnote>
  <w:endnote w:type="continuationSeparator" w:id="0">
    <w:p w14:paraId="4A5AAF18" w14:textId="77777777" w:rsidR="00CF1767" w:rsidRDefault="00C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572836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5E2755" w14:textId="6D307DC6" w:rsidR="008E341A" w:rsidRDefault="008E341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3729A76" w14:textId="77777777" w:rsidR="008E341A" w:rsidRDefault="008E341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24BAC78" w14:textId="77777777" w:rsidR="00CF1767" w:rsidRDefault="00CF1767">
      <w:pPr>
        <w:spacing w:after="0" w:line="240" w:lineRule="auto"/>
      </w:pPr>
      <w:r>
        <w:separator/>
      </w:r>
    </w:p>
  </w:footnote>
  <w:footnote w:type="continuationSeparator" w:id="0">
    <w:p w14:paraId="040512AA" w14:textId="77777777" w:rsidR="00CF1767" w:rsidRDefault="00CF17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446E72"/>
    <w:multiLevelType w:val="hybridMultilevel"/>
    <w:tmpl w:val="38EC153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14727A"/>
    <w:multiLevelType w:val="hybridMultilevel"/>
    <w:tmpl w:val="5080CBA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1D4892"/>
    <w:multiLevelType w:val="hybridMultilevel"/>
    <w:tmpl w:val="38EC1538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E662C6"/>
    <w:multiLevelType w:val="hybridMultilevel"/>
    <w:tmpl w:val="38800E8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A52072B"/>
    <w:multiLevelType w:val="hybridMultilevel"/>
    <w:tmpl w:val="38EC1538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28710145">
    <w:abstractNumId w:val="3"/>
  </w:num>
  <w:num w:numId="2" w16cid:durableId="1986351146">
    <w:abstractNumId w:val="0"/>
  </w:num>
  <w:num w:numId="3" w16cid:durableId="775632711">
    <w:abstractNumId w:val="4"/>
  </w:num>
  <w:num w:numId="4" w16cid:durableId="1017270118">
    <w:abstractNumId w:val="2"/>
  </w:num>
  <w:num w:numId="5" w16cid:durableId="1709184258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fdsa2t8tvaf1etxa5vf5d659w0w20wrxvd&quot;&gt;third manuscript&lt;record-ids&gt;&lt;item&gt;1&lt;/item&gt;&lt;item&gt;2&lt;/item&gt;&lt;item&gt;3&lt;/item&gt;&lt;item&gt;4&lt;/item&gt;&lt;item&gt;6&lt;/item&gt;&lt;item&gt;7&lt;/item&gt;&lt;item&gt;9&lt;/item&gt;&lt;item&gt;10&lt;/item&gt;&lt;item&gt;11&lt;/item&gt;&lt;item&gt;12&lt;/item&gt;&lt;item&gt;13&lt;/item&gt;&lt;item&gt;15&lt;/item&gt;&lt;item&gt;17&lt;/item&gt;&lt;item&gt;22&lt;/item&gt;&lt;item&gt;24&lt;/item&gt;&lt;item&gt;26&lt;/item&gt;&lt;item&gt;27&lt;/item&gt;&lt;item&gt;31&lt;/item&gt;&lt;item&gt;32&lt;/item&gt;&lt;item&gt;36&lt;/item&gt;&lt;item&gt;37&lt;/item&gt;&lt;item&gt;38&lt;/item&gt;&lt;item&gt;39&lt;/item&gt;&lt;item&gt;43&lt;/item&gt;&lt;item&gt;45&lt;/item&gt;&lt;item&gt;46&lt;/item&gt;&lt;item&gt;47&lt;/item&gt;&lt;item&gt;48&lt;/item&gt;&lt;item&gt;49&lt;/item&gt;&lt;item&gt;50&lt;/item&gt;&lt;item&gt;52&lt;/item&gt;&lt;item&gt;53&lt;/item&gt;&lt;item&gt;54&lt;/item&gt;&lt;item&gt;55&lt;/item&gt;&lt;item&gt;56&lt;/item&gt;&lt;item&gt;73&lt;/item&gt;&lt;item&gt;78&lt;/item&gt;&lt;item&gt;80&lt;/item&gt;&lt;item&gt;81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343&lt;/item&gt;&lt;/record-ids&gt;&lt;/item&gt;&lt;item db-id=&quot;x52dtvdzf99f5uewt26vt5s75taawzwde0e2&quot;&gt;Diss intro&lt;record-ids&gt;&lt;item&gt;3&lt;/item&gt;&lt;/record-ids&gt;&lt;/item&gt;&lt;/Libraries&gt;"/>
  </w:docVars>
  <w:rsids>
    <w:rsidRoot w:val="00121CB4"/>
    <w:rsid w:val="000003E6"/>
    <w:rsid w:val="00002782"/>
    <w:rsid w:val="00004B92"/>
    <w:rsid w:val="0000670B"/>
    <w:rsid w:val="000077A8"/>
    <w:rsid w:val="00010105"/>
    <w:rsid w:val="00016860"/>
    <w:rsid w:val="00017B8C"/>
    <w:rsid w:val="00031853"/>
    <w:rsid w:val="00033ACB"/>
    <w:rsid w:val="00035132"/>
    <w:rsid w:val="00037967"/>
    <w:rsid w:val="0004022C"/>
    <w:rsid w:val="00041E82"/>
    <w:rsid w:val="000423C9"/>
    <w:rsid w:val="000433C5"/>
    <w:rsid w:val="00046647"/>
    <w:rsid w:val="000611F5"/>
    <w:rsid w:val="00065100"/>
    <w:rsid w:val="00072D6E"/>
    <w:rsid w:val="00074EE7"/>
    <w:rsid w:val="00075861"/>
    <w:rsid w:val="000763AE"/>
    <w:rsid w:val="00081F3D"/>
    <w:rsid w:val="00085470"/>
    <w:rsid w:val="00086AEA"/>
    <w:rsid w:val="0009498B"/>
    <w:rsid w:val="000A0938"/>
    <w:rsid w:val="000A0B9A"/>
    <w:rsid w:val="000A179C"/>
    <w:rsid w:val="000A1D9E"/>
    <w:rsid w:val="000A222A"/>
    <w:rsid w:val="000A22CD"/>
    <w:rsid w:val="000A30D0"/>
    <w:rsid w:val="000A5C9D"/>
    <w:rsid w:val="000B029A"/>
    <w:rsid w:val="000B3687"/>
    <w:rsid w:val="000B3DD8"/>
    <w:rsid w:val="000B5F0A"/>
    <w:rsid w:val="000B79C1"/>
    <w:rsid w:val="000C0243"/>
    <w:rsid w:val="000C7785"/>
    <w:rsid w:val="000D00A5"/>
    <w:rsid w:val="000D0920"/>
    <w:rsid w:val="000D2683"/>
    <w:rsid w:val="000E136E"/>
    <w:rsid w:val="000E1B21"/>
    <w:rsid w:val="000E4E30"/>
    <w:rsid w:val="000F02B9"/>
    <w:rsid w:val="000F2E14"/>
    <w:rsid w:val="000F43A4"/>
    <w:rsid w:val="000F6A2E"/>
    <w:rsid w:val="000F7DEB"/>
    <w:rsid w:val="00104F65"/>
    <w:rsid w:val="001071BE"/>
    <w:rsid w:val="00112F47"/>
    <w:rsid w:val="001145B1"/>
    <w:rsid w:val="001148E4"/>
    <w:rsid w:val="00115EF6"/>
    <w:rsid w:val="00121CB4"/>
    <w:rsid w:val="00123811"/>
    <w:rsid w:val="00123D6C"/>
    <w:rsid w:val="001256BA"/>
    <w:rsid w:val="0012722A"/>
    <w:rsid w:val="0013453A"/>
    <w:rsid w:val="00142E2F"/>
    <w:rsid w:val="0014391D"/>
    <w:rsid w:val="00143BA2"/>
    <w:rsid w:val="00144207"/>
    <w:rsid w:val="00144751"/>
    <w:rsid w:val="00144958"/>
    <w:rsid w:val="001455B0"/>
    <w:rsid w:val="001455BC"/>
    <w:rsid w:val="00150CD5"/>
    <w:rsid w:val="0015790D"/>
    <w:rsid w:val="00161784"/>
    <w:rsid w:val="00163E59"/>
    <w:rsid w:val="00170D9F"/>
    <w:rsid w:val="001717DE"/>
    <w:rsid w:val="0017686E"/>
    <w:rsid w:val="0018024A"/>
    <w:rsid w:val="00181023"/>
    <w:rsid w:val="0018260A"/>
    <w:rsid w:val="001828EC"/>
    <w:rsid w:val="00185B02"/>
    <w:rsid w:val="0019352D"/>
    <w:rsid w:val="0019533E"/>
    <w:rsid w:val="00197900"/>
    <w:rsid w:val="001A0E2C"/>
    <w:rsid w:val="001A6031"/>
    <w:rsid w:val="001B12E5"/>
    <w:rsid w:val="001B4978"/>
    <w:rsid w:val="001B77FC"/>
    <w:rsid w:val="001D0380"/>
    <w:rsid w:val="001D59C0"/>
    <w:rsid w:val="001D7590"/>
    <w:rsid w:val="001E1B78"/>
    <w:rsid w:val="001E295F"/>
    <w:rsid w:val="001E3CF4"/>
    <w:rsid w:val="001F7862"/>
    <w:rsid w:val="00202F5F"/>
    <w:rsid w:val="00205C64"/>
    <w:rsid w:val="00205DCB"/>
    <w:rsid w:val="00216435"/>
    <w:rsid w:val="00220D2F"/>
    <w:rsid w:val="00223101"/>
    <w:rsid w:val="00223F69"/>
    <w:rsid w:val="002240A1"/>
    <w:rsid w:val="002309BB"/>
    <w:rsid w:val="00241A39"/>
    <w:rsid w:val="0024514B"/>
    <w:rsid w:val="00246863"/>
    <w:rsid w:val="00256A8B"/>
    <w:rsid w:val="0026029B"/>
    <w:rsid w:val="002638C4"/>
    <w:rsid w:val="002714B0"/>
    <w:rsid w:val="0027387D"/>
    <w:rsid w:val="002779F5"/>
    <w:rsid w:val="00283A60"/>
    <w:rsid w:val="00287B69"/>
    <w:rsid w:val="00293C95"/>
    <w:rsid w:val="00294C96"/>
    <w:rsid w:val="002963F1"/>
    <w:rsid w:val="002A129B"/>
    <w:rsid w:val="002A25C1"/>
    <w:rsid w:val="002A3E80"/>
    <w:rsid w:val="002B03D2"/>
    <w:rsid w:val="002B19A6"/>
    <w:rsid w:val="002B2341"/>
    <w:rsid w:val="002B3752"/>
    <w:rsid w:val="002C15F8"/>
    <w:rsid w:val="002C2FFE"/>
    <w:rsid w:val="002C3EB1"/>
    <w:rsid w:val="002C5ED5"/>
    <w:rsid w:val="002D0DB5"/>
    <w:rsid w:val="002D6B02"/>
    <w:rsid w:val="002D7167"/>
    <w:rsid w:val="002E2C28"/>
    <w:rsid w:val="002F6E1C"/>
    <w:rsid w:val="002F7A91"/>
    <w:rsid w:val="00302581"/>
    <w:rsid w:val="00304538"/>
    <w:rsid w:val="003051B9"/>
    <w:rsid w:val="00307145"/>
    <w:rsid w:val="00315F9C"/>
    <w:rsid w:val="003214E5"/>
    <w:rsid w:val="003240E7"/>
    <w:rsid w:val="003254D9"/>
    <w:rsid w:val="00326A54"/>
    <w:rsid w:val="00330A0F"/>
    <w:rsid w:val="00330B58"/>
    <w:rsid w:val="00334B12"/>
    <w:rsid w:val="003358FF"/>
    <w:rsid w:val="00336FC4"/>
    <w:rsid w:val="0034052A"/>
    <w:rsid w:val="00341D43"/>
    <w:rsid w:val="003509FC"/>
    <w:rsid w:val="00355FEB"/>
    <w:rsid w:val="00362AD1"/>
    <w:rsid w:val="00366766"/>
    <w:rsid w:val="003720C5"/>
    <w:rsid w:val="003761C7"/>
    <w:rsid w:val="00380428"/>
    <w:rsid w:val="0038318D"/>
    <w:rsid w:val="00384BDB"/>
    <w:rsid w:val="00385B3B"/>
    <w:rsid w:val="00387402"/>
    <w:rsid w:val="0039071C"/>
    <w:rsid w:val="0039181E"/>
    <w:rsid w:val="00391A63"/>
    <w:rsid w:val="003921A3"/>
    <w:rsid w:val="00392789"/>
    <w:rsid w:val="00397224"/>
    <w:rsid w:val="003A38E7"/>
    <w:rsid w:val="003A408B"/>
    <w:rsid w:val="003A53D8"/>
    <w:rsid w:val="003B0086"/>
    <w:rsid w:val="003B1813"/>
    <w:rsid w:val="003C00BD"/>
    <w:rsid w:val="003C0D1E"/>
    <w:rsid w:val="003C4A96"/>
    <w:rsid w:val="003C6A82"/>
    <w:rsid w:val="003C7740"/>
    <w:rsid w:val="003C7C49"/>
    <w:rsid w:val="003C7CBC"/>
    <w:rsid w:val="003D39C6"/>
    <w:rsid w:val="003D701D"/>
    <w:rsid w:val="003E0DB9"/>
    <w:rsid w:val="003E3353"/>
    <w:rsid w:val="003E5A57"/>
    <w:rsid w:val="003F0F79"/>
    <w:rsid w:val="003F0F80"/>
    <w:rsid w:val="003F73CF"/>
    <w:rsid w:val="003F74B7"/>
    <w:rsid w:val="00401ADE"/>
    <w:rsid w:val="004036B3"/>
    <w:rsid w:val="00404B02"/>
    <w:rsid w:val="00406F9B"/>
    <w:rsid w:val="00414908"/>
    <w:rsid w:val="00417AB7"/>
    <w:rsid w:val="00420E15"/>
    <w:rsid w:val="00424BDE"/>
    <w:rsid w:val="00432391"/>
    <w:rsid w:val="004349D8"/>
    <w:rsid w:val="00436265"/>
    <w:rsid w:val="004417BC"/>
    <w:rsid w:val="00443FF0"/>
    <w:rsid w:val="004456AD"/>
    <w:rsid w:val="00446221"/>
    <w:rsid w:val="00450CC9"/>
    <w:rsid w:val="00451B39"/>
    <w:rsid w:val="00452A1E"/>
    <w:rsid w:val="00454346"/>
    <w:rsid w:val="00454F61"/>
    <w:rsid w:val="00455583"/>
    <w:rsid w:val="00460C7F"/>
    <w:rsid w:val="00461B43"/>
    <w:rsid w:val="004670F9"/>
    <w:rsid w:val="004710CC"/>
    <w:rsid w:val="004765DB"/>
    <w:rsid w:val="0047741C"/>
    <w:rsid w:val="00477B27"/>
    <w:rsid w:val="0048238A"/>
    <w:rsid w:val="00491277"/>
    <w:rsid w:val="00493F84"/>
    <w:rsid w:val="00497D42"/>
    <w:rsid w:val="004A16A9"/>
    <w:rsid w:val="004A2A46"/>
    <w:rsid w:val="004A3F45"/>
    <w:rsid w:val="004A6AC9"/>
    <w:rsid w:val="004A7377"/>
    <w:rsid w:val="004B584C"/>
    <w:rsid w:val="004B663C"/>
    <w:rsid w:val="004C2605"/>
    <w:rsid w:val="004C69CB"/>
    <w:rsid w:val="004D15E7"/>
    <w:rsid w:val="004D7437"/>
    <w:rsid w:val="004E2341"/>
    <w:rsid w:val="004E2BF4"/>
    <w:rsid w:val="004E4539"/>
    <w:rsid w:val="004E5221"/>
    <w:rsid w:val="004E5390"/>
    <w:rsid w:val="004E6868"/>
    <w:rsid w:val="004F06C8"/>
    <w:rsid w:val="004F19E6"/>
    <w:rsid w:val="004F3BA9"/>
    <w:rsid w:val="004F4833"/>
    <w:rsid w:val="004F51BE"/>
    <w:rsid w:val="004F5591"/>
    <w:rsid w:val="004F65EA"/>
    <w:rsid w:val="00500389"/>
    <w:rsid w:val="00502436"/>
    <w:rsid w:val="0050724B"/>
    <w:rsid w:val="00511047"/>
    <w:rsid w:val="005111B7"/>
    <w:rsid w:val="00512724"/>
    <w:rsid w:val="00513170"/>
    <w:rsid w:val="00513BD8"/>
    <w:rsid w:val="005169ED"/>
    <w:rsid w:val="00521A69"/>
    <w:rsid w:val="00525F6A"/>
    <w:rsid w:val="00533234"/>
    <w:rsid w:val="00535CBD"/>
    <w:rsid w:val="00535F0D"/>
    <w:rsid w:val="005371B0"/>
    <w:rsid w:val="005378AF"/>
    <w:rsid w:val="0054165C"/>
    <w:rsid w:val="00542B8B"/>
    <w:rsid w:val="00550195"/>
    <w:rsid w:val="005571ED"/>
    <w:rsid w:val="005603A1"/>
    <w:rsid w:val="005604C3"/>
    <w:rsid w:val="00561B12"/>
    <w:rsid w:val="005621A1"/>
    <w:rsid w:val="0056685D"/>
    <w:rsid w:val="00567A42"/>
    <w:rsid w:val="0057001B"/>
    <w:rsid w:val="00571CEF"/>
    <w:rsid w:val="0057523B"/>
    <w:rsid w:val="0058041B"/>
    <w:rsid w:val="00580DB1"/>
    <w:rsid w:val="00583455"/>
    <w:rsid w:val="00584329"/>
    <w:rsid w:val="00594031"/>
    <w:rsid w:val="005A0F33"/>
    <w:rsid w:val="005A3D2F"/>
    <w:rsid w:val="005A5F7A"/>
    <w:rsid w:val="005A62EE"/>
    <w:rsid w:val="005B24F5"/>
    <w:rsid w:val="005C17C1"/>
    <w:rsid w:val="005C2BBD"/>
    <w:rsid w:val="005C4653"/>
    <w:rsid w:val="005D066F"/>
    <w:rsid w:val="005D75EB"/>
    <w:rsid w:val="005E1A94"/>
    <w:rsid w:val="005E1F43"/>
    <w:rsid w:val="005F0D38"/>
    <w:rsid w:val="005F3F5A"/>
    <w:rsid w:val="005F4AAC"/>
    <w:rsid w:val="005F6DF6"/>
    <w:rsid w:val="0060430B"/>
    <w:rsid w:val="006071C2"/>
    <w:rsid w:val="00612CDA"/>
    <w:rsid w:val="00614B67"/>
    <w:rsid w:val="006201C5"/>
    <w:rsid w:val="0062151E"/>
    <w:rsid w:val="006234C2"/>
    <w:rsid w:val="006261DF"/>
    <w:rsid w:val="00626AE1"/>
    <w:rsid w:val="006279CD"/>
    <w:rsid w:val="006301C9"/>
    <w:rsid w:val="00630747"/>
    <w:rsid w:val="0063459B"/>
    <w:rsid w:val="006434AC"/>
    <w:rsid w:val="006448B1"/>
    <w:rsid w:val="00647A20"/>
    <w:rsid w:val="00647FE5"/>
    <w:rsid w:val="0065642E"/>
    <w:rsid w:val="00660E70"/>
    <w:rsid w:val="00662FC8"/>
    <w:rsid w:val="00664103"/>
    <w:rsid w:val="00666378"/>
    <w:rsid w:val="00666F19"/>
    <w:rsid w:val="00675B74"/>
    <w:rsid w:val="00675F4B"/>
    <w:rsid w:val="006774F9"/>
    <w:rsid w:val="00680000"/>
    <w:rsid w:val="00682342"/>
    <w:rsid w:val="00682937"/>
    <w:rsid w:val="00682FC2"/>
    <w:rsid w:val="006831A8"/>
    <w:rsid w:val="00686C41"/>
    <w:rsid w:val="00686D03"/>
    <w:rsid w:val="006873A4"/>
    <w:rsid w:val="00693899"/>
    <w:rsid w:val="0069611E"/>
    <w:rsid w:val="006A07C8"/>
    <w:rsid w:val="006A08A4"/>
    <w:rsid w:val="006A0C3A"/>
    <w:rsid w:val="006A11AD"/>
    <w:rsid w:val="006A6243"/>
    <w:rsid w:val="006B0905"/>
    <w:rsid w:val="006B268C"/>
    <w:rsid w:val="006B77EF"/>
    <w:rsid w:val="006C1B56"/>
    <w:rsid w:val="006C590F"/>
    <w:rsid w:val="006C6B5B"/>
    <w:rsid w:val="006D21F6"/>
    <w:rsid w:val="006D4B0C"/>
    <w:rsid w:val="006D55A5"/>
    <w:rsid w:val="006E0537"/>
    <w:rsid w:val="006E4504"/>
    <w:rsid w:val="006E714A"/>
    <w:rsid w:val="006F244A"/>
    <w:rsid w:val="006F27D8"/>
    <w:rsid w:val="006F76EE"/>
    <w:rsid w:val="0070034E"/>
    <w:rsid w:val="0070165B"/>
    <w:rsid w:val="00702EE6"/>
    <w:rsid w:val="00707338"/>
    <w:rsid w:val="007124DE"/>
    <w:rsid w:val="00713B1B"/>
    <w:rsid w:val="007162CF"/>
    <w:rsid w:val="007174A5"/>
    <w:rsid w:val="007175CD"/>
    <w:rsid w:val="0071790B"/>
    <w:rsid w:val="00722E15"/>
    <w:rsid w:val="00724854"/>
    <w:rsid w:val="00725266"/>
    <w:rsid w:val="0073125D"/>
    <w:rsid w:val="00731BE5"/>
    <w:rsid w:val="00731E28"/>
    <w:rsid w:val="00732145"/>
    <w:rsid w:val="00732DAC"/>
    <w:rsid w:val="00737FBA"/>
    <w:rsid w:val="007401FC"/>
    <w:rsid w:val="007413AE"/>
    <w:rsid w:val="00744A14"/>
    <w:rsid w:val="0074619D"/>
    <w:rsid w:val="00751C58"/>
    <w:rsid w:val="007550B2"/>
    <w:rsid w:val="007639D8"/>
    <w:rsid w:val="0076645B"/>
    <w:rsid w:val="007727EA"/>
    <w:rsid w:val="0078208D"/>
    <w:rsid w:val="00784A8B"/>
    <w:rsid w:val="007940F4"/>
    <w:rsid w:val="007950A0"/>
    <w:rsid w:val="007A1160"/>
    <w:rsid w:val="007A4D42"/>
    <w:rsid w:val="007A6FB5"/>
    <w:rsid w:val="007B0490"/>
    <w:rsid w:val="007B0D78"/>
    <w:rsid w:val="007B102B"/>
    <w:rsid w:val="007B41F5"/>
    <w:rsid w:val="007B4711"/>
    <w:rsid w:val="007B4BA1"/>
    <w:rsid w:val="007C1991"/>
    <w:rsid w:val="007C3390"/>
    <w:rsid w:val="007C4561"/>
    <w:rsid w:val="007D0CE3"/>
    <w:rsid w:val="007D2891"/>
    <w:rsid w:val="007D54EC"/>
    <w:rsid w:val="007D5F67"/>
    <w:rsid w:val="007E1393"/>
    <w:rsid w:val="007E683E"/>
    <w:rsid w:val="007E731B"/>
    <w:rsid w:val="007F0DF1"/>
    <w:rsid w:val="007F5181"/>
    <w:rsid w:val="00802397"/>
    <w:rsid w:val="00803783"/>
    <w:rsid w:val="00803BEE"/>
    <w:rsid w:val="00803EF3"/>
    <w:rsid w:val="00806018"/>
    <w:rsid w:val="00811D50"/>
    <w:rsid w:val="00813B6A"/>
    <w:rsid w:val="0081563D"/>
    <w:rsid w:val="00822B17"/>
    <w:rsid w:val="00831C91"/>
    <w:rsid w:val="00842ECE"/>
    <w:rsid w:val="008517F8"/>
    <w:rsid w:val="00852971"/>
    <w:rsid w:val="008614D2"/>
    <w:rsid w:val="008737DB"/>
    <w:rsid w:val="008763DD"/>
    <w:rsid w:val="00876E66"/>
    <w:rsid w:val="00877729"/>
    <w:rsid w:val="00882A71"/>
    <w:rsid w:val="00883371"/>
    <w:rsid w:val="00886085"/>
    <w:rsid w:val="0089010A"/>
    <w:rsid w:val="0089254C"/>
    <w:rsid w:val="00893258"/>
    <w:rsid w:val="008962A7"/>
    <w:rsid w:val="008A0DFD"/>
    <w:rsid w:val="008A32FA"/>
    <w:rsid w:val="008A35EE"/>
    <w:rsid w:val="008A6BEB"/>
    <w:rsid w:val="008B2DDC"/>
    <w:rsid w:val="008C40A6"/>
    <w:rsid w:val="008C549C"/>
    <w:rsid w:val="008C6DEE"/>
    <w:rsid w:val="008C7991"/>
    <w:rsid w:val="008D0BD7"/>
    <w:rsid w:val="008D124F"/>
    <w:rsid w:val="008D13E3"/>
    <w:rsid w:val="008D39D2"/>
    <w:rsid w:val="008D41D4"/>
    <w:rsid w:val="008E1C22"/>
    <w:rsid w:val="008E1DC2"/>
    <w:rsid w:val="008E341A"/>
    <w:rsid w:val="008E4E48"/>
    <w:rsid w:val="008E5883"/>
    <w:rsid w:val="00901400"/>
    <w:rsid w:val="00906768"/>
    <w:rsid w:val="009123E6"/>
    <w:rsid w:val="009129E7"/>
    <w:rsid w:val="00913761"/>
    <w:rsid w:val="00913B80"/>
    <w:rsid w:val="009154C9"/>
    <w:rsid w:val="00915D13"/>
    <w:rsid w:val="009165D2"/>
    <w:rsid w:val="00921B36"/>
    <w:rsid w:val="009231E2"/>
    <w:rsid w:val="00931AA2"/>
    <w:rsid w:val="00936407"/>
    <w:rsid w:val="009448B6"/>
    <w:rsid w:val="00945ED8"/>
    <w:rsid w:val="00950F1E"/>
    <w:rsid w:val="009513E1"/>
    <w:rsid w:val="00954205"/>
    <w:rsid w:val="00957774"/>
    <w:rsid w:val="00963696"/>
    <w:rsid w:val="0096598C"/>
    <w:rsid w:val="0096706A"/>
    <w:rsid w:val="00973F59"/>
    <w:rsid w:val="0099318B"/>
    <w:rsid w:val="0099702C"/>
    <w:rsid w:val="009A03B7"/>
    <w:rsid w:val="009A2553"/>
    <w:rsid w:val="009A3132"/>
    <w:rsid w:val="009A5A69"/>
    <w:rsid w:val="009A5F26"/>
    <w:rsid w:val="009B08CF"/>
    <w:rsid w:val="009B232A"/>
    <w:rsid w:val="009B27C7"/>
    <w:rsid w:val="009B2AAF"/>
    <w:rsid w:val="009B4B85"/>
    <w:rsid w:val="009B685B"/>
    <w:rsid w:val="009B7012"/>
    <w:rsid w:val="009C0577"/>
    <w:rsid w:val="009C1164"/>
    <w:rsid w:val="009C6EE4"/>
    <w:rsid w:val="009D02CC"/>
    <w:rsid w:val="009D2337"/>
    <w:rsid w:val="009D50B7"/>
    <w:rsid w:val="009D5E48"/>
    <w:rsid w:val="009D6785"/>
    <w:rsid w:val="009D6A86"/>
    <w:rsid w:val="009D783C"/>
    <w:rsid w:val="009E4224"/>
    <w:rsid w:val="009E51B1"/>
    <w:rsid w:val="009E5C00"/>
    <w:rsid w:val="009E7D33"/>
    <w:rsid w:val="009F6187"/>
    <w:rsid w:val="009F646F"/>
    <w:rsid w:val="00A03751"/>
    <w:rsid w:val="00A03E2F"/>
    <w:rsid w:val="00A07554"/>
    <w:rsid w:val="00A1263A"/>
    <w:rsid w:val="00A12FD7"/>
    <w:rsid w:val="00A13CBB"/>
    <w:rsid w:val="00A22B65"/>
    <w:rsid w:val="00A2339E"/>
    <w:rsid w:val="00A24FFA"/>
    <w:rsid w:val="00A261FA"/>
    <w:rsid w:val="00A3072C"/>
    <w:rsid w:val="00A30E71"/>
    <w:rsid w:val="00A312B8"/>
    <w:rsid w:val="00A33135"/>
    <w:rsid w:val="00A33A62"/>
    <w:rsid w:val="00A35976"/>
    <w:rsid w:val="00A42AE5"/>
    <w:rsid w:val="00A51ACA"/>
    <w:rsid w:val="00A54D94"/>
    <w:rsid w:val="00A61BC5"/>
    <w:rsid w:val="00A74A82"/>
    <w:rsid w:val="00A75161"/>
    <w:rsid w:val="00A758ED"/>
    <w:rsid w:val="00A837ED"/>
    <w:rsid w:val="00A94EC6"/>
    <w:rsid w:val="00A95D47"/>
    <w:rsid w:val="00AA08B4"/>
    <w:rsid w:val="00AA2D02"/>
    <w:rsid w:val="00AB1139"/>
    <w:rsid w:val="00AB575D"/>
    <w:rsid w:val="00AC2022"/>
    <w:rsid w:val="00AD4266"/>
    <w:rsid w:val="00AD6BC5"/>
    <w:rsid w:val="00AE2F7F"/>
    <w:rsid w:val="00AF06D7"/>
    <w:rsid w:val="00AF09DB"/>
    <w:rsid w:val="00AF4ABF"/>
    <w:rsid w:val="00AF618A"/>
    <w:rsid w:val="00AF6254"/>
    <w:rsid w:val="00AF67A8"/>
    <w:rsid w:val="00AF785F"/>
    <w:rsid w:val="00AF7D51"/>
    <w:rsid w:val="00B01771"/>
    <w:rsid w:val="00B025E6"/>
    <w:rsid w:val="00B052FE"/>
    <w:rsid w:val="00B0668B"/>
    <w:rsid w:val="00B13AB8"/>
    <w:rsid w:val="00B1637E"/>
    <w:rsid w:val="00B17F9A"/>
    <w:rsid w:val="00B23F9E"/>
    <w:rsid w:val="00B25FE0"/>
    <w:rsid w:val="00B31CAE"/>
    <w:rsid w:val="00B35FD3"/>
    <w:rsid w:val="00B37752"/>
    <w:rsid w:val="00B464B3"/>
    <w:rsid w:val="00B52420"/>
    <w:rsid w:val="00B5350F"/>
    <w:rsid w:val="00B53FF9"/>
    <w:rsid w:val="00B54FC4"/>
    <w:rsid w:val="00B56085"/>
    <w:rsid w:val="00B56492"/>
    <w:rsid w:val="00B63CD8"/>
    <w:rsid w:val="00B65105"/>
    <w:rsid w:val="00B6511D"/>
    <w:rsid w:val="00B66FC2"/>
    <w:rsid w:val="00B757C4"/>
    <w:rsid w:val="00B76E69"/>
    <w:rsid w:val="00B8079B"/>
    <w:rsid w:val="00B83C64"/>
    <w:rsid w:val="00B9592A"/>
    <w:rsid w:val="00B978DB"/>
    <w:rsid w:val="00BA2B73"/>
    <w:rsid w:val="00BA36A9"/>
    <w:rsid w:val="00BB08C7"/>
    <w:rsid w:val="00BB135B"/>
    <w:rsid w:val="00BB16DB"/>
    <w:rsid w:val="00BB29D2"/>
    <w:rsid w:val="00BC176B"/>
    <w:rsid w:val="00BC1922"/>
    <w:rsid w:val="00BC1E32"/>
    <w:rsid w:val="00BC52BA"/>
    <w:rsid w:val="00BC795B"/>
    <w:rsid w:val="00BD0A65"/>
    <w:rsid w:val="00BD0FA3"/>
    <w:rsid w:val="00BD2B8E"/>
    <w:rsid w:val="00BD78CF"/>
    <w:rsid w:val="00BE01DC"/>
    <w:rsid w:val="00BE2A73"/>
    <w:rsid w:val="00BE2ABE"/>
    <w:rsid w:val="00BE3DC6"/>
    <w:rsid w:val="00BE486F"/>
    <w:rsid w:val="00BE4E5C"/>
    <w:rsid w:val="00BE627F"/>
    <w:rsid w:val="00BF498B"/>
    <w:rsid w:val="00BF4FD6"/>
    <w:rsid w:val="00BF66E9"/>
    <w:rsid w:val="00BF7CF9"/>
    <w:rsid w:val="00BF7F88"/>
    <w:rsid w:val="00C00196"/>
    <w:rsid w:val="00C0052F"/>
    <w:rsid w:val="00C039F4"/>
    <w:rsid w:val="00C04733"/>
    <w:rsid w:val="00C04973"/>
    <w:rsid w:val="00C1103C"/>
    <w:rsid w:val="00C13C5B"/>
    <w:rsid w:val="00C16B6E"/>
    <w:rsid w:val="00C17D97"/>
    <w:rsid w:val="00C24699"/>
    <w:rsid w:val="00C257F3"/>
    <w:rsid w:val="00C35A6E"/>
    <w:rsid w:val="00C36E66"/>
    <w:rsid w:val="00C40434"/>
    <w:rsid w:val="00C41193"/>
    <w:rsid w:val="00C43CAB"/>
    <w:rsid w:val="00C467AB"/>
    <w:rsid w:val="00C47FCA"/>
    <w:rsid w:val="00C5067F"/>
    <w:rsid w:val="00C50991"/>
    <w:rsid w:val="00C52798"/>
    <w:rsid w:val="00C556AA"/>
    <w:rsid w:val="00C5773A"/>
    <w:rsid w:val="00C62EA0"/>
    <w:rsid w:val="00C630D8"/>
    <w:rsid w:val="00C6360C"/>
    <w:rsid w:val="00C65D8C"/>
    <w:rsid w:val="00C70C2E"/>
    <w:rsid w:val="00C75FFE"/>
    <w:rsid w:val="00C8164C"/>
    <w:rsid w:val="00C85F46"/>
    <w:rsid w:val="00C90428"/>
    <w:rsid w:val="00C93182"/>
    <w:rsid w:val="00C96FEC"/>
    <w:rsid w:val="00CA0E46"/>
    <w:rsid w:val="00CA1B62"/>
    <w:rsid w:val="00CA5F34"/>
    <w:rsid w:val="00CA6250"/>
    <w:rsid w:val="00CB36A9"/>
    <w:rsid w:val="00CB63F1"/>
    <w:rsid w:val="00CB6686"/>
    <w:rsid w:val="00CC5422"/>
    <w:rsid w:val="00CD1BD1"/>
    <w:rsid w:val="00CD1BE1"/>
    <w:rsid w:val="00CD2E66"/>
    <w:rsid w:val="00CD31B3"/>
    <w:rsid w:val="00CD4639"/>
    <w:rsid w:val="00CD64A9"/>
    <w:rsid w:val="00CD6ADC"/>
    <w:rsid w:val="00CE3B76"/>
    <w:rsid w:val="00CE5BC3"/>
    <w:rsid w:val="00CF1767"/>
    <w:rsid w:val="00CF79BB"/>
    <w:rsid w:val="00D005C0"/>
    <w:rsid w:val="00D00EC7"/>
    <w:rsid w:val="00D01392"/>
    <w:rsid w:val="00D07B4C"/>
    <w:rsid w:val="00D108BD"/>
    <w:rsid w:val="00D10F0B"/>
    <w:rsid w:val="00D14FEE"/>
    <w:rsid w:val="00D204DD"/>
    <w:rsid w:val="00D21190"/>
    <w:rsid w:val="00D27C5B"/>
    <w:rsid w:val="00D448A3"/>
    <w:rsid w:val="00D47EB7"/>
    <w:rsid w:val="00D539CD"/>
    <w:rsid w:val="00D54085"/>
    <w:rsid w:val="00D554E1"/>
    <w:rsid w:val="00D6087C"/>
    <w:rsid w:val="00D67BE3"/>
    <w:rsid w:val="00D72F68"/>
    <w:rsid w:val="00D80271"/>
    <w:rsid w:val="00D82E6C"/>
    <w:rsid w:val="00D8324D"/>
    <w:rsid w:val="00D86553"/>
    <w:rsid w:val="00D87CBE"/>
    <w:rsid w:val="00D90087"/>
    <w:rsid w:val="00D926CC"/>
    <w:rsid w:val="00DA1C43"/>
    <w:rsid w:val="00DA54DC"/>
    <w:rsid w:val="00DA5948"/>
    <w:rsid w:val="00DA5C23"/>
    <w:rsid w:val="00DA69C5"/>
    <w:rsid w:val="00DB0B62"/>
    <w:rsid w:val="00DB1ACE"/>
    <w:rsid w:val="00DB2752"/>
    <w:rsid w:val="00DB3132"/>
    <w:rsid w:val="00DB40FF"/>
    <w:rsid w:val="00DC00C3"/>
    <w:rsid w:val="00DC01EC"/>
    <w:rsid w:val="00DC04CE"/>
    <w:rsid w:val="00DC05E6"/>
    <w:rsid w:val="00DC3071"/>
    <w:rsid w:val="00DC64B7"/>
    <w:rsid w:val="00DD42FB"/>
    <w:rsid w:val="00DD5EE6"/>
    <w:rsid w:val="00DE16AC"/>
    <w:rsid w:val="00DE21A7"/>
    <w:rsid w:val="00DE7966"/>
    <w:rsid w:val="00DF4870"/>
    <w:rsid w:val="00DF516B"/>
    <w:rsid w:val="00DF5ABE"/>
    <w:rsid w:val="00DF7067"/>
    <w:rsid w:val="00DF7535"/>
    <w:rsid w:val="00DF7648"/>
    <w:rsid w:val="00E007D5"/>
    <w:rsid w:val="00E0175C"/>
    <w:rsid w:val="00E01E61"/>
    <w:rsid w:val="00E03A3C"/>
    <w:rsid w:val="00E10D8A"/>
    <w:rsid w:val="00E139F0"/>
    <w:rsid w:val="00E163E1"/>
    <w:rsid w:val="00E201E6"/>
    <w:rsid w:val="00E239C9"/>
    <w:rsid w:val="00E27B46"/>
    <w:rsid w:val="00E311AA"/>
    <w:rsid w:val="00E42ADF"/>
    <w:rsid w:val="00E43522"/>
    <w:rsid w:val="00E45DC7"/>
    <w:rsid w:val="00E45E06"/>
    <w:rsid w:val="00E46517"/>
    <w:rsid w:val="00E46859"/>
    <w:rsid w:val="00E46D5E"/>
    <w:rsid w:val="00E47FB4"/>
    <w:rsid w:val="00E51C02"/>
    <w:rsid w:val="00E57681"/>
    <w:rsid w:val="00E61D10"/>
    <w:rsid w:val="00E62210"/>
    <w:rsid w:val="00E66BA8"/>
    <w:rsid w:val="00E67AED"/>
    <w:rsid w:val="00E70169"/>
    <w:rsid w:val="00E7282E"/>
    <w:rsid w:val="00E763C4"/>
    <w:rsid w:val="00E76A91"/>
    <w:rsid w:val="00E85BC7"/>
    <w:rsid w:val="00E86296"/>
    <w:rsid w:val="00E86746"/>
    <w:rsid w:val="00E86A2D"/>
    <w:rsid w:val="00E87DA4"/>
    <w:rsid w:val="00E91F07"/>
    <w:rsid w:val="00E93975"/>
    <w:rsid w:val="00E9698E"/>
    <w:rsid w:val="00EA0C43"/>
    <w:rsid w:val="00EA3D15"/>
    <w:rsid w:val="00EB1010"/>
    <w:rsid w:val="00EB2370"/>
    <w:rsid w:val="00EB4220"/>
    <w:rsid w:val="00EB754D"/>
    <w:rsid w:val="00ED4D12"/>
    <w:rsid w:val="00EE0186"/>
    <w:rsid w:val="00EE0AF4"/>
    <w:rsid w:val="00EE0EB8"/>
    <w:rsid w:val="00EE217D"/>
    <w:rsid w:val="00EE32E6"/>
    <w:rsid w:val="00EE56F9"/>
    <w:rsid w:val="00EF2148"/>
    <w:rsid w:val="00EF6539"/>
    <w:rsid w:val="00F0123D"/>
    <w:rsid w:val="00F04A83"/>
    <w:rsid w:val="00F04D8D"/>
    <w:rsid w:val="00F06878"/>
    <w:rsid w:val="00F077AF"/>
    <w:rsid w:val="00F10D04"/>
    <w:rsid w:val="00F11752"/>
    <w:rsid w:val="00F11873"/>
    <w:rsid w:val="00F11883"/>
    <w:rsid w:val="00F12246"/>
    <w:rsid w:val="00F1455F"/>
    <w:rsid w:val="00F202F6"/>
    <w:rsid w:val="00F21531"/>
    <w:rsid w:val="00F26720"/>
    <w:rsid w:val="00F27045"/>
    <w:rsid w:val="00F32375"/>
    <w:rsid w:val="00F336F7"/>
    <w:rsid w:val="00F3430A"/>
    <w:rsid w:val="00F40907"/>
    <w:rsid w:val="00F40A34"/>
    <w:rsid w:val="00F41B8F"/>
    <w:rsid w:val="00F453D8"/>
    <w:rsid w:val="00F67EC3"/>
    <w:rsid w:val="00F7197C"/>
    <w:rsid w:val="00F81B8C"/>
    <w:rsid w:val="00F8371C"/>
    <w:rsid w:val="00F8529D"/>
    <w:rsid w:val="00F93BA9"/>
    <w:rsid w:val="00F94330"/>
    <w:rsid w:val="00F95E71"/>
    <w:rsid w:val="00F97ECA"/>
    <w:rsid w:val="00FA0E33"/>
    <w:rsid w:val="00FA6674"/>
    <w:rsid w:val="00FB031A"/>
    <w:rsid w:val="00FB2600"/>
    <w:rsid w:val="00FB2AD0"/>
    <w:rsid w:val="00FB52BA"/>
    <w:rsid w:val="00FC475E"/>
    <w:rsid w:val="00FC59F5"/>
    <w:rsid w:val="00FD0790"/>
    <w:rsid w:val="00FD1CD9"/>
    <w:rsid w:val="00FD30CF"/>
    <w:rsid w:val="00FD393F"/>
    <w:rsid w:val="00FE14A9"/>
    <w:rsid w:val="00FE3FC4"/>
    <w:rsid w:val="00FE400A"/>
    <w:rsid w:val="00FE53AA"/>
    <w:rsid w:val="00FE5960"/>
    <w:rsid w:val="00FF0511"/>
    <w:rsid w:val="00FF4828"/>
    <w:rsid w:val="00FF4F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D48C2F"/>
  <w15:chartTrackingRefBased/>
  <w15:docId w15:val="{BA736158-73FD-42B5-8CA1-58687D4CDD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0271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121CB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nhideWhenUsed/>
    <w:qFormat/>
    <w:rsid w:val="00121CB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1CB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21CB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21CB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21CB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21CB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21CB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21CB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21CB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rsid w:val="00121CB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121CB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21CB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21CB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21CB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21CB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21CB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21CB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21CB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21CB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1CB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21CB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21CB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21CB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21CB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21CB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21CB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21CB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21CB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0D2683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C77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7740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3C77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7740"/>
    <w:rPr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3C7740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3C7740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autoRedefine/>
    <w:rsid w:val="003C7740"/>
    <w:pPr>
      <w:spacing w:after="0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7740"/>
    <w:rPr>
      <w:rFonts w:ascii="Times New Roman" w:hAnsi="Times New Roman" w:cs="Times New Roman"/>
      <w:noProof/>
      <w:kern w:val="0"/>
      <w:sz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autoRedefine/>
    <w:rsid w:val="003C7740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C7740"/>
    <w:rPr>
      <w:rFonts w:ascii="Times New Roman" w:hAnsi="Times New Roman" w:cs="Times New Roman"/>
      <w:noProof/>
      <w:kern w:val="0"/>
      <w:sz w:val="24"/>
      <w14:ligatures w14:val="none"/>
    </w:rPr>
  </w:style>
  <w:style w:type="paragraph" w:styleId="NoSpacing">
    <w:name w:val="No Spacing"/>
    <w:uiPriority w:val="1"/>
    <w:qFormat/>
    <w:rsid w:val="003C7740"/>
    <w:pPr>
      <w:spacing w:after="0" w:line="240" w:lineRule="auto"/>
    </w:pPr>
    <w:rPr>
      <w:rFonts w:ascii="Arial" w:eastAsia="Arial" w:hAnsi="Arial" w:cs="Arial"/>
      <w:kern w:val="0"/>
      <w:lang w:val="en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3C7740"/>
    <w:pPr>
      <w:widowControl w:val="0"/>
      <w:autoSpaceDE w:val="0"/>
      <w:autoSpaceDN w:val="0"/>
      <w:spacing w:after="0" w:line="240" w:lineRule="auto"/>
      <w:jc w:val="both"/>
    </w:pPr>
    <w:rPr>
      <w:rFonts w:ascii="Verdana" w:eastAsia="Verdana" w:hAnsi="Verdana" w:cs="Verdana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3C7740"/>
    <w:rPr>
      <w:rFonts w:ascii="Verdana" w:eastAsia="Verdana" w:hAnsi="Verdana" w:cs="Verdana"/>
      <w:kern w:val="0"/>
      <w:sz w:val="20"/>
      <w:szCs w:val="20"/>
      <w14:ligatures w14:val="none"/>
    </w:rPr>
  </w:style>
  <w:style w:type="paragraph" w:styleId="CommentText">
    <w:name w:val="annotation text"/>
    <w:basedOn w:val="Normal"/>
    <w:link w:val="CommentTextChar"/>
    <w:uiPriority w:val="99"/>
    <w:unhideWhenUsed/>
    <w:rsid w:val="003C7740"/>
    <w:pPr>
      <w:spacing w:after="0" w:line="240" w:lineRule="auto"/>
    </w:pPr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7740"/>
    <w:rPr>
      <w:rFonts w:eastAsia="SimSun"/>
      <w:kern w:val="0"/>
      <w:sz w:val="20"/>
      <w:szCs w:val="20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C7740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C7740"/>
    <w:rPr>
      <w:color w:val="605E5C"/>
      <w:shd w:val="clear" w:color="auto" w:fill="E1DFDD"/>
    </w:rPr>
  </w:style>
  <w:style w:type="table" w:customStyle="1" w:styleId="GridTable3-Accent31">
    <w:name w:val="Grid Table 3 - Accent 31"/>
    <w:basedOn w:val="TableNormal"/>
    <w:uiPriority w:val="48"/>
    <w:rsid w:val="003C7740"/>
    <w:pPr>
      <w:spacing w:after="0" w:line="240" w:lineRule="auto"/>
    </w:pPr>
    <w:rPr>
      <w:kern w:val="0"/>
      <w:sz w:val="24"/>
      <w:szCs w:val="24"/>
      <w14:ligatures w14:val="none"/>
    </w:rPr>
    <w:tblPr>
      <w:tblStyleRowBandSize w:val="1"/>
      <w:tblStyleColBandSize w:val="1"/>
      <w:tblInd w:w="0" w:type="nil"/>
      <w:tblBorders>
        <w:top w:val="single" w:sz="4" w:space="0" w:color="47D459" w:themeColor="accent3" w:themeTint="99"/>
        <w:left w:val="single" w:sz="4" w:space="0" w:color="47D459" w:themeColor="accent3" w:themeTint="99"/>
        <w:bottom w:val="single" w:sz="4" w:space="0" w:color="47D459" w:themeColor="accent3" w:themeTint="99"/>
        <w:right w:val="single" w:sz="4" w:space="0" w:color="47D459" w:themeColor="accent3" w:themeTint="99"/>
        <w:insideH w:val="single" w:sz="4" w:space="0" w:color="47D459" w:themeColor="accent3" w:themeTint="99"/>
        <w:insideV w:val="single" w:sz="4" w:space="0" w:color="47D45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1F0C7" w:themeFill="accent3" w:themeFillTint="33"/>
      </w:tcPr>
    </w:tblStylePr>
    <w:tblStylePr w:type="band1Horz">
      <w:tblPr/>
      <w:tcPr>
        <w:shd w:val="clear" w:color="auto" w:fill="C1F0C7" w:themeFill="accent3" w:themeFillTint="33"/>
      </w:tcPr>
    </w:tblStylePr>
    <w:tblStylePr w:type="neCell">
      <w:tblPr/>
      <w:tcPr>
        <w:tcBorders>
          <w:bottom w:val="single" w:sz="4" w:space="0" w:color="47D459" w:themeColor="accent3" w:themeTint="99"/>
        </w:tcBorders>
      </w:tcPr>
    </w:tblStylePr>
    <w:tblStylePr w:type="nwCell">
      <w:tblPr/>
      <w:tcPr>
        <w:tcBorders>
          <w:bottom w:val="single" w:sz="4" w:space="0" w:color="47D459" w:themeColor="accent3" w:themeTint="99"/>
        </w:tcBorders>
      </w:tcPr>
    </w:tblStylePr>
    <w:tblStylePr w:type="seCell">
      <w:tblPr/>
      <w:tcPr>
        <w:tcBorders>
          <w:top w:val="single" w:sz="4" w:space="0" w:color="47D459" w:themeColor="accent3" w:themeTint="99"/>
        </w:tcBorders>
      </w:tcPr>
    </w:tblStylePr>
    <w:tblStylePr w:type="swCell">
      <w:tblPr/>
      <w:tcPr>
        <w:tcBorders>
          <w:top w:val="single" w:sz="4" w:space="0" w:color="47D459" w:themeColor="accent3" w:themeTint="99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3C774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740"/>
    <w:rPr>
      <w:rFonts w:ascii="Times New Roman" w:hAnsi="Times New Roman" w:cs="Times New Roman"/>
      <w:kern w:val="0"/>
      <w:sz w:val="18"/>
      <w:szCs w:val="18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3C774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3C7740"/>
    <w:pPr>
      <w:spacing w:after="0" w:line="240" w:lineRule="auto"/>
    </w:pPr>
    <w:rPr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3C7740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7740"/>
    <w:pPr>
      <w:spacing w:after="160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7740"/>
    <w:rPr>
      <w:rFonts w:eastAsia="SimSun"/>
      <w:b/>
      <w:bCs/>
      <w:kern w:val="0"/>
      <w:sz w:val="20"/>
      <w:szCs w:val="20"/>
      <w14:ligatures w14:val="none"/>
    </w:rPr>
  </w:style>
  <w:style w:type="table" w:styleId="PlainTable4">
    <w:name w:val="Plain Table 4"/>
    <w:basedOn w:val="TableNormal"/>
    <w:uiPriority w:val="44"/>
    <w:rsid w:val="003C7740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1">
    <w:name w:val="Plain Table 1"/>
    <w:basedOn w:val="TableNormal"/>
    <w:uiPriority w:val="41"/>
    <w:rsid w:val="003C7740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3C7740"/>
  </w:style>
  <w:style w:type="character" w:styleId="FollowedHyperlink">
    <w:name w:val="FollowedHyperlink"/>
    <w:basedOn w:val="DefaultParagraphFont"/>
    <w:uiPriority w:val="99"/>
    <w:semiHidden/>
    <w:unhideWhenUsed/>
    <w:rsid w:val="003C7740"/>
    <w:rPr>
      <w:color w:val="96607D" w:themeColor="followedHyperlink"/>
      <w:u w:val="single"/>
    </w:rPr>
  </w:style>
  <w:style w:type="table" w:styleId="PlainTable5">
    <w:name w:val="Plain Table 5"/>
    <w:basedOn w:val="TableNormal"/>
    <w:uiPriority w:val="45"/>
    <w:rsid w:val="003D701D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C5067F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3">
    <w:name w:val="Plain Table 3"/>
    <w:basedOn w:val="TableNormal"/>
    <w:uiPriority w:val="43"/>
    <w:rsid w:val="00C5067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95420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SecondLevelSubheading">
    <w:name w:val="Second Level Subheading"/>
    <w:basedOn w:val="Normal"/>
    <w:link w:val="SecondLevelSubheadingChar"/>
    <w:qFormat/>
    <w:rsid w:val="00876E66"/>
    <w:pPr>
      <w:autoSpaceDE w:val="0"/>
      <w:autoSpaceDN w:val="0"/>
      <w:adjustRightInd w:val="0"/>
      <w:spacing w:after="0" w:line="480" w:lineRule="auto"/>
      <w:jc w:val="center"/>
      <w:outlineLvl w:val="2"/>
    </w:pPr>
    <w:rPr>
      <w:rFonts w:ascii="Times New Roman" w:eastAsia="Times New Roman" w:hAnsi="Times New Roman" w:cs="Times New Roman"/>
      <w:bCs/>
      <w:i/>
      <w:iCs/>
      <w:color w:val="000000"/>
      <w:sz w:val="24"/>
      <w:szCs w:val="24"/>
    </w:rPr>
  </w:style>
  <w:style w:type="character" w:customStyle="1" w:styleId="SecondLevelSubheadingChar">
    <w:name w:val="Second Level Subheading Char"/>
    <w:basedOn w:val="DefaultParagraphFont"/>
    <w:link w:val="SecondLevelSubheading"/>
    <w:rsid w:val="00876E66"/>
    <w:rPr>
      <w:rFonts w:ascii="Times New Roman" w:eastAsia="Times New Roman" w:hAnsi="Times New Roman" w:cs="Times New Roman"/>
      <w:bCs/>
      <w:i/>
      <w:iCs/>
      <w:color w:val="000000"/>
      <w:kern w:val="0"/>
      <w:sz w:val="24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https://doi.org/10.1016/j.scitotenv.2023.163095" TargetMode="External"/><Relationship Id="rId18" Type="http://schemas.openxmlformats.org/officeDocument/2006/relationships/hyperlink" Target="https://doi.org/10.1128/AEM.64.12.4703-4710.1998" TargetMode="External"/><Relationship Id="rId26" Type="http://schemas.openxmlformats.org/officeDocument/2006/relationships/hyperlink" Target="https://repository.library.noaa.gov/view/noaa/30783/noaa_30783_DS1.pdf" TargetMode="External"/><Relationship Id="rId39" Type="http://schemas.openxmlformats.org/officeDocument/2006/relationships/hyperlink" Target="https://doi.org/https://doi.org/10.1111/j.1936-704X.2022.3379.x" TargetMode="External"/><Relationship Id="rId21" Type="http://schemas.openxmlformats.org/officeDocument/2006/relationships/hyperlink" Target="https://doi.org/10.2307/1353276" TargetMode="External"/><Relationship Id="rId34" Type="http://schemas.openxmlformats.org/officeDocument/2006/relationships/hyperlink" Target="https://doi.org/https://doi.org/10.1016/j.marpolbul.2018.02.026" TargetMode="External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doi.org/10.1007/s10661-022-10447-4" TargetMode="External"/><Relationship Id="rId20" Type="http://schemas.openxmlformats.org/officeDocument/2006/relationships/hyperlink" Target="https://doi.org/https://doi.org/10.1016/j.envadv.2020.100001" TargetMode="External"/><Relationship Id="rId29" Type="http://schemas.openxmlformats.org/officeDocument/2006/relationships/hyperlink" Target="https://doi.org/10.1371/journal.pone.0243734" TargetMode="External"/><Relationship Id="rId41" Type="http://schemas.openxmlformats.org/officeDocument/2006/relationships/hyperlink" Target="https://doi.org/10.1371/journal.pone.0118098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https://doi.org/10.1016/j.envpol.2020.115659" TargetMode="External"/><Relationship Id="rId24" Type="http://schemas.openxmlformats.org/officeDocument/2006/relationships/hyperlink" Target="https://doi.org/https://doi.org/10.1016/S1352-2310(01)00080-2" TargetMode="External"/><Relationship Id="rId32" Type="http://schemas.openxmlformats.org/officeDocument/2006/relationships/hyperlink" Target="https://doi.org/https://doi.org/10.1016/j.chemosphere.2021.130261" TargetMode="External"/><Relationship Id="rId37" Type="http://schemas.openxmlformats.org/officeDocument/2006/relationships/hyperlink" Target="https://doi.org/10.1002/etc.5620160721" TargetMode="External"/><Relationship Id="rId40" Type="http://schemas.openxmlformats.org/officeDocument/2006/relationships/hyperlink" Target="https://www.dshs.texas.gov/sites/default/files/seafood/PDF2/Risk-Characterization/LakeWorthRC2016R.pdf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https://doi.org/10.1016/j.envpol.2017.07.030" TargetMode="External"/><Relationship Id="rId23" Type="http://schemas.openxmlformats.org/officeDocument/2006/relationships/hyperlink" Target="https://doi.org/https://doi.org/10.1016/j.marpolbul.2025.118495" TargetMode="External"/><Relationship Id="rId28" Type="http://schemas.openxmlformats.org/officeDocument/2006/relationships/hyperlink" Target="https://www.tceq.texas.gov/downloads/water-quality/tmdl/houston-ship-galveston-bay-fish-consumption-assessment-78/78-2007-july-quarterly-report.pdf" TargetMode="External"/><Relationship Id="rId36" Type="http://schemas.openxmlformats.org/officeDocument/2006/relationships/hyperlink" Target="https://oaktrust.library.tamu.edu/items/bec0b76f-ec90-41a8-a268-7d4be2306dcb" TargetMode="External"/><Relationship Id="rId10" Type="http://schemas.openxmlformats.org/officeDocument/2006/relationships/hyperlink" Target="https://doi.org/https://doi.org/10.1016/j.marpolbul.2018.04.001" TargetMode="External"/><Relationship Id="rId19" Type="http://schemas.openxmlformats.org/officeDocument/2006/relationships/hyperlink" Target="https://repository.library.noaa.gov/view/noaa/2413/noaa_2413_DS1.pdf" TargetMode="External"/><Relationship Id="rId31" Type="http://schemas.openxmlformats.org/officeDocument/2006/relationships/hyperlink" Target="https://doi.org/10.1007/s10661-024-13156-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07/s11356-020-09754-5" TargetMode="External"/><Relationship Id="rId14" Type="http://schemas.openxmlformats.org/officeDocument/2006/relationships/hyperlink" Target="https://doi.org/https://doi.org/10.1016/j.scitotenv.2018.09.128" TargetMode="External"/><Relationship Id="rId22" Type="http://schemas.openxmlformats.org/officeDocument/2006/relationships/hyperlink" Target="https://repository.library.noaa.gov/view/noaa/22776" TargetMode="External"/><Relationship Id="rId27" Type="http://schemas.openxmlformats.org/officeDocument/2006/relationships/hyperlink" Target="https://doi.org/10.2307/1353173" TargetMode="External"/><Relationship Id="rId30" Type="http://schemas.openxmlformats.org/officeDocument/2006/relationships/hyperlink" Target="https://doi.org/https://doi.org/10.1016/j.marpolbul.2013.05.029" TargetMode="External"/><Relationship Id="rId35" Type="http://schemas.openxmlformats.org/officeDocument/2006/relationships/hyperlink" Target="https://doi.org/https://doi.org/10.1016/j.marpolbul.2016.06.002" TargetMode="External"/><Relationship Id="rId43" Type="http://schemas.openxmlformats.org/officeDocument/2006/relationships/theme" Target="theme/theme1.xml"/><Relationship Id="rId8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hyperlink" Target="https://doi.org/https://doi.org/10.1016/j.marpolbul.2020.111872" TargetMode="External"/><Relationship Id="rId17" Type="http://schemas.openxmlformats.org/officeDocument/2006/relationships/hyperlink" Target="https://doi.org/10.1002/etc.5620200321" TargetMode="External"/><Relationship Id="rId25" Type="http://schemas.openxmlformats.org/officeDocument/2006/relationships/hyperlink" Target="https://doi.org/10.1002/etc.5620040313" TargetMode="External"/><Relationship Id="rId33" Type="http://schemas.openxmlformats.org/officeDocument/2006/relationships/hyperlink" Target="https://doi.org/https://doi.org/10.1002/etc.5620131111" TargetMode="External"/><Relationship Id="rId38" Type="http://schemas.openxmlformats.org/officeDocument/2006/relationships/hyperlink" Target="https://doi.org/https://doi.org/10.1016/j.marpolbul.2017.05.03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24C4A0-3288-40A5-9A81-848B13E20F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7</TotalTime>
  <Pages>23</Pages>
  <Words>29804</Words>
  <Characters>169887</Characters>
  <Application>Microsoft Office Word</Application>
  <DocSecurity>0</DocSecurity>
  <Lines>1415</Lines>
  <Paragraphs>3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tuza, Asif</dc:creator>
  <cp:keywords/>
  <dc:description/>
  <cp:lastModifiedBy>Mortuza, Asif</cp:lastModifiedBy>
  <cp:revision>77</cp:revision>
  <dcterms:created xsi:type="dcterms:W3CDTF">2025-11-26T01:38:00Z</dcterms:created>
  <dcterms:modified xsi:type="dcterms:W3CDTF">2026-05-27T01:21:00Z</dcterms:modified>
</cp:coreProperties>
</file>